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A1BACC" w14:textId="77777777" w:rsidR="00F61CFB" w:rsidRPr="004F09BE" w:rsidRDefault="00F61CFB" w:rsidP="009C1923">
      <w:pPr>
        <w:pStyle w:val="Nessunaspaziatura"/>
        <w:spacing w:line="480" w:lineRule="auto"/>
        <w:jc w:val="both"/>
        <w:rPr>
          <w:rFonts w:ascii="Times New Roman" w:hAnsi="Times New Roman" w:cs="Times New Roman"/>
          <w:b/>
          <w:sz w:val="20"/>
          <w:szCs w:val="20"/>
          <w:lang w:val="en-US"/>
        </w:rPr>
      </w:pPr>
      <w:r w:rsidRPr="004F09BE">
        <w:rPr>
          <w:rFonts w:ascii="Times New Roman" w:hAnsi="Times New Roman" w:cs="Times New Roman"/>
          <w:b/>
          <w:sz w:val="20"/>
          <w:szCs w:val="20"/>
          <w:lang w:val="en-US"/>
        </w:rPr>
        <w:t>Abstract</w:t>
      </w:r>
    </w:p>
    <w:p w14:paraId="10988AF3" w14:textId="77D73956" w:rsidR="00F61CFB" w:rsidRPr="004F09BE" w:rsidRDefault="00F61CFB" w:rsidP="009C1923">
      <w:pPr>
        <w:pStyle w:val="Nessunaspaziatura"/>
        <w:spacing w:line="480" w:lineRule="auto"/>
        <w:jc w:val="both"/>
        <w:rPr>
          <w:rFonts w:ascii="Times New Roman" w:hAnsi="Times New Roman" w:cs="Times New Roman"/>
          <w:i/>
          <w:sz w:val="20"/>
          <w:szCs w:val="20"/>
          <w:lang w:val="en-US"/>
        </w:rPr>
      </w:pPr>
      <w:r w:rsidRPr="004F09BE">
        <w:rPr>
          <w:rFonts w:ascii="Times New Roman" w:hAnsi="Times New Roman" w:cs="Times New Roman"/>
          <w:i/>
          <w:sz w:val="20"/>
          <w:szCs w:val="20"/>
          <w:lang w:val="en-US"/>
        </w:rPr>
        <w:t xml:space="preserve">Aims. </w:t>
      </w:r>
      <w:r w:rsidRPr="004F09BE">
        <w:rPr>
          <w:rFonts w:ascii="Times New Roman" w:hAnsi="Times New Roman" w:cs="Times New Roman"/>
          <w:sz w:val="20"/>
          <w:szCs w:val="20"/>
          <w:lang w:val="en-US"/>
        </w:rPr>
        <w:t>The aim of this study is to validate the Italian version of the Mental Health Knowledge Schedule (MAKS-I).</w:t>
      </w:r>
    </w:p>
    <w:p w14:paraId="3E945AB6" w14:textId="130AA309" w:rsidR="00F61CFB" w:rsidRPr="004F09BE" w:rsidRDefault="00F61CFB" w:rsidP="009C1923">
      <w:pPr>
        <w:pStyle w:val="Nessunaspaziatura"/>
        <w:spacing w:line="480" w:lineRule="auto"/>
        <w:jc w:val="both"/>
        <w:rPr>
          <w:rFonts w:ascii="Times New Roman" w:hAnsi="Times New Roman" w:cs="Times New Roman"/>
          <w:i/>
          <w:sz w:val="20"/>
          <w:szCs w:val="20"/>
          <w:lang w:val="en-US"/>
        </w:rPr>
      </w:pPr>
      <w:r w:rsidRPr="004F09BE">
        <w:rPr>
          <w:rFonts w:ascii="Times New Roman" w:hAnsi="Times New Roman" w:cs="Times New Roman"/>
          <w:i/>
          <w:sz w:val="20"/>
          <w:szCs w:val="20"/>
          <w:lang w:val="en-US"/>
        </w:rPr>
        <w:t xml:space="preserve">Methods. </w:t>
      </w:r>
      <w:r w:rsidRPr="004F09BE">
        <w:rPr>
          <w:rFonts w:ascii="Times New Roman" w:hAnsi="Times New Roman" w:cs="Times New Roman"/>
          <w:sz w:val="20"/>
          <w:szCs w:val="20"/>
          <w:lang w:val="en-US"/>
        </w:rPr>
        <w:t xml:space="preserve">The validation process included: linguistic validation; analysis of the feasibility; face validity; internal consistency; floor and the ceiling effects; divergent validity. Multiple linear regression was performed to examine the relationship between mental health knowledge and independent variables. </w:t>
      </w:r>
    </w:p>
    <w:p w14:paraId="599FADAB" w14:textId="26B0E93B" w:rsidR="00F61CFB" w:rsidRPr="004F09BE" w:rsidRDefault="00F61CFB" w:rsidP="009C1923">
      <w:pPr>
        <w:pStyle w:val="Nessunaspaziatura"/>
        <w:spacing w:line="480" w:lineRule="auto"/>
        <w:jc w:val="both"/>
        <w:rPr>
          <w:rFonts w:ascii="Times New Roman" w:hAnsi="Times New Roman" w:cs="Times New Roman"/>
          <w:i/>
          <w:sz w:val="20"/>
          <w:szCs w:val="20"/>
          <w:lang w:val="en-US"/>
        </w:rPr>
      </w:pPr>
      <w:r w:rsidRPr="004F09BE">
        <w:rPr>
          <w:rFonts w:ascii="Times New Roman" w:hAnsi="Times New Roman" w:cs="Times New Roman"/>
          <w:i/>
          <w:sz w:val="20"/>
          <w:szCs w:val="20"/>
          <w:lang w:val="en-US"/>
        </w:rPr>
        <w:t xml:space="preserve">Results. </w:t>
      </w:r>
      <w:r w:rsidRPr="004F09BE">
        <w:rPr>
          <w:rFonts w:ascii="Times New Roman" w:hAnsi="Times New Roman" w:cs="Times New Roman"/>
          <w:sz w:val="20"/>
          <w:szCs w:val="20"/>
          <w:lang w:val="en-US"/>
        </w:rPr>
        <w:t>MAKS-I was administered to 453 people.  The linguistic validation was successful and face validity of the questionnaire showed no critical issues. The estimated composite reliability was 0,638. Divergent validity was supported by lack of statistical significant correlation between MAKS-I and RIBS-I with a positive correlation index. Participation in seminars or conferences related to the issue of mental health stigma, gender, qualification and having a first or second-degree relatives with a psychiatric disorder can be considered possible predictors of the MAKS-I score.</w:t>
      </w:r>
    </w:p>
    <w:p w14:paraId="16C8BE07" w14:textId="77777777" w:rsidR="002D5AEB" w:rsidRDefault="00F61CFB" w:rsidP="009C1923">
      <w:pPr>
        <w:pStyle w:val="Nessunaspaziatura"/>
        <w:spacing w:line="480" w:lineRule="auto"/>
        <w:jc w:val="both"/>
        <w:rPr>
          <w:rFonts w:ascii="Times New Roman" w:hAnsi="Times New Roman" w:cs="Times New Roman"/>
          <w:sz w:val="20"/>
          <w:szCs w:val="20"/>
          <w:lang w:val="en-US"/>
        </w:rPr>
      </w:pPr>
      <w:r w:rsidRPr="004F09BE">
        <w:rPr>
          <w:rFonts w:ascii="Times New Roman" w:hAnsi="Times New Roman" w:cs="Times New Roman"/>
          <w:i/>
          <w:sz w:val="20"/>
          <w:szCs w:val="20"/>
          <w:lang w:val="en-US"/>
        </w:rPr>
        <w:t xml:space="preserve">Conclusions. </w:t>
      </w:r>
      <w:r w:rsidRPr="004F09BE">
        <w:rPr>
          <w:rFonts w:ascii="Times New Roman" w:hAnsi="Times New Roman" w:cs="Times New Roman"/>
          <w:sz w:val="20"/>
          <w:szCs w:val="20"/>
          <w:lang w:val="en-US"/>
        </w:rPr>
        <w:t>MAKS-I is a reliable questionnaire to assess mental health knowledge and familiarity with psychiatric clinical conditions in Italian language.</w:t>
      </w:r>
    </w:p>
    <w:p w14:paraId="55B4255D" w14:textId="77777777" w:rsidR="002D5AEB" w:rsidRDefault="002D5AEB" w:rsidP="009C1923">
      <w:pPr>
        <w:pStyle w:val="Nessunaspaziatura"/>
        <w:spacing w:line="480" w:lineRule="auto"/>
        <w:jc w:val="both"/>
        <w:rPr>
          <w:rFonts w:ascii="Times New Roman" w:hAnsi="Times New Roman" w:cs="Times New Roman"/>
          <w:b/>
          <w:sz w:val="20"/>
          <w:szCs w:val="20"/>
          <w:lang w:val="en-US"/>
        </w:rPr>
      </w:pPr>
    </w:p>
    <w:p w14:paraId="1B4B3D58" w14:textId="2E2ED528" w:rsidR="00D44BF5" w:rsidRPr="004F09BE" w:rsidRDefault="00D44BF5" w:rsidP="009C1923">
      <w:pPr>
        <w:pStyle w:val="Nessunaspaziatura"/>
        <w:spacing w:line="480" w:lineRule="auto"/>
        <w:jc w:val="both"/>
        <w:rPr>
          <w:rFonts w:ascii="Times New Roman" w:hAnsi="Times New Roman" w:cs="Times New Roman"/>
          <w:sz w:val="20"/>
          <w:szCs w:val="20"/>
          <w:lang w:val="en-US"/>
        </w:rPr>
      </w:pPr>
      <w:r w:rsidRPr="004F09BE">
        <w:rPr>
          <w:rFonts w:ascii="Times New Roman" w:hAnsi="Times New Roman" w:cs="Times New Roman"/>
          <w:b/>
          <w:sz w:val="20"/>
          <w:szCs w:val="20"/>
          <w:lang w:val="en-US"/>
        </w:rPr>
        <w:t>Key words:</w:t>
      </w:r>
      <w:r w:rsidRPr="004F09BE">
        <w:rPr>
          <w:rFonts w:ascii="Times New Roman" w:hAnsi="Times New Roman" w:cs="Times New Roman"/>
          <w:sz w:val="20"/>
          <w:szCs w:val="20"/>
          <w:lang w:val="en-US"/>
        </w:rPr>
        <w:t xml:space="preserve"> Mental Illness Stigma, Discrimination, Validation Study, Psychometrics</w:t>
      </w:r>
    </w:p>
    <w:p w14:paraId="2442E6E2" w14:textId="35A03DA0" w:rsidR="00590F5F" w:rsidRPr="004F09BE" w:rsidRDefault="00590F5F" w:rsidP="009C1923">
      <w:pPr>
        <w:spacing w:line="480" w:lineRule="auto"/>
        <w:jc w:val="both"/>
        <w:rPr>
          <w:rFonts w:ascii="Times New Roman" w:hAnsi="Times New Roman" w:cs="Times New Roman"/>
          <w:sz w:val="20"/>
          <w:szCs w:val="20"/>
          <w:lang w:val="en-US"/>
        </w:rPr>
      </w:pPr>
    </w:p>
    <w:p w14:paraId="72E88597" w14:textId="7B0A45B6" w:rsidR="00F61CFB" w:rsidRDefault="00F61CFB" w:rsidP="009C1923">
      <w:pPr>
        <w:spacing w:line="480" w:lineRule="auto"/>
        <w:jc w:val="both"/>
        <w:rPr>
          <w:rFonts w:ascii="Times New Roman" w:hAnsi="Times New Roman" w:cs="Times New Roman"/>
          <w:b/>
          <w:sz w:val="20"/>
          <w:szCs w:val="20"/>
          <w:lang w:val="en-US"/>
        </w:rPr>
      </w:pPr>
    </w:p>
    <w:p w14:paraId="54214AA8" w14:textId="77777777" w:rsidR="002D5AEB" w:rsidRPr="004F09BE" w:rsidRDefault="002D5AEB" w:rsidP="009C1923">
      <w:pPr>
        <w:spacing w:line="480" w:lineRule="auto"/>
        <w:jc w:val="both"/>
        <w:rPr>
          <w:rFonts w:ascii="Times New Roman" w:hAnsi="Times New Roman" w:cs="Times New Roman"/>
          <w:b/>
          <w:sz w:val="20"/>
          <w:szCs w:val="20"/>
          <w:lang w:val="en-US"/>
        </w:rPr>
      </w:pPr>
    </w:p>
    <w:p w14:paraId="1F800126" w14:textId="3B953846" w:rsidR="00590F5F" w:rsidRDefault="00590F5F" w:rsidP="009C1923">
      <w:pPr>
        <w:spacing w:line="480" w:lineRule="auto"/>
        <w:jc w:val="both"/>
        <w:rPr>
          <w:rFonts w:ascii="Times New Roman" w:hAnsi="Times New Roman" w:cs="Times New Roman"/>
          <w:b/>
          <w:sz w:val="20"/>
          <w:szCs w:val="20"/>
          <w:lang w:val="en-GB"/>
        </w:rPr>
      </w:pPr>
    </w:p>
    <w:p w14:paraId="669CB988" w14:textId="25868A06" w:rsidR="002D5AEB" w:rsidRDefault="002D5AEB" w:rsidP="009C1923">
      <w:pPr>
        <w:spacing w:line="480" w:lineRule="auto"/>
        <w:jc w:val="both"/>
        <w:rPr>
          <w:rFonts w:ascii="Times New Roman" w:hAnsi="Times New Roman" w:cs="Times New Roman"/>
          <w:b/>
          <w:sz w:val="20"/>
          <w:szCs w:val="20"/>
          <w:lang w:val="en-GB"/>
        </w:rPr>
      </w:pPr>
    </w:p>
    <w:p w14:paraId="3569C612" w14:textId="35E07BBA" w:rsidR="002D5AEB" w:rsidRDefault="002D5AEB" w:rsidP="009C1923">
      <w:pPr>
        <w:spacing w:line="480" w:lineRule="auto"/>
        <w:jc w:val="both"/>
        <w:rPr>
          <w:rFonts w:ascii="Times New Roman" w:hAnsi="Times New Roman" w:cs="Times New Roman"/>
          <w:b/>
          <w:sz w:val="20"/>
          <w:szCs w:val="20"/>
          <w:lang w:val="en-GB"/>
        </w:rPr>
      </w:pPr>
    </w:p>
    <w:p w14:paraId="7FF76A94" w14:textId="51C0B211" w:rsidR="002D5AEB" w:rsidRDefault="002D5AEB" w:rsidP="009C1923">
      <w:pPr>
        <w:spacing w:line="480" w:lineRule="auto"/>
        <w:jc w:val="both"/>
        <w:rPr>
          <w:rFonts w:ascii="Times New Roman" w:hAnsi="Times New Roman" w:cs="Times New Roman"/>
          <w:b/>
          <w:sz w:val="20"/>
          <w:szCs w:val="20"/>
          <w:lang w:val="en-GB"/>
        </w:rPr>
      </w:pPr>
    </w:p>
    <w:p w14:paraId="687C0B38" w14:textId="038496A3" w:rsidR="002D5AEB" w:rsidRDefault="002D5AEB" w:rsidP="009C1923">
      <w:pPr>
        <w:spacing w:line="480" w:lineRule="auto"/>
        <w:jc w:val="both"/>
        <w:rPr>
          <w:rFonts w:ascii="Times New Roman" w:hAnsi="Times New Roman" w:cs="Times New Roman"/>
          <w:b/>
          <w:sz w:val="20"/>
          <w:szCs w:val="20"/>
          <w:lang w:val="en-GB"/>
        </w:rPr>
      </w:pPr>
    </w:p>
    <w:p w14:paraId="1093952E" w14:textId="08CEAE67" w:rsidR="009C1923" w:rsidRDefault="009C1923" w:rsidP="009C1923">
      <w:pPr>
        <w:spacing w:line="480" w:lineRule="auto"/>
        <w:jc w:val="both"/>
        <w:rPr>
          <w:rFonts w:ascii="Times New Roman" w:hAnsi="Times New Roman" w:cs="Times New Roman"/>
          <w:b/>
          <w:sz w:val="20"/>
          <w:szCs w:val="20"/>
          <w:lang w:val="en-GB"/>
        </w:rPr>
      </w:pPr>
    </w:p>
    <w:p w14:paraId="7C054ABB" w14:textId="77777777" w:rsidR="009C1923" w:rsidRDefault="009C1923" w:rsidP="009C1923">
      <w:pPr>
        <w:spacing w:line="480" w:lineRule="auto"/>
        <w:jc w:val="both"/>
        <w:rPr>
          <w:rFonts w:ascii="Times New Roman" w:hAnsi="Times New Roman" w:cs="Times New Roman"/>
          <w:b/>
          <w:sz w:val="20"/>
          <w:szCs w:val="20"/>
          <w:lang w:val="en-GB"/>
        </w:rPr>
      </w:pPr>
    </w:p>
    <w:p w14:paraId="6C719B02" w14:textId="77777777" w:rsidR="002D5AEB" w:rsidRPr="004F09BE" w:rsidRDefault="002D5AEB" w:rsidP="009C1923">
      <w:pPr>
        <w:spacing w:line="480" w:lineRule="auto"/>
        <w:jc w:val="both"/>
        <w:rPr>
          <w:rFonts w:ascii="Times New Roman" w:hAnsi="Times New Roman" w:cs="Times New Roman"/>
          <w:b/>
          <w:sz w:val="20"/>
          <w:szCs w:val="20"/>
          <w:lang w:val="en-GB"/>
        </w:rPr>
      </w:pPr>
    </w:p>
    <w:p w14:paraId="6737B49F" w14:textId="7F3A1946" w:rsidR="00F8354E" w:rsidRPr="004F09BE" w:rsidRDefault="00F8354E" w:rsidP="009C1923">
      <w:pPr>
        <w:spacing w:line="480" w:lineRule="auto"/>
        <w:jc w:val="both"/>
        <w:rPr>
          <w:rFonts w:ascii="Times New Roman" w:hAnsi="Times New Roman" w:cs="Times New Roman"/>
          <w:b/>
          <w:sz w:val="20"/>
          <w:szCs w:val="20"/>
          <w:lang w:val="en-GB"/>
        </w:rPr>
      </w:pPr>
      <w:r w:rsidRPr="004F09BE">
        <w:rPr>
          <w:rFonts w:ascii="Times New Roman" w:hAnsi="Times New Roman" w:cs="Times New Roman"/>
          <w:b/>
          <w:sz w:val="20"/>
          <w:szCs w:val="20"/>
          <w:lang w:val="en-GB"/>
        </w:rPr>
        <w:lastRenderedPageBreak/>
        <w:t>Introduction</w:t>
      </w:r>
    </w:p>
    <w:p w14:paraId="0CA3DE40" w14:textId="66CBC193" w:rsidR="009A0AEA" w:rsidRPr="004F09BE" w:rsidRDefault="001F01B4" w:rsidP="009C1923">
      <w:pPr>
        <w:spacing w:line="480" w:lineRule="auto"/>
        <w:jc w:val="both"/>
        <w:rPr>
          <w:rFonts w:ascii="Times New Roman" w:hAnsi="Times New Roman" w:cs="Times New Roman"/>
          <w:sz w:val="20"/>
          <w:szCs w:val="20"/>
          <w:lang w:val="en-GB"/>
        </w:rPr>
      </w:pPr>
      <w:r w:rsidRPr="004F09BE">
        <w:rPr>
          <w:rFonts w:ascii="Times New Roman" w:hAnsi="Times New Roman" w:cs="Times New Roman"/>
          <w:sz w:val="20"/>
          <w:szCs w:val="20"/>
          <w:lang w:val="en-GB"/>
        </w:rPr>
        <w:t>One of the main objectives of anti-stigma campaigns is to increase M</w:t>
      </w:r>
      <w:r w:rsidR="0025273A" w:rsidRPr="004F09BE">
        <w:rPr>
          <w:rFonts w:ascii="Times New Roman" w:hAnsi="Times New Roman" w:cs="Times New Roman"/>
          <w:sz w:val="20"/>
          <w:szCs w:val="20"/>
          <w:lang w:val="en-GB"/>
        </w:rPr>
        <w:t xml:space="preserve">ental </w:t>
      </w:r>
      <w:r w:rsidRPr="004F09BE">
        <w:rPr>
          <w:rFonts w:ascii="Times New Roman" w:hAnsi="Times New Roman" w:cs="Times New Roman"/>
          <w:sz w:val="20"/>
          <w:szCs w:val="20"/>
          <w:lang w:val="en-GB"/>
        </w:rPr>
        <w:t>H</w:t>
      </w:r>
      <w:r w:rsidR="0025273A" w:rsidRPr="004F09BE">
        <w:rPr>
          <w:rFonts w:ascii="Times New Roman" w:hAnsi="Times New Roman" w:cs="Times New Roman"/>
          <w:sz w:val="20"/>
          <w:szCs w:val="20"/>
          <w:lang w:val="en-GB"/>
        </w:rPr>
        <w:t xml:space="preserve">ealth </w:t>
      </w:r>
      <w:r w:rsidRPr="004F09BE">
        <w:rPr>
          <w:rFonts w:ascii="Times New Roman" w:hAnsi="Times New Roman" w:cs="Times New Roman"/>
          <w:sz w:val="20"/>
          <w:szCs w:val="20"/>
          <w:lang w:val="en-GB"/>
        </w:rPr>
        <w:t>L</w:t>
      </w:r>
      <w:r w:rsidR="0025273A" w:rsidRPr="004F09BE">
        <w:rPr>
          <w:rFonts w:ascii="Times New Roman" w:hAnsi="Times New Roman" w:cs="Times New Roman"/>
          <w:sz w:val="20"/>
          <w:szCs w:val="20"/>
          <w:lang w:val="en-GB"/>
        </w:rPr>
        <w:t>iteracy</w:t>
      </w:r>
      <w:r w:rsidRPr="004F09BE">
        <w:rPr>
          <w:rFonts w:ascii="Times New Roman" w:hAnsi="Times New Roman" w:cs="Times New Roman"/>
          <w:sz w:val="20"/>
          <w:szCs w:val="20"/>
          <w:lang w:val="en-GB"/>
        </w:rPr>
        <w:t xml:space="preserve"> </w:t>
      </w:r>
      <w:r w:rsidR="0025273A" w:rsidRPr="004F09BE">
        <w:rPr>
          <w:rFonts w:ascii="Times New Roman" w:hAnsi="Times New Roman" w:cs="Times New Roman"/>
          <w:sz w:val="20"/>
          <w:szCs w:val="20"/>
          <w:lang w:val="en-GB"/>
        </w:rPr>
        <w:t xml:space="preserve">(MHL) </w:t>
      </w:r>
      <w:r w:rsidRPr="004F09BE">
        <w:rPr>
          <w:rFonts w:ascii="Times New Roman" w:hAnsi="Times New Roman" w:cs="Times New Roman"/>
          <w:sz w:val="20"/>
          <w:szCs w:val="20"/>
          <w:lang w:val="en-GB"/>
        </w:rPr>
        <w:t>in different populations</w:t>
      </w:r>
      <w:r w:rsidR="0025273A" w:rsidRPr="004F09BE">
        <w:rPr>
          <w:rFonts w:ascii="Times New Roman" w:hAnsi="Times New Roman" w:cs="Times New Roman"/>
          <w:sz w:val="20"/>
          <w:szCs w:val="20"/>
          <w:lang w:val="en-GB"/>
        </w:rPr>
        <w:t xml:space="preserve"> </w:t>
      </w:r>
      <w:r w:rsidRPr="004F09BE">
        <w:rPr>
          <w:rFonts w:ascii="Times New Roman" w:hAnsi="Times New Roman" w:cs="Times New Roman"/>
          <w:sz w:val="20"/>
          <w:szCs w:val="20"/>
          <w:lang w:val="en-GB"/>
        </w:rPr>
        <w:fldChar w:fldCharType="begin">
          <w:fldData xml:space="preserve">PEVuZE5vdGU+PENpdGU+PEF1dGhvcj5IZW5kZXJzb248L0F1dGhvcj48WWVhcj4yMDE2PC9ZZWFy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==
</w:fldData>
        </w:fldChar>
      </w:r>
      <w:r w:rsidR="00001A26" w:rsidRPr="004F09BE">
        <w:rPr>
          <w:rFonts w:ascii="Times New Roman" w:hAnsi="Times New Roman" w:cs="Times New Roman"/>
          <w:sz w:val="20"/>
          <w:szCs w:val="20"/>
          <w:lang w:val="en-GB"/>
        </w:rPr>
        <w:instrText xml:space="preserve"> ADDIN EN.CITE </w:instrText>
      </w:r>
      <w:r w:rsidR="00001A26" w:rsidRPr="004F09BE">
        <w:rPr>
          <w:rFonts w:ascii="Times New Roman" w:hAnsi="Times New Roman" w:cs="Times New Roman"/>
          <w:sz w:val="20"/>
          <w:szCs w:val="20"/>
          <w:lang w:val="en-GB"/>
        </w:rPr>
        <w:fldChar w:fldCharType="begin">
          <w:fldData xml:space="preserve">PEVuZE5vdGU+PENpdGU+PEF1dGhvcj5IZW5kZXJzb248L0F1dGhvcj48WWVhcj4yMDE2PC9ZZWFy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==
</w:fldData>
        </w:fldChar>
      </w:r>
      <w:r w:rsidR="00001A26" w:rsidRPr="004F09BE">
        <w:rPr>
          <w:rFonts w:ascii="Times New Roman" w:hAnsi="Times New Roman" w:cs="Times New Roman"/>
          <w:sz w:val="20"/>
          <w:szCs w:val="20"/>
          <w:lang w:val="en-GB"/>
        </w:rPr>
        <w:instrText xml:space="preserve"> ADDIN EN.CITE.DATA </w:instrText>
      </w:r>
      <w:r w:rsidR="00001A26" w:rsidRPr="004F09BE">
        <w:rPr>
          <w:rFonts w:ascii="Times New Roman" w:hAnsi="Times New Roman" w:cs="Times New Roman"/>
          <w:sz w:val="20"/>
          <w:szCs w:val="20"/>
          <w:lang w:val="en-GB"/>
        </w:rPr>
      </w:r>
      <w:r w:rsidR="00001A26" w:rsidRPr="004F09BE">
        <w:rPr>
          <w:rFonts w:ascii="Times New Roman" w:hAnsi="Times New Roman" w:cs="Times New Roman"/>
          <w:sz w:val="20"/>
          <w:szCs w:val="20"/>
          <w:lang w:val="en-GB"/>
        </w:rPr>
        <w:fldChar w:fldCharType="end"/>
      </w:r>
      <w:r w:rsidRPr="004F09BE">
        <w:rPr>
          <w:rFonts w:ascii="Times New Roman" w:hAnsi="Times New Roman" w:cs="Times New Roman"/>
          <w:sz w:val="20"/>
          <w:szCs w:val="20"/>
          <w:lang w:val="en-GB"/>
        </w:rPr>
      </w:r>
      <w:r w:rsidRPr="004F09BE">
        <w:rPr>
          <w:rFonts w:ascii="Times New Roman" w:hAnsi="Times New Roman" w:cs="Times New Roman"/>
          <w:sz w:val="20"/>
          <w:szCs w:val="20"/>
          <w:lang w:val="en-GB"/>
        </w:rPr>
        <w:fldChar w:fldCharType="separate"/>
      </w:r>
      <w:r w:rsidR="00001A26" w:rsidRPr="004F09BE">
        <w:rPr>
          <w:rFonts w:ascii="Times New Roman" w:hAnsi="Times New Roman" w:cs="Times New Roman"/>
          <w:noProof/>
          <w:sz w:val="20"/>
          <w:szCs w:val="20"/>
          <w:lang w:val="en-GB"/>
        </w:rPr>
        <w:t xml:space="preserve">(Henderson et al., 2016, Stuart </w:t>
      </w:r>
      <w:r w:rsidR="002F728E" w:rsidRPr="004F09BE">
        <w:rPr>
          <w:rFonts w:ascii="Times New Roman" w:hAnsi="Times New Roman" w:cs="Times New Roman"/>
          <w:noProof/>
          <w:sz w:val="20"/>
          <w:szCs w:val="20"/>
          <w:lang w:val="en-GB"/>
        </w:rPr>
        <w:t>&amp;</w:t>
      </w:r>
      <w:r w:rsidR="00001A26" w:rsidRPr="004F09BE">
        <w:rPr>
          <w:rFonts w:ascii="Times New Roman" w:hAnsi="Times New Roman" w:cs="Times New Roman"/>
          <w:noProof/>
          <w:sz w:val="20"/>
          <w:szCs w:val="20"/>
          <w:lang w:val="en-GB"/>
        </w:rPr>
        <w:t xml:space="preserve"> Sartorius, 2017)</w:t>
      </w:r>
      <w:r w:rsidRPr="004F09BE">
        <w:rPr>
          <w:rFonts w:ascii="Times New Roman" w:hAnsi="Times New Roman" w:cs="Times New Roman"/>
          <w:sz w:val="20"/>
          <w:szCs w:val="20"/>
          <w:lang w:val="en-GB"/>
        </w:rPr>
        <w:fldChar w:fldCharType="end"/>
      </w:r>
      <w:r w:rsidRPr="004F09BE">
        <w:rPr>
          <w:rFonts w:ascii="Times New Roman" w:hAnsi="Times New Roman" w:cs="Times New Roman"/>
          <w:sz w:val="20"/>
          <w:szCs w:val="20"/>
          <w:lang w:val="en-GB"/>
        </w:rPr>
        <w:t xml:space="preserve">; several psychometric instruments have been validated to measure the level of knowledge of the general population. </w:t>
      </w:r>
      <w:r w:rsidR="009A0AEA" w:rsidRPr="004F09BE">
        <w:rPr>
          <w:rFonts w:ascii="Times New Roman" w:hAnsi="Times New Roman" w:cs="Times New Roman"/>
          <w:sz w:val="20"/>
          <w:szCs w:val="20"/>
          <w:lang w:val="en-GB"/>
        </w:rPr>
        <w:t>Several tools are validated in Italian language for the evaluation of stereotypes, attitudes and stigmatizing behaviours</w:t>
      </w:r>
      <w:r w:rsidR="0025273A" w:rsidRPr="004F09BE">
        <w:rPr>
          <w:rFonts w:ascii="Times New Roman" w:hAnsi="Times New Roman" w:cs="Times New Roman"/>
          <w:sz w:val="20"/>
          <w:szCs w:val="20"/>
          <w:lang w:val="en-GB"/>
        </w:rPr>
        <w:t xml:space="preserve"> </w:t>
      </w:r>
      <w:r w:rsidR="00344967" w:rsidRPr="004F09BE">
        <w:rPr>
          <w:rFonts w:ascii="Times New Roman" w:hAnsi="Times New Roman" w:cs="Times New Roman"/>
          <w:sz w:val="20"/>
          <w:szCs w:val="20"/>
          <w:lang w:val="en-GB"/>
        </w:rPr>
        <w:t xml:space="preserve"> </w:t>
      </w:r>
      <w:r w:rsidR="00344967" w:rsidRPr="004F09BE">
        <w:rPr>
          <w:rFonts w:ascii="Times New Roman" w:hAnsi="Times New Roman" w:cs="Times New Roman"/>
          <w:sz w:val="20"/>
          <w:szCs w:val="20"/>
          <w:lang w:val="en-US"/>
        </w:rPr>
        <w:fldChar w:fldCharType="begin"/>
      </w:r>
      <w:r w:rsidR="00A70FF6">
        <w:rPr>
          <w:rFonts w:ascii="Times New Roman" w:hAnsi="Times New Roman" w:cs="Times New Roman"/>
          <w:sz w:val="20"/>
          <w:szCs w:val="20"/>
          <w:lang w:val="en-US"/>
        </w:rPr>
        <w:instrText xml:space="preserve"> ADDIN ZOTERO_ITEM CSL_CITATION {"citationID":"RxpTwNjk","properties":{"formattedCitation":"(Buizza, Ghilardi, &amp; Ferrari, 2017; Pingani, Catellani, et al., 2016; Pingani, Evans-Lacko, et al., 2016; Pingani, Forghieri, Ferrari, Ben-Zeev, &amp; ..., 2012; Serra et al., 2013)","plainCitation":"(Buizza, Ghilardi, &amp; Ferrari, 2017; Pingani, Catellani, et al., 2016; Pingani, Evans-Lacko, et al., 2016; Pingani, Forghieri, Ferrari, Ben-Zeev, &amp; ..., 2012; Serra et al., 2013)","noteIndex":0},"citationItems":[{"id":1570,"uris":["http://zotero.org/users/local/3bOTVbWd/items/DITNMART"],"uri":["http://zotero.org/users/local/3bOTVbWd/items/DITNMART"],"itemData":{"id":1570,"type":"article-journal","title":"Stigma and discrimination toward mental illness: translation and validation of the Italian version of the attribution questionnaire-27 (AQ-27-I)","container-title":"Social psychiatry and …","URL":"http://link.springer.com/article/10.1007/s00127-011-0407-3","shortTitle":"Stigma and discrimination toward mental illness: translation and validation of the Italian version of the attribution questionnaire-27 (AQ-27-I)","author":[{"family":"Pingani","given":"L"},{"family":"Forghieri","given":"M"},{"family":"Ferrari","given":"S"},{"family":"Ben-Zeev","given":"D"},{"literal":"..."}],"issued":{"date-parts":[["2012"]]}}},{"id":2179,"uris":["http://zotero.org/users/local/3bOTVbWd/items/MT8ED6UM"],"uri":["http://zotero.org/users/local/3bOTVbWd/items/MT8ED6UM"],"itemData":{"id":2179,"type":"article-journal","title":"Psychometric validation of the Italian version of the Reported and Intended Behaviour Scale (RIBS)","container-title":"Epidemiol Psychiatr Sci","page":"485-492","volume":"25","issue":"5","archive_location":"26928054","abstract":"Many instruments have been developed and validated to assess the stigma associated with mental disorders and its various domains across different populations. To our knowledge, the Reported and Intended Behaviour Scale (RIBS) is the only validated questionnaire to analyse the presence of reported and intended stigmatising/discriminatory behaviours towards people with mental health problems in the general population. The aims of the study presented herein are to translate and validate the RIBS in Italian language and to adapt it to the Italian socio-cultural background (RIBS-I).|The RIBS considers reported and intended behaviours across four different domains: (1) living with, (2) working with, (3) living nearby and (4) continuing a relationship with someone with a mental health problem. The validation process included four phases: (1) translation/back translation of the questionnaire from English to Italian and vice versa; (2,3) face validity and reliability of RIBS-I; (4) description of model fit through confirmatory factor analysis. The questionnaire was administered to a sample of the general public via distribution in public places such as shopping centres, markets, squares, cinemas and other gathering places. Questionnaires were administered by trained mental health professionals.|A total of 447 lay respondents were recruited. The mean age was 38.08 (s.d. = ±14.74) years. Fifty-seven per cent of the sample (n = 257) were female. The Cronbach alpha of RIBS-I was 0.83. All indices of model fit were above the reference values: Goodness of Fit Index (GFI) = 0.987 (GFI &gt; 0.9); Adjusted Goodness of Fit Index (AGFI) = 0.975 (AGFI &gt; 0.9); Comparative Fit Index (CFI) = 0.994 (CFI &gt; 0.9); and Root-Mean-Square Error of Approximation (RMSEA) = 0.023 (RMSEA &lt; 0.05). The χ 2 = 23.60 (df = 19; p = 0.21) and χ 2/df = 1.24 supported the model.|The RIBS-I demonstrated good psychometric properties and it can be considered a useful tool to: (1) assess stigmatising (actual or potential) behaviours in the general population; (2) test the efficacy of anti-stigma campaigns and actions; (3) design further studies to better understand the relationship between the three different components of stigmatisation: knowledge, attitudes and behaviours.","DOI":"10.1017/S2045796015000633","ISSN":"2045-7960","shortTitle":"Psychometric validation of the Italian version of the Reported and Intended Behaviour Scale (RIBS)","language":"eng","author":[{"family":"Pingani","given":"L."},{"family":"Evans-Lacko","given":"S."},{"family":"Luciano","given":"M."},{"family":"Del Vecchio","given":"V."},{"family":"Ferrari","given":"S."},{"family":"Sampogna","given":"G."},{"family":"Croci","given":"I."},{"family":"Del Fatto","given":"T."},{"family":"Rigatelli","given":"M."},{"family":"Fiorillo","given":"A."}],"issued":{"date-parts":[["2016",10]]}}},{"id":2178,"uris":["http://zotero.org/users/local/3bOTVbWd/items/Z3A5KVT7"],"uri":["http://zotero.org/users/local/3bOTVbWd/items/Z3A5KVT7"],"itemData":{"id":2178,"type":"article-journal","title":"Stigma in the context of schools: analysis of the phenomenon of stigma in a population of university students","container-title":"BMC Psychiatry","page":"29","volume":"16","archive_location":"26860706","abstract":"Students have stereotyped views about people with mental illness. In particular, they believe that these persons are incurable, dangerous, unpredictable and responsible for their condition. This study aims to investigate the levels of public stigma in an Italian university population.|The Attribution Questionnaire 27 - Italian Version (AQ-27-I) was administered to a sample of students from the Faculty of Medicine and Surgery of the University of Modena and Reggio Emilia. After examining the psychometric characteristics of the AQ-27-I (Cronbach's Alpha and Confirmatory Factor Analysis), multiple linear regression analyses were carried out to identify the predictors of stigmatizing attitudes in this population.|Three hundred and eleven students completed the questionnaire, with a response rate of 32.81 % (out of the 948 contacted by email). The AQ-27-I showed good psychometric properties with an α = .68, and the fit indices of the models that partially supported the factor structure and paths. The two variables identified as possible predictors of stigmatizing attitudes (total score of AQ-27-I) were age and time spent reading newspapers.|Antistigma campaigns are needed in university contexts, targeted in particular to students in health professions.","DOI":"10.1186/s12888-016-0734-8","ISSN":"1471-244X","shortTitle":"Stigma in the context of schools: analysis of the phenomenon of stigma in a population of university students","language":"eng","author":[{"family":"Pingani","given":"L."},{"family":"Catellani","given":"S."},{"family":"Del Vecchio","given":"V."},{"family":"Sampogna","given":"G."},{"family":"Ellefson","given":"S. E."},{"family":"Rigatelli","given":"M."},{"family":"Fiorillo","given":"A."},{"family":"Evans-Lacko","given":"S."},{"family":"Corrigan","given":"P. W."}],"issued":{"date-parts":[["2016"]]}}},{"id":427,"uris":["http://zotero.org/users/local/3bOTVbWd/items/SBM3W3MP"],"uri":["http://zotero.org/users/local/3bOTVbWd/items/SBM3W3MP"],"itemData":{"id":427,"type":"article-journal","title":"Beliefs and Prejudices Versus Knowledge and Awareness: How to Cope Stigma Against Mental Illness. A College Staff E-survey","container-title":"Community Mental Health Journal","page":"589-597","volume":"53","issue":"5","abstract":"The aims of this study were to collect information about attitudes toward mental illness from the staff of Brescia University, and to detect predictors of issues regarding mental disorders and evaluate their relationship with public stigma. The study involved 1079 people and each participant received a letter explaining the purpose of the e-research. Four hundred and eighty-six people completed the questionnaires. The results showed that those who had a higher level of education, a personal life experience with mental disorders and a higher professional role were more likely to develop behaviours of acceptance toward the mentally ill. Factor analysis of the CAMI showed three main factors: Social distance and isolation, Social integration, Social responsibility and tolerance. Through the structural equation model it was found that the latent construct stigma was mainly defined by the first factor. From this study it emerged that education and personal contact were protective factors against public stigma.","DOI":"10.1007/s10597-017-0116-9","ISSN":"1573-2789","shortTitle":"Beliefs and Prejudices Versus Knowledge and Awareness: How to Cope Stigma Against Mental Illness. A College Staff E-survey","author":[{"family":"Buizza","given":"Chiara"},{"family":"Ghilardi","given":"Alberto"},{"family":"Ferrari","given":"Clarissa"}],"issued":{"date-parts":[["2017"]]}}},{"id":2537,"uris":["http://zotero.org/users/local/3bOTVbWd/items/6DI87WRV"],"uri":["http://zotero.org/users/local/3bOTVbWd/items/6DI87WRV"],"itemData":{"id":2537,"type":"article-journal","title":"Beliefs and Attitudes Among Italian High School Students Toward People With Severe Mental Disorders","container-title":"The Journal of Nervous and Mental Disease","volume":"201","issue":"4","abstract":"Abstract: The negative attitudes surrounding mental disorders and their treatment are a major obstacle to the correct identification and treatment of emerging psychopathologies. The purpose of this study was to investigate mental health literacy in a large and representative sample of high school students in Italy, via a booklet containing several questionnaires delivered to 1032 teenagers. The items in the questionnaires probed knowledge about mental health and illness, stigmatization, stereotypes, behaviors, opinions, and attitudes. In general, the students had a reasonable knowledge of mental disorders and were able to distinguish these from somatic disorders. However, a large portion of the students nourished some misconceptions about mental disorders and was also rather skeptical about the effectiveness of treatment or the chance of recovery for people with severe mental disorders. Nevertheless, roughly half of the students reported being willing to provide help to someone with a mental disorder when in need. Poor mental health literacy is a major barrier to seeking help and receiving effective treatment. Young people are the ideal target of raising awareness and antistigma campaigns because they are at a higher risk for developing a psychopathology.","URL":"http://journals.lww.com/jonmd/Fulltext/2013/04000/Beliefs_and_Attitudes_Among_Italian_High_School.8.aspx","ISSN":"0022-3018","shortTitle":"Beliefs and Attitudes Among Italian High School Students Toward People With Severe Mental Disorders","author":[{"family":"Serra","given":"Marianna"},{"family":"Lai","given":"Alessandra"},{"family":"Buizza","given":"Chiara"},{"family":"Pioli","given":"Rosaria"},{"family":"Preti","given":"Antonio"},{"family":"Masala","given":"Carmelo"},{"family":"Petretto","given":"Donatella Rita"}],"issued":{"date-parts":[["2013"]]}}}],"schema":"https://github.com/citation-style-language/schema/raw/master/csl-citation.json"} </w:instrText>
      </w:r>
      <w:r w:rsidR="00344967" w:rsidRPr="004F09BE">
        <w:rPr>
          <w:rFonts w:ascii="Times New Roman" w:hAnsi="Times New Roman" w:cs="Times New Roman"/>
          <w:sz w:val="20"/>
          <w:szCs w:val="20"/>
          <w:lang w:val="en-US"/>
        </w:rPr>
        <w:fldChar w:fldCharType="separate"/>
      </w:r>
      <w:r w:rsidR="00A70FF6" w:rsidRPr="00A70FF6">
        <w:rPr>
          <w:rFonts w:ascii="Times New Roman" w:hAnsi="Times New Roman" w:cs="Times New Roman"/>
          <w:sz w:val="20"/>
          <w:lang w:val="en-US"/>
        </w:rPr>
        <w:t>(Buizza, Ghilardi, &amp; Ferrari, 2017; Pingani, Catellani, et al., 2016; Pingani, Evans-Lacko, et al., 2016; Pingani, Forghieri, Ferrari, Ben-Zeev, &amp; ..., 2012; Serra et al., 2013)</w:t>
      </w:r>
      <w:r w:rsidR="00344967" w:rsidRPr="004F09BE">
        <w:rPr>
          <w:rFonts w:ascii="Times New Roman" w:hAnsi="Times New Roman" w:cs="Times New Roman"/>
          <w:sz w:val="20"/>
          <w:szCs w:val="20"/>
          <w:lang w:val="en-US"/>
        </w:rPr>
        <w:fldChar w:fldCharType="end"/>
      </w:r>
      <w:r w:rsidR="009A0AEA" w:rsidRPr="004F09BE">
        <w:rPr>
          <w:rFonts w:ascii="Times New Roman" w:hAnsi="Times New Roman" w:cs="Times New Roman"/>
          <w:sz w:val="20"/>
          <w:szCs w:val="20"/>
          <w:lang w:val="en-GB"/>
        </w:rPr>
        <w:t>, but no instrument has been validated for assessing knowledge and recognition of mental health disorders. For this reason, in this study we aimed to validate the Italian version of the Mental Health Knowledge Schedule (MAKS</w:t>
      </w:r>
      <w:r w:rsidR="003F2D60" w:rsidRPr="004F09BE">
        <w:rPr>
          <w:rFonts w:ascii="Times New Roman" w:hAnsi="Times New Roman" w:cs="Times New Roman"/>
          <w:sz w:val="20"/>
          <w:szCs w:val="20"/>
          <w:lang w:val="en-GB"/>
        </w:rPr>
        <w:t>-I</w:t>
      </w:r>
      <w:r w:rsidR="009A0AEA" w:rsidRPr="004F09BE">
        <w:rPr>
          <w:rFonts w:ascii="Times New Roman" w:hAnsi="Times New Roman" w:cs="Times New Roman"/>
          <w:sz w:val="20"/>
          <w:szCs w:val="20"/>
          <w:lang w:val="en-GB"/>
        </w:rPr>
        <w:t>)</w:t>
      </w:r>
      <w:r w:rsidR="00344967" w:rsidRPr="004F09BE">
        <w:rPr>
          <w:rFonts w:ascii="Times New Roman" w:hAnsi="Times New Roman" w:cs="Times New Roman"/>
          <w:sz w:val="20"/>
          <w:szCs w:val="20"/>
          <w:lang w:val="en-GB"/>
        </w:rPr>
        <w:t xml:space="preserve"> </w:t>
      </w:r>
      <w:r w:rsidR="00344967" w:rsidRPr="004F09BE">
        <w:rPr>
          <w:rFonts w:ascii="Times New Roman" w:hAnsi="Times New Roman" w:cs="Times New Roman"/>
          <w:sz w:val="20"/>
          <w:szCs w:val="20"/>
          <w:lang w:val="en-GB"/>
        </w:rPr>
        <w:fldChar w:fldCharType="begin"/>
      </w:r>
      <w:r w:rsidR="00A70FF6">
        <w:rPr>
          <w:rFonts w:ascii="Times New Roman" w:hAnsi="Times New Roman" w:cs="Times New Roman"/>
          <w:sz w:val="20"/>
          <w:szCs w:val="20"/>
          <w:lang w:val="en-GB"/>
        </w:rPr>
        <w:instrText xml:space="preserve"> ADDIN ZOTERO_ITEM CSL_CITATION {"citationID":"1DcH4QsT","properties":{"formattedCitation":"(S. Evans-Lacko, Little, et al., 2010)","plainCitation":"(S. Evans-Lacko, Little, et al., 2010)","noteIndex":0},"citationItems":[{"id":848,"uris":["http://zotero.org/users/local/3bOTVbWd/items/8N5A83ZY"],"uri":["http://zotero.org/users/local/3bOTVbWd/items/8N5A83ZY"],"itemData":{"id":848,"type":"article-journal","title":"Development and psychometric properties of the Mental Health Knowledge Schedule","container-title":"Can J Psychiatry","page":"440-8","volume":"55","issue":"7","archive_location":"20704771","abstract":"Stigma has been conceptualized as comprised of 3 constructs: knowledge (ignorance), attitudes (prejudice), and behaviour (discrimination). We are not aware of a psychometrically tested instrument to assess knowledge about mental health problems among the general public. Our paper presents the results of the development stage and the psychometric properties of the Mental Health Knowledge Schedule (MAKS), an instrument to assess stigma-related mental health knowledge among the general public.|We describe the development of the MAKS in addition to 3 studies that were carried out to evaluate the psychometric properties of the MAKS. Adults aged 25 to 45 years in socioeconomic groups: B, C1, and C2 completed the instrument via face-to-face interview (n = 92) and online (n = 403).|Internal reliability and test-retest reliability is moderate to substantial. Validity is supported by extensive review by experts (including service users and international experts in stigma research).|The lack of a valid outcome measure to assess knowledge is a shortcoming of evaluations of stigma interventions and programs. The MAKS was found to be a brief and feasible instrument for assessing and tracking stigma-related mental health knowledge. This instrument should be used in conjunction with other attitude- and behaviour-related measures.","ISSN":"1497-0015","shortTitle":"Development and psychometric properties of the Mental Health Knowledge Schedule","language":"eng","author":[{"family":"Evans-Lacko","given":"S."},{"family":"Little","given":"K."},{"family":"Meltzer","given":"H."},{"family":"Rose","given":"D."},{"family":"Rhydderch","given":"D."},{"family":"Henderson","given":"C."},{"family":"Thornicroft","given":"G."}],"issued":{"date-parts":[["2010",7]]}}}],"schema":"https://github.com/citation-style-language/schema/raw/master/csl-citation.json"} </w:instrText>
      </w:r>
      <w:r w:rsidR="00344967" w:rsidRPr="004F09BE">
        <w:rPr>
          <w:rFonts w:ascii="Times New Roman" w:hAnsi="Times New Roman" w:cs="Times New Roman"/>
          <w:sz w:val="20"/>
          <w:szCs w:val="20"/>
          <w:lang w:val="en-GB"/>
        </w:rPr>
        <w:fldChar w:fldCharType="separate"/>
      </w:r>
      <w:r w:rsidR="00A70FF6" w:rsidRPr="00A70FF6">
        <w:rPr>
          <w:rFonts w:ascii="Times New Roman" w:hAnsi="Times New Roman" w:cs="Times New Roman"/>
          <w:sz w:val="20"/>
          <w:lang w:val="en-US"/>
        </w:rPr>
        <w:t>(S. Evans-Lacko, Little, et al., 2010)</w:t>
      </w:r>
      <w:r w:rsidR="00344967" w:rsidRPr="004F09BE">
        <w:rPr>
          <w:rFonts w:ascii="Times New Roman" w:hAnsi="Times New Roman" w:cs="Times New Roman"/>
          <w:sz w:val="20"/>
          <w:szCs w:val="20"/>
          <w:lang w:val="en-GB"/>
        </w:rPr>
        <w:fldChar w:fldCharType="end"/>
      </w:r>
      <w:r w:rsidR="009A0AEA" w:rsidRPr="004F09BE">
        <w:rPr>
          <w:rFonts w:ascii="Times New Roman" w:hAnsi="Times New Roman" w:cs="Times New Roman"/>
          <w:sz w:val="20"/>
          <w:szCs w:val="20"/>
          <w:lang w:val="en-GB"/>
        </w:rPr>
        <w:t>, which was developed in UK</w:t>
      </w:r>
      <w:r w:rsidR="00344967" w:rsidRPr="004F09BE">
        <w:rPr>
          <w:rFonts w:ascii="Times New Roman" w:hAnsi="Times New Roman" w:cs="Times New Roman"/>
          <w:sz w:val="20"/>
          <w:szCs w:val="20"/>
          <w:lang w:val="en-GB"/>
        </w:rPr>
        <w:t xml:space="preserve"> </w:t>
      </w:r>
      <w:r w:rsidR="00344967" w:rsidRPr="004F09BE">
        <w:rPr>
          <w:rFonts w:ascii="Times New Roman" w:hAnsi="Times New Roman" w:cs="Times New Roman"/>
          <w:sz w:val="20"/>
          <w:szCs w:val="20"/>
          <w:lang w:val="en-GB"/>
        </w:rPr>
        <w:fldChar w:fldCharType="begin"/>
      </w:r>
      <w:r w:rsidR="00A70FF6">
        <w:rPr>
          <w:rFonts w:ascii="Times New Roman" w:hAnsi="Times New Roman" w:cs="Times New Roman"/>
          <w:sz w:val="20"/>
          <w:szCs w:val="20"/>
          <w:lang w:val="en-GB"/>
        </w:rPr>
        <w:instrText xml:space="preserve"> ADDIN ZOTERO_ITEM CSL_CITATION {"citationID":"h1PqbdC3","properties":{"formattedCitation":"(S Evans-Lacko et al., 2014; Sara Evans-Lacko, Henderson, &amp; Thornicroft, 2013; Henderson et al., 2016; Sampogna et al., 2017)","plainCitation":"(S Evans-Lacko et al., 2014; Sara Evans-Lacko, Henderson, &amp; Thornicroft, 2013; Henderson et al., 2016; Sampogna et al., 2017)","noteIndex":0},"citationItems":[{"id":857,"uris":["http://zotero.org/users/local/3bOTVbWd/items/9Z8272J5"],"uri":["http://zotero.org/users/local/3bOTVbWd/items/9Z8272J5"],"itemData":{"id":857,"type":"article-journal","title":"Public knowledge, attitudes and behaviour regarding people with mental illness in England 2009-2012","container-title":"The British Journal of Psychiatry","page":"s51","volume":"202","issue":"s55","abstract":"Background Public stigma against people with mental health problems is damaging to individuals with mental illness and is associated with substantial societal burden. Aims To investigate whether public knowledge, attitudes and behaviour in relation to people with mental health problems have improved among the English population since the inception of the Time To Change programme in 2009. Method We analysed longitudinal trends in public knowledge, attitudes and behaviour between 2009 and 2012 among a nationally representative sample of English adults. Results There were improvements in intended behaviour (0.07 standard deviation units, 95% CI 0.01-0.14) and a non-significant trend for improvement in attitudes (P = 0.08) among the English population. There was, however, no significant improvement in knowledge or reported behaviour. Conclusions The findings provide support for effectiveness of the national Time to Change programme against stigma and discrimination in improving attitudes and intended behaviour, but not knowledge, among the public in England.","DOI":"10.1192/bjp.bp.112.112979","shortTitle":"Public knowledge, attitudes and behaviour regarding people with mental illness in England 2009-2012","author":[{"family":"Evans-Lacko","given":"Sara"},{"family":"Henderson","given":"Claire"},{"family":"Thornicroft","given":"Graham"}],"issued":{"date-parts":[["2013"]]}}},{"id":2451,"uris":["http://zotero.org/users/local/3bOTVbWd/items/IKVNFEDP"],"uri":["http://zotero.org/users/local/3bOTVbWd/items/IKVNFEDP"],"itemData":{"id":2451,"type":"article-journal","title":"The impact of social marketing campaigns on reducing mental health stigma: Results from the 2009-2014 Time to Change programme","container-title":"European Psychiatry","page":"116-122","volume":"40","archive_location":"WOS:000396967600017","abstract":"Background: In England, during 2009-2014 the 'Time to Change' anti-stigma programme has included a social marketing campaign (SMC) using mass media channels, social media and social contact events but the efficacy of such approach has not been evaluated yet. Methods: The target population included people aged between mid-twenties/mid-forties, from middle income groups. Participants were recruited through an online market research panel, before and after each burst of the campaign (with a mean number of unique participants per each burst: 956.9 +/- 170.2). Participants completed an online questionnaire evaluating knowledge [Mental Health Knowledge Schedule (MANS)]: attitudes [Community Attitudes toward Mental Illness (CAMI)]; and behaviours [Reported and Intended Behaviour Scale (RIBS)]. Socio-demographic data and level of awareness of the SMC were also collected. Results: A total of 10,526 people were interviewed. An increasing usage of the SMC-media channels as well as of the level of awareness of SMC was found (P &lt; 0.001). Being aware of the SMC was found to be associated with higher score at MAKS (OR = 0.95, CI = 0.68 to 1.21; P &lt; 0.001), at 'tolerance and support' CAMI subscale (OR = 0.12, Cl = 0.09 to 0.16; P &lt; 0.001), and at RIBS (OR = 0.71, CI = 0.51 to 0.92; P &lt; 0.001), controlling for confounders. Conclusion: The SMC represents an important way to effectively reduce stigma. Taking into account these positive findings, further population-based campaigns using social media may represent an effective strategy to challenge stigma. (C) 2016 Elsevier Masson SAS. All rights reserved.","DOI":"10.1016/j.eurpsy.2016.08.008","ISSN":"0924-9338","shortTitle":"The impact of social marketing campaigns on reducing mental health stigma: Results from the 2009-2014 Time to Change programme","journalAbbreviation":"Eur. Psychiat.","language":"English","author":[{"family":"Sampogna","given":"G."},{"family":"Bakolis","given":"I."},{"family":"Evans-Lacko","given":"S."},{"family":"Robinson","given":"E."},{"family":"Thornicroft","given":"G."},{"family":"Henderson","given":"C."}],"issued":{"date-parts":[["2017",2]]}}},{"id":1235,"uris":["http://zotero.org/users/local/3bOTVbWd/items/PKMTIHQ7"],"uri":["http://zotero.org/users/local/3bOTVbWd/items/PKMTIHQ7"],"itemData":{"id":1235,"type":"article-journal","title":"Public knowledge, attitudes, social distance and reported contact regarding people with mental illness 2009-2015","container-title":"Acta Psychiatrica Scandinavica","page":"23-33","volume":"134","archive_location":"WOS:000381687200004","abstract":"Objective: To investigate whether public knowledge, attitudes, desire for social distance and reported contact in relation to people with mental health problems have improved in England during the Time to Change (TTC) programme to reduce stigma and discrimination 2009-2015. Methods: Using data from an annual face-to-face survey of a nationally representative sample of adults, we analysed longitudinal trends in the outcomes with regression modelling using standardised scores of the measures overall and by age and gender subgroups. Results: There were improvements in all outcomes. The improvement for knowledge was 0.17 standard deviation units in 2015 compared to 2009 (95% CI 0.10, 0.23); for attitudes 0.20 standard deviation units (95% CI 0.14, 0.27) and for social distance 0.17 standard deviation units (95% CI 0.11, 0.24). Survey year for 2015 vs. 2009 was associated with a higher likelihood of reported contact (OR 1.32, 95% CI 1.13, 1.53). Statistically significant interactions between year and age suggest the campaign had more impact on the attitudes of the target age group (25-45) than those aged over 65 or under 25. Women's reported contact with people with mental health problems increased more than did men's. Conclusion: The results provide support for the effectiveness of TTC.","DOI":"10.1111/acps.12607","ISSN":"0001-690X","shortTitle":"Public knowledge, attitudes, social distance and reported contact regarding people with mental illness 2009-2015","journalAbbreviation":"Acta Psychiatr. Scand.","language":"English","author":[{"family":"Henderson","given":"C."},{"family":"Robinson","given":"E."},{"family":"Evans-Lacko","given":"S."},{"family":"Corker","given":"E."},{"family":"Rebollo-Mesa","given":"I."},{"family":"Rose","given":"D."},{"family":"Thornicroft","given":"G."}],"issued":{"date-parts":[["2016",8]]}}},{"id":858,"uris":["http://zotero.org/users/local/3bOTVbWd/items/4CTBBDN4"],"uri":["http://zotero.org/users/local/3bOTVbWd/items/4CTBBDN4"],"itemData":{"id":858,"type":"article-journal","title":"Effect of the Time to Change anti-stigma campaign on trends in mental-illness-related public stigma among the English population in 2003–13: an analysis of survey data","container-title":"The Lancet Psychiatry","page":"121-128","volume":"1","shortTitle":"Effect of the Time to Change anti-stigma campaign on trends in mental-illness-related public stigma among the English population in 2003–13: an analysis of survey data","author":[{"family":"Evans-Lacko","given":"S"},{"family":"Corker","given":"E"},{"family":"Williams","given":"P"},{"family":"Henderson","given":"C"},{"family":"Thornicroft","given":"G"},{"family":"0","given":"Cited in Scopus:"}],"issued":{"date-parts":[["2014"]]}}}],"schema":"https://github.com/citation-style-language/schema/raw/master/csl-citation.json"} </w:instrText>
      </w:r>
      <w:r w:rsidR="00344967" w:rsidRPr="004F09BE">
        <w:rPr>
          <w:rFonts w:ascii="Times New Roman" w:hAnsi="Times New Roman" w:cs="Times New Roman"/>
          <w:sz w:val="20"/>
          <w:szCs w:val="20"/>
          <w:lang w:val="en-GB"/>
        </w:rPr>
        <w:fldChar w:fldCharType="separate"/>
      </w:r>
      <w:r w:rsidR="00A70FF6" w:rsidRPr="00A70FF6">
        <w:rPr>
          <w:rFonts w:ascii="Times New Roman" w:hAnsi="Times New Roman" w:cs="Times New Roman"/>
          <w:sz w:val="20"/>
          <w:lang w:val="en-US"/>
        </w:rPr>
        <w:t>(S Evans-Lacko et al., 2014; Sara Evans-Lacko, Henderson, &amp; Thornicroft, 2013; Henderson et al., 2016; Sampogna et al., 2017)</w:t>
      </w:r>
      <w:r w:rsidR="00344967" w:rsidRPr="004F09BE">
        <w:rPr>
          <w:rFonts w:ascii="Times New Roman" w:hAnsi="Times New Roman" w:cs="Times New Roman"/>
          <w:sz w:val="20"/>
          <w:szCs w:val="20"/>
          <w:lang w:val="en-GB"/>
        </w:rPr>
        <w:fldChar w:fldCharType="end"/>
      </w:r>
      <w:r w:rsidR="00344967" w:rsidRPr="004F09BE">
        <w:rPr>
          <w:rFonts w:ascii="Times New Roman" w:hAnsi="Times New Roman" w:cs="Times New Roman"/>
          <w:sz w:val="20"/>
          <w:szCs w:val="20"/>
          <w:lang w:val="en-GB"/>
        </w:rPr>
        <w:t xml:space="preserve"> </w:t>
      </w:r>
      <w:r w:rsidR="009A0AEA" w:rsidRPr="004F09BE">
        <w:rPr>
          <w:rFonts w:ascii="Times New Roman" w:hAnsi="Times New Roman" w:cs="Times New Roman"/>
          <w:sz w:val="20"/>
          <w:szCs w:val="20"/>
          <w:lang w:val="en-GB"/>
        </w:rPr>
        <w:t>and has been adapted in Ireland</w:t>
      </w:r>
      <w:r w:rsidR="00344967" w:rsidRPr="004F09BE">
        <w:rPr>
          <w:rFonts w:ascii="Times New Roman" w:hAnsi="Times New Roman" w:cs="Times New Roman"/>
          <w:sz w:val="20"/>
          <w:szCs w:val="20"/>
          <w:lang w:val="en-GB"/>
        </w:rPr>
        <w:t xml:space="preserve"> </w:t>
      </w:r>
      <w:r w:rsidR="00344967" w:rsidRPr="004F09BE">
        <w:rPr>
          <w:rFonts w:ascii="Times New Roman" w:hAnsi="Times New Roman" w:cs="Times New Roman"/>
          <w:sz w:val="20"/>
          <w:szCs w:val="20"/>
          <w:lang w:val="en-GB"/>
        </w:rPr>
        <w:fldChar w:fldCharType="begin"/>
      </w:r>
      <w:r w:rsidR="00A70FF6">
        <w:rPr>
          <w:rFonts w:ascii="Times New Roman" w:hAnsi="Times New Roman" w:cs="Times New Roman"/>
          <w:sz w:val="20"/>
          <w:szCs w:val="20"/>
          <w:lang w:val="en-GB"/>
        </w:rPr>
        <w:instrText xml:space="preserve"> ADDIN ZOTERO_ITEM CSL_CITATION {"citationID":"RvmNoUcY","properties":{"formattedCitation":"(Beirne, Mohungoo, &amp; Buckley, 2013)","plainCitation":"(Beirne, Mohungoo, &amp; Buckley, 2013)","noteIndex":0},"citationItems":[{"id":287,"uris":["http://zotero.org/users/local/3bOTVbWd/items/V25ND2YP"],"uri":["http://zotero.org/users/local/3bOTVbWd/items/V25ND2YP"],"itemData":{"id":287,"type":"article-journal","title":"Mental health knowledge and attitudes in a transition year student group: a pilot survey","container-title":"Irish Journal of Psychological Medicine","page":"67-72","volume":"30","issue":"1","source":"Cambridge University Press","archive":"Cambridge Core","abstract":"IntroductionStigma towards mental health disorders remains a significant problem in society. Numerous public awareness campaigns and, to a lesser extent, educational interventions have been carried out to date to help address this issue.MethodA brief questionnaire was formulated and administered to two small groups of transition year students from schools throughout Ireland who participated in a week-long placement in a Psychiatric Hospital in Dublin in 2012. The input was from psychiatry and allied health professionals covering a wide range of mental health topics. It was administered before the first session and immediately after the last session. The input for each group in terms of topics was almost identical.ResultsIn all, 24 students participated, and the majority had either gone to school with, had observed in passing, or had a friend of the family or a relative with a mental illness, although only 21% had had knowledge on mental illness up to the intervention. The post-intervention scores demonstrated that the week had an impact on most of these views. Their attitudes to individuals with mental illness as regards employment, treatment, assistance, and recovery were encouraging, even at baseline, and all their responses improved following the sessions. There was a view that those with mental illness were somewhat reluctant to seek professional help.ConclusionsAlthough the results of this study are very encouraging as regards attitudes towards mental health and their response to education, far more research and interventions are needed to explore and address stigma in more detail.","DOI":"10.1017/ipm.2012.7","ISSN":"0790-9667","shortTitle":"Mental health knowledge and attitudes in a transition year student group: a pilot survey","author":[{"family":"Beirne","given":"M."},{"family":"Mohungoo","given":"N."},{"family":"Buckley","given":"S."}],"issued":{"date-parts":[["2013"]]}}}],"schema":"https://github.com/citation-style-language/schema/raw/master/csl-citation.json"} </w:instrText>
      </w:r>
      <w:r w:rsidR="00344967" w:rsidRPr="004F09BE">
        <w:rPr>
          <w:rFonts w:ascii="Times New Roman" w:hAnsi="Times New Roman" w:cs="Times New Roman"/>
          <w:sz w:val="20"/>
          <w:szCs w:val="20"/>
          <w:lang w:val="en-GB"/>
        </w:rPr>
        <w:fldChar w:fldCharType="separate"/>
      </w:r>
      <w:r w:rsidR="00A70FF6" w:rsidRPr="00A70FF6">
        <w:rPr>
          <w:rFonts w:ascii="Times New Roman" w:hAnsi="Times New Roman" w:cs="Times New Roman"/>
          <w:sz w:val="20"/>
        </w:rPr>
        <w:t>(Beirne, Mohungoo, &amp; Buckley, 2013)</w:t>
      </w:r>
      <w:r w:rsidR="00344967" w:rsidRPr="004F09BE">
        <w:rPr>
          <w:rFonts w:ascii="Times New Roman" w:hAnsi="Times New Roman" w:cs="Times New Roman"/>
          <w:sz w:val="20"/>
          <w:szCs w:val="20"/>
          <w:lang w:val="en-GB"/>
        </w:rPr>
        <w:fldChar w:fldCharType="end"/>
      </w:r>
      <w:r w:rsidR="009A0AEA" w:rsidRPr="004F09BE">
        <w:rPr>
          <w:rFonts w:ascii="Times New Roman" w:hAnsi="Times New Roman" w:cs="Times New Roman"/>
          <w:sz w:val="20"/>
          <w:szCs w:val="20"/>
          <w:lang w:val="en-GB"/>
        </w:rPr>
        <w:t>, Sweden</w:t>
      </w:r>
      <w:r w:rsidR="00344967" w:rsidRPr="004F09BE">
        <w:rPr>
          <w:rFonts w:ascii="Times New Roman" w:hAnsi="Times New Roman" w:cs="Times New Roman"/>
          <w:sz w:val="20"/>
          <w:szCs w:val="20"/>
          <w:lang w:val="en-GB"/>
        </w:rPr>
        <w:t xml:space="preserve"> </w:t>
      </w:r>
      <w:r w:rsidR="00344967" w:rsidRPr="004F09BE">
        <w:rPr>
          <w:rFonts w:ascii="Times New Roman" w:hAnsi="Times New Roman" w:cs="Times New Roman"/>
          <w:sz w:val="20"/>
          <w:szCs w:val="20"/>
          <w:lang w:val="en-GB"/>
        </w:rPr>
        <w:fldChar w:fldCharType="begin"/>
      </w:r>
      <w:r w:rsidR="00A70FF6">
        <w:rPr>
          <w:rFonts w:ascii="Times New Roman" w:hAnsi="Times New Roman" w:cs="Times New Roman"/>
          <w:sz w:val="20"/>
          <w:szCs w:val="20"/>
          <w:lang w:val="en-GB"/>
        </w:rPr>
        <w:instrText xml:space="preserve"> ADDIN ZOTERO_ITEM CSL_CITATION {"citationID":"BeT5JHcM","properties":{"formattedCitation":"(L. Hansson, Stjernsw\\uc0\\u228{}rd, &amp; Svensson, 2016; Lars Hansson &amp; Markstr\\uc0\\u246{}m, 2014; M\\uc0\\u229{}rtensson, Jacobsson, &amp; Engstr\\uc0\\u246{}m, 2014)","plainCitation":"(L. Hansson, Stjernswärd, &amp; Svensson, 2016; Lars Hansson &amp; Markström, 2014; Mårtensson, Jacobsson, &amp; Engström, 2014)","noteIndex":0},"citationItems":[{"id":1810,"uris":["http://zotero.org/users/local/3bOTVbWd/items/DZ66YUTG"],"uri":["http://zotero.org/users/local/3bOTVbWd/items/DZ66YUTG"],"itemData":{"id":1810,"type":"article-journal","title":"Mental health nursing staff's attitudes towards mental illness: an analysis of related factors","container-title":"Journal of Psychiatric and Mental Health Nursing","page":"782-788","volume":"21","issue":"9","archive":"PMC","archive_location":"PMC4263306","abstract":"ACCESSIBLE SUMMARY: Employer/workplaces have an impact on mental health nursing staff's general attitudes towards persons with mental illness. Staff have more positive attitudes if their knowledge about mental illness is less stigmatized and currently have or have once had a close friend with mental problem. More favourable attitudes among staff towards persons with mental illness could be developed and transmitted in the subculture at work places. ABSTRACT: There is growing awareness that mental illness is surrounded by negative attitudes and stigmas. The aim of the present study was to investigate factors associated with mental health nursing staff's attitudes towards persons with mental illness. Data were collected from 256 mental health nursing staff employed by one county council and 10 municipalities. The findings show that staff have more positive attitudes towards persons with mental illness if their knowledge about mental illness is less stigmatized, their work places are in the county council, and they currently have or have once had a close friend with mental health problems. The multiple regression model explained 16% of the variance; stigma-related knowledge and employer had significant Beta-coefficients. To account for unknown correlations in data, a linear generalized estimating equation was performed. In this model, stigma-related knowledge and employer remained significant, but a new significant factor also emerged: personal contact, i.e. currently having or having once had a close friend with mental health problems. This indicates correlations at unit level in the county council and in the municipalities. The conclusion is that more favourable attitudes among staff towards persons with mental illness could be developed and transmitted in the subculture at work places.","DOI":"10.1111/jpm.12145","ISSN":"1351-0126 1365-2850","shortTitle":"Mental health nursing staff's attitudes towards mental illness: an analysis of related factors","author":[{"family":"Mårtensson","given":"G."},{"family":"Jacobsson","given":"J. W."},{"family":"Engström","given":"M."}],"issued":{"date-parts":[["2014"]],"season":"accepted"}}},{"id":1178,"uris":["http://zotero.org/users/local/3bOTVbWd/items/XY2RSUYN"],"uri":["http://zotero.org/users/local/3bOTVbWd/items/XY2RSUYN"],"itemData":{"id":1178,"type":"article-journal","title":"Changes in attitudes, intended behaviour, and mental health literacy in the Swedish population 2009–2014: an evaluation of a national antistigma programme","container-title":"Acta Psychiatrica Scandinavica","page":"71-79","volume":"134","DOI":"10.1111/acps.12609","ISSN":"1600-0447","shortTitle":"Changes in attitudes, intended behaviour, and mental health literacy in the Swedish population 2009–2014: an evaluation of a national antistigma programme","author":[{"family":"Hansson","given":"L."},{"family":"Stjernswärd","given":"S."},{"family":"Svensson","given":"B."}],"issued":{"date-parts":[["2016"]]}}},{"id":1179,"uris":["http://zotero.org/users/local/3bOTVbWd/items/9L9IFH9K"],"uri":["http://zotero.org/users/local/3bOTVbWd/items/9L9IFH9K"],"itemData":{"id":1179,"type":"article-journal","title":"The effectiveness of an anti-stigma intervention in a basic police officer training programme: a controlled study","container-title":"BMC Psychiatry","page":"55","volume":"14","issue":"1","abstract":"Stigma and discrimination are still prominent features of the life situation of persons with mental illness, adding to the burden of the illness, causing a lowered self-esteem, quality of life and affecting possibilities of adequate housing and work. It is also a major barrier to help seeking. The deinstitutionalization of mental health services has led to a significant increase in contacts between the police and persons with mental illness. It has been argued that police officers should be provided education and training to enable them to interact adaptively and with good outcomes with people with mental illness. The present study is investigating the effectiveness of an anti-stigma intervention in a basic police officer training programme at a university in Sweden.","DOI":"10.1186/1471-244X-14-55","ISSN":"1471-244X","shortTitle":"The effectiveness of an anti-stigma intervention in a basic police officer training programme: a controlled study","author":[{"family":"Hansson","given":"Lars"},{"family":"Markström","given":"Urban"}],"issued":{"date-parts":[["2014"]]}}}],"schema":"https://github.com/citation-style-language/schema/raw/master/csl-citation.json"} </w:instrText>
      </w:r>
      <w:r w:rsidR="00344967" w:rsidRPr="004F09BE">
        <w:rPr>
          <w:rFonts w:ascii="Times New Roman" w:hAnsi="Times New Roman" w:cs="Times New Roman"/>
          <w:sz w:val="20"/>
          <w:szCs w:val="20"/>
          <w:lang w:val="en-GB"/>
        </w:rPr>
        <w:fldChar w:fldCharType="separate"/>
      </w:r>
      <w:r w:rsidR="00A70FF6" w:rsidRPr="00A70FF6">
        <w:rPr>
          <w:rFonts w:ascii="Times New Roman" w:hAnsi="Times New Roman" w:cs="Times New Roman"/>
          <w:sz w:val="20"/>
          <w:szCs w:val="24"/>
          <w:lang w:val="en-GB"/>
        </w:rPr>
        <w:t>(L. Hansson, Stjernswärd, &amp; Svensson, 2016; Lars Hansson &amp; Markström, 2014; Mårtensson, Jacobsson, &amp; Engström, 2014)</w:t>
      </w:r>
      <w:r w:rsidR="00344967" w:rsidRPr="004F09BE">
        <w:rPr>
          <w:rFonts w:ascii="Times New Roman" w:hAnsi="Times New Roman" w:cs="Times New Roman"/>
          <w:sz w:val="20"/>
          <w:szCs w:val="20"/>
          <w:lang w:val="en-GB"/>
        </w:rPr>
        <w:fldChar w:fldCharType="end"/>
      </w:r>
      <w:r w:rsidR="009A0AEA" w:rsidRPr="004F09BE">
        <w:rPr>
          <w:rFonts w:ascii="Times New Roman" w:hAnsi="Times New Roman" w:cs="Times New Roman"/>
          <w:sz w:val="20"/>
          <w:szCs w:val="20"/>
          <w:lang w:val="en-GB"/>
        </w:rPr>
        <w:t>, China</w:t>
      </w:r>
      <w:r w:rsidR="004F6B83" w:rsidRPr="004F09BE">
        <w:rPr>
          <w:rFonts w:ascii="Times New Roman" w:hAnsi="Times New Roman" w:cs="Times New Roman"/>
          <w:sz w:val="20"/>
          <w:szCs w:val="20"/>
          <w:lang w:val="en-GB"/>
        </w:rPr>
        <w:t xml:space="preserve"> </w:t>
      </w:r>
      <w:r w:rsidR="004F6B83" w:rsidRPr="004F09BE">
        <w:rPr>
          <w:rFonts w:ascii="Times New Roman" w:hAnsi="Times New Roman" w:cs="Times New Roman"/>
          <w:sz w:val="20"/>
          <w:szCs w:val="20"/>
          <w:lang w:val="en-GB"/>
        </w:rPr>
        <w:fldChar w:fldCharType="begin"/>
      </w:r>
      <w:r w:rsidR="00A70FF6">
        <w:rPr>
          <w:rFonts w:ascii="Times New Roman" w:hAnsi="Times New Roman" w:cs="Times New Roman"/>
          <w:sz w:val="20"/>
          <w:szCs w:val="20"/>
          <w:lang w:val="en-GB"/>
        </w:rPr>
        <w:instrText xml:space="preserve"> ADDIN ZOTERO_ITEM CSL_CITATION {"citationID":"t4lmd6lA","properties":{"formattedCitation":"(J. Li, Thornicroft, &amp; Huang, 2014)","plainCitation":"(J. Li, Thornicroft, &amp; Huang, 2014)","noteIndex":0},"citationItems":[{"id":1668,"uris":["http://zotero.org/users/local/3bOTVbWd/items/SLDV8ISI"],"uri":["http://zotero.org/users/local/3bOTVbWd/items/SLDV8ISI"],"itemData":{"id":1668,"type":"article-journal","title":"Levels of stigma among community mental health staff in Guangzhou, China","container-title":"BMC Psychiatry","page":"231","volume":"14","archive_location":"25115221","abstract":"Stigma and discrimination are widely experienced by people with mental illness, even in healthcare settings. The purposes of this study were to assess mental health stigma among community mental health staff in Guangzhou, China and in doing so also to assess the psychometric properties of the Reported and Intended Behaviour Scale (RIBS) - Chinese version.|A cross-sectional survey was undertaken among 214 community mental health staff in Guangzhou from September to November, 2013. The Mental Health Knowledge Schedule (MAKS) and RIBS were administered together with the Mental Illness: Clinicians' Attitudes Scale (MICA) to evaluate staff stigma from the perspective of knowledge, attitudes and behaviour.|The total scores of RIBS, MAKS and MICA were (11.97 ± 3.41), (16.80 ± 5.39) and (51.69 ± 6.94) respectively. Female staff members were more willing to contact people with mental illness than males (t(212) = -2.85,P = 0.005) and had more knowledge about mental illness (t(212) = -2.28,P = 0.024). The Chinese version of RIBS had good internal consistency (alpha = 0.82), test-retest reliability (r = 0.68,P &lt; 0.001) and adequate convergent validity, as indicated by a significant negative correlation with the Chinese version of MICA(r = -0.43, P &lt; 0.001).|Our results show relatively high levels of stigma toward people with mental illness among community mental health staff in Guangzhou, China. There are slightly gender differences in discriminatory behaviours and stigma related knowledge of mental illness among community mental health staff, with female staff in general less stigmatising. Accordingly, anti-stigma programmes should be established among healthcare staff. In addition, the Chinese version of RIBS is a reliable, valid and acceptable measure which can be used to assess the willingness of participants to contact people with mental illness in future anti-stigma campaigns.","DOI":"10.1186/s12888-014-0231-x","ISSN":"1471-244X","shortTitle":"Levels of stigma among community mental health staff in Guangzhou, China","language":"eng","author":[{"family":"Li","given":"J."},{"family":"Thornicroft","given":"G."},{"family":"Huang","given":"Y."}],"issued":{"date-parts":[["2014",8]]}}}],"schema":"https://github.com/citation-style-language/schema/raw/master/csl-citation.json"} </w:instrText>
      </w:r>
      <w:r w:rsidR="004F6B83" w:rsidRPr="004F09BE">
        <w:rPr>
          <w:rFonts w:ascii="Times New Roman" w:hAnsi="Times New Roman" w:cs="Times New Roman"/>
          <w:sz w:val="20"/>
          <w:szCs w:val="20"/>
          <w:lang w:val="en-GB"/>
        </w:rPr>
        <w:fldChar w:fldCharType="separate"/>
      </w:r>
      <w:r w:rsidR="00A70FF6" w:rsidRPr="00A70FF6">
        <w:rPr>
          <w:rFonts w:ascii="Times New Roman" w:hAnsi="Times New Roman" w:cs="Times New Roman"/>
          <w:sz w:val="20"/>
          <w:lang w:val="en-GB"/>
        </w:rPr>
        <w:t>(J. Li, Thornicroft, &amp; Huang, 2014)</w:t>
      </w:r>
      <w:r w:rsidR="004F6B83" w:rsidRPr="004F09BE">
        <w:rPr>
          <w:rFonts w:ascii="Times New Roman" w:hAnsi="Times New Roman" w:cs="Times New Roman"/>
          <w:sz w:val="20"/>
          <w:szCs w:val="20"/>
          <w:lang w:val="en-GB"/>
        </w:rPr>
        <w:fldChar w:fldCharType="end"/>
      </w:r>
      <w:r w:rsidR="009A0AEA" w:rsidRPr="00A70FF6">
        <w:rPr>
          <w:rFonts w:ascii="Times New Roman" w:hAnsi="Times New Roman" w:cs="Times New Roman"/>
          <w:sz w:val="20"/>
          <w:szCs w:val="20"/>
          <w:lang w:val="en-GB"/>
        </w:rPr>
        <w:t>, India</w:t>
      </w:r>
      <w:r w:rsidR="004F6B83" w:rsidRPr="00A70FF6">
        <w:rPr>
          <w:rFonts w:ascii="Times New Roman" w:hAnsi="Times New Roman" w:cs="Times New Roman"/>
          <w:sz w:val="20"/>
          <w:szCs w:val="20"/>
          <w:lang w:val="en-GB"/>
        </w:rPr>
        <w:t xml:space="preserve"> </w:t>
      </w:r>
      <w:r w:rsidR="004F6B83" w:rsidRPr="004F09BE">
        <w:rPr>
          <w:rFonts w:ascii="Times New Roman" w:hAnsi="Times New Roman" w:cs="Times New Roman"/>
          <w:sz w:val="20"/>
          <w:szCs w:val="20"/>
          <w:lang w:val="en-GB"/>
        </w:rPr>
        <w:fldChar w:fldCharType="begin"/>
      </w:r>
      <w:r w:rsidR="002757E6" w:rsidRPr="00A70FF6">
        <w:rPr>
          <w:rFonts w:ascii="Times New Roman" w:hAnsi="Times New Roman" w:cs="Times New Roman"/>
          <w:sz w:val="20"/>
          <w:szCs w:val="20"/>
          <w:lang w:val="en-GB"/>
        </w:rPr>
        <w:instrText xml:space="preserve"> ADDIN ZOTERO_ITEM CSL_CITATION {"citationID":"BAiiyHhC","properties":{"formattedCitation":"(De Silva et al., 2016)","plainCitation":"(De Silva et al., 2016)","noteIndex":0},"citationItems":[{"id":724,"uris":["http://zotero.org/users/local/3bOTVbWd/items/WGF5NM4K"],"uri":["http://zotero.org/users/local/3bOTVbWd/items/WGF5NM4K"],"itemData":{"id":724,"type":"article-journal","title":"Evaluation of district mental healthcare plans: the PRIME consortium methodology","container-title":"The British Journal of Psychiatry","page":"s63-s70","volume":"208","issue":"Suppl 56","archive":"PMC","archive_location":"PMC4698558","abstract":"Background Few studies have evaluated the implementation and impact of real-world mental health programmes delivered at scale in low-resource settings. Aims To describe the cross-country research methods used to evaluate district-level mental healthcare plans (MHCPs) in Ethiopia, India, Nepal, South Africa and Uganda. Method Multidisciplinary methods conducted at community, health facility and district levels, embedded within a theory of change. Results The following designs are employed to evaluate the MHCPs: (a) repeat community-based cross-sectional surveys to measure change in population-level contact coverage; (b) repeat facility-based surveys to assess change in detection of disorders; (c) disorder-specific cohorts to assess the effect on patient outcomes; and (d) multilevel case studies to evaluate the process of implementation. Conclusions To evaluate whether and how a health-system-level intervention is effective, multidisciplinary research methods are required at different population levels. Although challenging, such methods may be replicated across diverse settings.","DOI":"10.1192/bjp.bp.114.153858","ISSN":"0007-1250 1472-1465","shortTitle":"Evaluation of district mental healthcare plans: the PRIME consortium methodology","author":[{"family":"De Silva","given":"Mary J."},{"family":"Rathod","given":"Sujit D."},{"family":"Hanlon","given":"Charlotte"},{"family":"Breuer","given":"Erica"},{"family":"Chisholm","given":"Dan"},{"family":"Fekadu","given":"Abebaw"},{"family":"Jordans","given":"Mark"},{"family":"Kigozi","given":"Fred"},{"family":"Petersen","given":"Inge"},{"family":"Shidhaye","given":"Rahul"},{"family":"Medhin","given":"Girmay"},{"family":"Ssebunnya","given":"Joshua"},{"family":"Prince","given":"Martin"},{"family":"Thornicroft","given":"Graham"},{"family":"Tomlinson","given":"Mark"},{"family":"Lund","given":"Crick"},{"family":"Patel","given":"Vikram"}],"issued":{"date-parts":[["2016"]],"season":"received"}}}],"schema":"https://github.com/citation-style-language/schema/raw/master/csl-citation.json"} </w:instrText>
      </w:r>
      <w:r w:rsidR="004F6B83" w:rsidRPr="004F09BE">
        <w:rPr>
          <w:rFonts w:ascii="Times New Roman" w:hAnsi="Times New Roman" w:cs="Times New Roman"/>
          <w:sz w:val="20"/>
          <w:szCs w:val="20"/>
          <w:lang w:val="en-GB"/>
        </w:rPr>
        <w:fldChar w:fldCharType="separate"/>
      </w:r>
      <w:r w:rsidR="00FA15CA" w:rsidRPr="00A70FF6">
        <w:rPr>
          <w:rFonts w:ascii="Times New Roman" w:hAnsi="Times New Roman" w:cs="Times New Roman"/>
          <w:sz w:val="20"/>
          <w:szCs w:val="20"/>
          <w:lang w:val="en-GB"/>
        </w:rPr>
        <w:t>(De Silva et al., 2016)</w:t>
      </w:r>
      <w:r w:rsidR="004F6B83" w:rsidRPr="004F09BE">
        <w:rPr>
          <w:rFonts w:ascii="Times New Roman" w:hAnsi="Times New Roman" w:cs="Times New Roman"/>
          <w:sz w:val="20"/>
          <w:szCs w:val="20"/>
          <w:lang w:val="en-GB"/>
        </w:rPr>
        <w:fldChar w:fldCharType="end"/>
      </w:r>
      <w:r w:rsidR="009A0AEA" w:rsidRPr="00A70FF6">
        <w:rPr>
          <w:rFonts w:ascii="Times New Roman" w:hAnsi="Times New Roman" w:cs="Times New Roman"/>
          <w:sz w:val="20"/>
          <w:szCs w:val="20"/>
          <w:lang w:val="en-GB"/>
        </w:rPr>
        <w:t>, Nepal</w:t>
      </w:r>
      <w:r w:rsidR="004F6B83" w:rsidRPr="00A70FF6">
        <w:rPr>
          <w:rFonts w:ascii="Times New Roman" w:hAnsi="Times New Roman" w:cs="Times New Roman"/>
          <w:sz w:val="20"/>
          <w:szCs w:val="20"/>
          <w:lang w:val="en-GB"/>
        </w:rPr>
        <w:t xml:space="preserve"> </w:t>
      </w:r>
      <w:r w:rsidR="004F6B83" w:rsidRPr="004F09BE">
        <w:rPr>
          <w:rFonts w:ascii="Times New Roman" w:hAnsi="Times New Roman" w:cs="Times New Roman"/>
          <w:sz w:val="20"/>
          <w:szCs w:val="20"/>
          <w:lang w:val="en-GB"/>
        </w:rPr>
        <w:fldChar w:fldCharType="begin"/>
      </w:r>
      <w:r w:rsidR="002757E6" w:rsidRPr="00A70FF6">
        <w:rPr>
          <w:rFonts w:ascii="Times New Roman" w:hAnsi="Times New Roman" w:cs="Times New Roman"/>
          <w:sz w:val="20"/>
          <w:szCs w:val="20"/>
          <w:lang w:val="en-GB"/>
        </w:rPr>
        <w:instrText xml:space="preserve"> ADDIN ZOTERO_ITEM CSL_CITATION {"citationID":"lU5LJaOL","properties":{"formattedCitation":"(De Silva et al., 2016)","plainCitation":"(De Silva et al., 2016)","noteIndex":0},"citationItems":[{"id":724,"uris":["http://zotero.org/users/local/3bOTVbWd/items/WGF5NM4K"],"uri":["http://zotero.org/users/local/3bOTVbWd/items/WGF5NM4K"],"itemData":{"id":724,"type":"article-journal","title":"Evaluation of district mental healthcare plans: the PRIME consortium methodology","container-title":"The British Journal of Psychiatry","page":"s63-s70","volume":"208","issue":"Suppl 56","archive":"PMC","archive_location":"PMC4698558","abstract":"Background Few studies have evaluated the implementation and impact of real-world mental health programmes delivered at scale in low-resource settings. Aims To describe the cross-country research methods used to evaluate district-level mental healthcare plans (MHCPs) in Ethiopia, India, Nepal, South Africa and Uganda. Method Multidisciplinary methods conducted at community, health facility and district levels, embedded within a theory of change. Results The following designs are employed to evaluate the MHCPs: (a) repeat community-based cross-sectional surveys to measure change in population-level contact coverage; (b) repeat facility-based surveys to assess change in detection of disorders; (c) disorder-specific cohorts to assess the effect on patient outcomes; and (d) multilevel case studies to evaluate the process of implementation. Conclusions To evaluate whether and how a health-system-level intervention is effective, multidisciplinary research methods are required at different population levels. Although challenging, such methods may be replicated across diverse settings.","DOI":"10.1192/bjp.bp.114.153858","ISSN":"0007-1250 1472-1465","shortTitle":"Evaluation of district mental healthcare plans: the PRIME consortium methodology","author":[{"family":"De Silva","given":"Mary J."},{"family":"Rathod","given":"Sujit D."},{"family":"Hanlon","given":"Charlotte"},{"family":"Breuer","given":"Erica"},{"family":"Chisholm","given":"Dan"},{"family":"Fekadu","given":"Abebaw"},{"family":"Jordans","given":"Mark"},{"family":"Kigozi","given":"Fred"},{"family":"Petersen","given":"Inge"},{"family":"Shidhaye","given":"Rahul"},{"family":"Medhin","given":"Girmay"},{"family":"Ssebunnya","given":"Joshua"},{"family":"Prince","given":"Martin"},{"family":"Thornicroft","given":"Graham"},{"family":"Tomlinson","given":"Mark"},{"family":"Lund","given":"Crick"},{"family":"Patel","given":"Vikram"}],"issued":{"date-parts":[["2016"]],"season":"received"}}}],"schema":"https://github.com/citation-style-language/schema/raw/master/csl-citation.json"} </w:instrText>
      </w:r>
      <w:r w:rsidR="004F6B83" w:rsidRPr="004F09BE">
        <w:rPr>
          <w:rFonts w:ascii="Times New Roman" w:hAnsi="Times New Roman" w:cs="Times New Roman"/>
          <w:sz w:val="20"/>
          <w:szCs w:val="20"/>
          <w:lang w:val="en-GB"/>
        </w:rPr>
        <w:fldChar w:fldCharType="separate"/>
      </w:r>
      <w:r w:rsidR="00FA15CA" w:rsidRPr="00A70FF6">
        <w:rPr>
          <w:rFonts w:ascii="Times New Roman" w:hAnsi="Times New Roman" w:cs="Times New Roman"/>
          <w:sz w:val="20"/>
          <w:szCs w:val="20"/>
          <w:lang w:val="en-GB"/>
        </w:rPr>
        <w:t>(De Silva et al., 2016)</w:t>
      </w:r>
      <w:r w:rsidR="004F6B83" w:rsidRPr="004F09BE">
        <w:rPr>
          <w:rFonts w:ascii="Times New Roman" w:hAnsi="Times New Roman" w:cs="Times New Roman"/>
          <w:sz w:val="20"/>
          <w:szCs w:val="20"/>
          <w:lang w:val="en-GB"/>
        </w:rPr>
        <w:fldChar w:fldCharType="end"/>
      </w:r>
      <w:r w:rsidR="009A0AEA" w:rsidRPr="00A70FF6">
        <w:rPr>
          <w:rFonts w:ascii="Times New Roman" w:hAnsi="Times New Roman" w:cs="Times New Roman"/>
          <w:sz w:val="20"/>
          <w:szCs w:val="20"/>
          <w:lang w:val="en-GB"/>
        </w:rPr>
        <w:t>, United States</w:t>
      </w:r>
      <w:r w:rsidR="004F6B83" w:rsidRPr="00A70FF6">
        <w:rPr>
          <w:rFonts w:ascii="Times New Roman" w:hAnsi="Times New Roman" w:cs="Times New Roman"/>
          <w:sz w:val="20"/>
          <w:szCs w:val="20"/>
          <w:lang w:val="en-GB"/>
        </w:rPr>
        <w:t xml:space="preserve"> </w:t>
      </w:r>
      <w:r w:rsidR="004F6B83" w:rsidRPr="004F09BE">
        <w:rPr>
          <w:rFonts w:ascii="Times New Roman" w:hAnsi="Times New Roman" w:cs="Times New Roman"/>
          <w:sz w:val="20"/>
          <w:szCs w:val="20"/>
        </w:rPr>
        <w:fldChar w:fldCharType="begin"/>
      </w:r>
      <w:r w:rsidR="00A70FF6" w:rsidRPr="00A70FF6">
        <w:rPr>
          <w:rFonts w:ascii="Times New Roman" w:hAnsi="Times New Roman" w:cs="Times New Roman"/>
          <w:sz w:val="20"/>
          <w:szCs w:val="20"/>
          <w:lang w:val="en-GB"/>
        </w:rPr>
        <w:instrText xml:space="preserve"> ADDIN ZOTERO_ITEM CSL_CITATION {"citationID":"NYvNetOv","properties":{"formattedCitation":"(Sideras, McKenzie, Noone, Dieckmann, &amp; Allen, 2015)","plainCitation":"(Sideras, McKenzie, Noone, Dieckmann, &amp; Allen, 2015)","noteIndex":0},"citationItems":[{"id":2568,"uris":["http://zotero.org/users/local/3bOTVbWd/items/PGCWQVCE"],"uri":["http://zotero.org/users/local/3bOTVbWd/items/PGCWQVCE"],"itemData":{"id":2568,"type":"article-journal","title":"Impact of a Simulation on Nursing Students' Attitudes Toward Schizophrenia","container-title":"Clinical Simulation in Nursing","page":"134-141","volume":"11","issue":"2","DOI":"10.1016/j.ecns.2014.11.005","ISSN":"1876-1399","shortTitle":"Impact of a Simulation on Nursing Students' Attitudes Toward Schizophrenia","author":[{"family":"Sideras","given":"Stephanie"},{"family":"McKenzie","given":"Glenise"},{"family":"Noone","given":"Joanne"},{"family":"Dieckmann","given":"Nathan"},{"family":"Allen","given":"Tiffany L."}],"issued":{"date-parts":[["2015",2,1]]}}}],"schema":"https://github.com/citation-style-language/schema/raw/master/csl-citation.json"} </w:instrText>
      </w:r>
      <w:r w:rsidR="004F6B83" w:rsidRPr="004F09BE">
        <w:rPr>
          <w:rFonts w:ascii="Times New Roman" w:hAnsi="Times New Roman" w:cs="Times New Roman"/>
          <w:sz w:val="20"/>
          <w:szCs w:val="20"/>
        </w:rPr>
        <w:fldChar w:fldCharType="separate"/>
      </w:r>
      <w:r w:rsidR="00A70FF6" w:rsidRPr="00A70FF6">
        <w:rPr>
          <w:rFonts w:ascii="Times New Roman" w:hAnsi="Times New Roman" w:cs="Times New Roman"/>
          <w:sz w:val="20"/>
          <w:lang w:val="en-GB"/>
        </w:rPr>
        <w:t>(Sideras, McKenzie, Noone, Dieckmann, &amp; Allen, 2015)</w:t>
      </w:r>
      <w:r w:rsidR="004F6B83" w:rsidRPr="004F09BE">
        <w:rPr>
          <w:rFonts w:ascii="Times New Roman" w:hAnsi="Times New Roman" w:cs="Times New Roman"/>
          <w:sz w:val="20"/>
          <w:szCs w:val="20"/>
        </w:rPr>
        <w:fldChar w:fldCharType="end"/>
      </w:r>
      <w:r w:rsidR="009A0AEA" w:rsidRPr="00A70FF6">
        <w:rPr>
          <w:rFonts w:ascii="Times New Roman" w:hAnsi="Times New Roman" w:cs="Times New Roman"/>
          <w:sz w:val="20"/>
          <w:szCs w:val="20"/>
          <w:lang w:val="en-GB"/>
        </w:rPr>
        <w:t>, Canada</w:t>
      </w:r>
      <w:r w:rsidR="004F6B83" w:rsidRPr="00A70FF6">
        <w:rPr>
          <w:rFonts w:ascii="Times New Roman" w:hAnsi="Times New Roman" w:cs="Times New Roman"/>
          <w:sz w:val="20"/>
          <w:szCs w:val="20"/>
          <w:lang w:val="en-GB"/>
        </w:rPr>
        <w:t xml:space="preserve"> </w:t>
      </w:r>
      <w:r w:rsidR="004F6B83" w:rsidRPr="004F09BE">
        <w:rPr>
          <w:rFonts w:ascii="Times New Roman" w:hAnsi="Times New Roman" w:cs="Times New Roman"/>
          <w:sz w:val="20"/>
          <w:szCs w:val="20"/>
          <w:lang w:val="en-US"/>
        </w:rPr>
        <w:fldChar w:fldCharType="begin"/>
      </w:r>
      <w:r w:rsidR="00A70FF6" w:rsidRPr="00A70FF6">
        <w:rPr>
          <w:rFonts w:ascii="Times New Roman" w:hAnsi="Times New Roman" w:cs="Times New Roman"/>
          <w:sz w:val="20"/>
          <w:szCs w:val="20"/>
          <w:lang w:val="en-GB"/>
        </w:rPr>
        <w:instrText xml:space="preserve"> ADDIN ZOTERO_ITEM CSL_CITATION {"citationID":"2DFKS1SS","properties":{"formattedCitation":"(Dimoff, Kelloway, &amp; Burnstein, 2016)","plainCitation":"(Dimoff, Kelloway, &amp; Burnstein, 2016)","noteIndex":0},"citationItems":[{"id":756,"uris":["http://zotero.org/users/local/3bOTVbWd/items/GUP3SW4W"],"</w:instrText>
      </w:r>
      <w:r w:rsidR="00A70FF6">
        <w:rPr>
          <w:rFonts w:ascii="Times New Roman" w:hAnsi="Times New Roman" w:cs="Times New Roman"/>
          <w:sz w:val="20"/>
          <w:szCs w:val="20"/>
        </w:rPr>
        <w:instrText>uri":["http://zotero.org/users/local/3bOTVbWd/items/GUP3SW4W"],"itemData":{"id":756,"type":"article-journal","title":"Mental health awareness training (MHAT): The development and evaluation of an intervention for workplace leaders","container-title":"International Journal of Stress Management","page":"167-189","vol</w:instrText>
      </w:r>
      <w:r w:rsidR="00A70FF6" w:rsidRPr="00A70FF6">
        <w:rPr>
          <w:rFonts w:ascii="Times New Roman" w:hAnsi="Times New Roman" w:cs="Times New Roman"/>
          <w:sz w:val="20"/>
          <w:szCs w:val="20"/>
          <w:lang w:val="en-US"/>
        </w:rPr>
        <w:instrText xml:space="preserve">ume":"23","issue":"2","abstract":"We report on the development and evaluation of a 3-hr training program designed to increase organizational leaders’ mental health literacy. In Study 1, we used a wait-list control design to randomly assign organizational leaders (N = 43) to a training or control group. Leaders who received the training reported enhanced knowledge of, and attitudes toward, mental health, as well as increased self-efficacy and intent to promote mental health at work. In Study 2, these effects were replicated based on a sample of 142 leaders from another organization. Further analysis suggested that training had a direct effect on knowledge and self-efficacy, but indirect effects on attitudes and intentions. Analysis of organizational data suggests that the program resulted in a reduction in the duration of short-term disability claims. Results support the effectiveness of a brief training session to enhance leaders’ mental health literacy. (PsycINFO Database Record (c) 2016 APA, all rights reserved)","DOI":"10.1037/a0039479","ISSN":"1573-3424(Electronic);1072-5245(Print)","shortTitle":"Mental health awareness training (MHAT): The development and evaluation of an intervention for workplace leaders","author":[{"family":"Dimoff","given":"Jennifer K."},{"family":"Kelloway","given":"E. Kevin"},{"family":"Burnstein","given":"Matthew D."}],"issued":{"date-parts":[["2016"]]}}}],"schema":"https://github.com/citation-style-language/schema/raw/master/csl-citation.json"} </w:instrText>
      </w:r>
      <w:r w:rsidR="004F6B83" w:rsidRPr="004F09BE">
        <w:rPr>
          <w:rFonts w:ascii="Times New Roman" w:hAnsi="Times New Roman" w:cs="Times New Roman"/>
          <w:sz w:val="20"/>
          <w:szCs w:val="20"/>
          <w:lang w:val="en-US"/>
        </w:rPr>
        <w:fldChar w:fldCharType="separate"/>
      </w:r>
      <w:r w:rsidR="00A70FF6" w:rsidRPr="00A70FF6">
        <w:rPr>
          <w:rFonts w:ascii="Times New Roman" w:hAnsi="Times New Roman" w:cs="Times New Roman"/>
          <w:sz w:val="20"/>
          <w:lang w:val="en-US"/>
        </w:rPr>
        <w:t>(Dimoff, Kelloway, &amp; Burnstein, 2016)</w:t>
      </w:r>
      <w:r w:rsidR="004F6B83" w:rsidRPr="004F09BE">
        <w:rPr>
          <w:rFonts w:ascii="Times New Roman" w:hAnsi="Times New Roman" w:cs="Times New Roman"/>
          <w:sz w:val="20"/>
          <w:szCs w:val="20"/>
          <w:lang w:val="en-US"/>
        </w:rPr>
        <w:fldChar w:fldCharType="end"/>
      </w:r>
      <w:r w:rsidR="0025273A" w:rsidRPr="004F09BE">
        <w:rPr>
          <w:rFonts w:ascii="Times New Roman" w:hAnsi="Times New Roman" w:cs="Times New Roman"/>
          <w:sz w:val="20"/>
          <w:szCs w:val="20"/>
          <w:lang w:val="en-US"/>
        </w:rPr>
        <w:t xml:space="preserve"> </w:t>
      </w:r>
      <w:r w:rsidR="009A0AEA" w:rsidRPr="004F09BE">
        <w:rPr>
          <w:rFonts w:ascii="Times New Roman" w:hAnsi="Times New Roman" w:cs="Times New Roman"/>
          <w:sz w:val="20"/>
          <w:szCs w:val="20"/>
          <w:lang w:val="en-US"/>
        </w:rPr>
        <w:t>and Oceania</w:t>
      </w:r>
      <w:r w:rsidR="004F6B83" w:rsidRPr="004F09BE">
        <w:rPr>
          <w:rFonts w:ascii="Times New Roman" w:hAnsi="Times New Roman" w:cs="Times New Roman"/>
          <w:sz w:val="20"/>
          <w:szCs w:val="20"/>
          <w:lang w:val="en-US"/>
        </w:rPr>
        <w:t xml:space="preserve"> </w:t>
      </w:r>
      <w:r w:rsidR="004F6B83" w:rsidRPr="004F09BE">
        <w:rPr>
          <w:rFonts w:ascii="Times New Roman" w:hAnsi="Times New Roman" w:cs="Times New Roman"/>
          <w:sz w:val="20"/>
          <w:szCs w:val="20"/>
          <w:lang w:val="en-US"/>
        </w:rPr>
        <w:fldChar w:fldCharType="begin"/>
      </w:r>
      <w:r w:rsidR="00A70FF6">
        <w:rPr>
          <w:rFonts w:ascii="Times New Roman" w:hAnsi="Times New Roman" w:cs="Times New Roman"/>
          <w:sz w:val="20"/>
          <w:szCs w:val="20"/>
          <w:lang w:val="en-US"/>
        </w:rPr>
        <w:instrText xml:space="preserve"> ADDIN ZOTERO_ITEM CSL_CITATION {"citationID":"UnGzNfKi","properties":{"formattedCitation":"(Sweeney, Donovan, March, &amp; Laurenson, 2015)","plainCitation":"(Sweeney, Donovan, March, &amp; Laurenson, 2015)","noteIndex":0},"citationItems":[{"id":2700,"uris":["http://zotero.org/users/local/3bOTVbWd/items/Q55WY4GC"],"uri":["http://zotero.org/users/local/3bOTVbWd/items/Q55WY4GC"],"itemData":{"id":2700,"type":"article-journal","title":"Logging into therapy: Parent attitudes and intentions to use computer-based therapies for youth mental health","container-title":"Internet Interventions","page":"437-445","volume":"2","issue":"4","DOI":"10.1016/j.invent.2015.11.001","ISSN":"2214-7829","shortTitle":"Logging into therapy: Parent attitudes and intentions to use computer-based therapies for youth mental health","author":[{"family":"Sweeney","given":"Grace M."},{"family":"Donovan","given":"Caroline L."},{"family":"March","given":"Sonja"},{"family":"Laurenson","given":"Sandra D."}],"issued":{"date-parts":[["2015",11,1]]}}}],"schema":"https://github.com/citation-style-language/schema/raw/master/csl-citation.json"} </w:instrText>
      </w:r>
      <w:r w:rsidR="004F6B83" w:rsidRPr="004F09BE">
        <w:rPr>
          <w:rFonts w:ascii="Times New Roman" w:hAnsi="Times New Roman" w:cs="Times New Roman"/>
          <w:sz w:val="20"/>
          <w:szCs w:val="20"/>
          <w:lang w:val="en-US"/>
        </w:rPr>
        <w:fldChar w:fldCharType="separate"/>
      </w:r>
      <w:r w:rsidR="00A70FF6" w:rsidRPr="00A70FF6">
        <w:rPr>
          <w:rFonts w:ascii="Times New Roman" w:hAnsi="Times New Roman" w:cs="Times New Roman"/>
          <w:sz w:val="20"/>
          <w:lang w:val="en-US"/>
        </w:rPr>
        <w:t>(Sweeney, Donovan, March, &amp; Laurenson, 2015)</w:t>
      </w:r>
      <w:r w:rsidR="004F6B83" w:rsidRPr="004F09BE">
        <w:rPr>
          <w:rFonts w:ascii="Times New Roman" w:hAnsi="Times New Roman" w:cs="Times New Roman"/>
          <w:sz w:val="20"/>
          <w:szCs w:val="20"/>
          <w:lang w:val="en-US"/>
        </w:rPr>
        <w:fldChar w:fldCharType="end"/>
      </w:r>
      <w:r w:rsidR="004F6B83" w:rsidRPr="004F09BE">
        <w:rPr>
          <w:rFonts w:ascii="Times New Roman" w:hAnsi="Times New Roman" w:cs="Times New Roman"/>
          <w:sz w:val="20"/>
          <w:szCs w:val="20"/>
          <w:lang w:val="en-US"/>
        </w:rPr>
        <w:t>.</w:t>
      </w:r>
    </w:p>
    <w:p w14:paraId="5F19174B" w14:textId="6DF9184C" w:rsidR="00F8354E" w:rsidRPr="004F09BE" w:rsidRDefault="00F8354E" w:rsidP="009C1923">
      <w:pPr>
        <w:spacing w:line="480" w:lineRule="auto"/>
        <w:jc w:val="both"/>
        <w:rPr>
          <w:rFonts w:ascii="Times New Roman" w:hAnsi="Times New Roman" w:cs="Times New Roman"/>
          <w:sz w:val="20"/>
          <w:szCs w:val="20"/>
          <w:lang w:val="en-GB"/>
        </w:rPr>
      </w:pPr>
      <w:r w:rsidRPr="004F09BE">
        <w:rPr>
          <w:rFonts w:ascii="Times New Roman" w:hAnsi="Times New Roman" w:cs="Times New Roman"/>
          <w:sz w:val="20"/>
          <w:szCs w:val="20"/>
          <w:lang w:val="en-US"/>
        </w:rPr>
        <w:t>In 1997, Jorm and colleagues</w:t>
      </w:r>
      <w:r w:rsidR="004F6B83" w:rsidRPr="004F09BE">
        <w:rPr>
          <w:rFonts w:ascii="Times New Roman" w:hAnsi="Times New Roman" w:cs="Times New Roman"/>
          <w:sz w:val="20"/>
          <w:szCs w:val="20"/>
          <w:lang w:val="en-US"/>
        </w:rPr>
        <w:t xml:space="preserve"> </w:t>
      </w:r>
      <w:r w:rsidR="004F6B83" w:rsidRPr="004F09BE">
        <w:rPr>
          <w:rFonts w:ascii="Times New Roman" w:hAnsi="Times New Roman" w:cs="Times New Roman"/>
          <w:sz w:val="20"/>
          <w:szCs w:val="20"/>
          <w:lang w:val="en-US"/>
        </w:rPr>
        <w:fldChar w:fldCharType="begin"/>
      </w:r>
      <w:r w:rsidR="002757E6" w:rsidRPr="004F09BE">
        <w:rPr>
          <w:rFonts w:ascii="Times New Roman" w:hAnsi="Times New Roman" w:cs="Times New Roman"/>
          <w:sz w:val="20"/>
          <w:szCs w:val="20"/>
          <w:lang w:val="en-US"/>
        </w:rPr>
        <w:instrText xml:space="preserve"> ADDIN ZOTERO_ITEM CSL_CITATION {"citationID":"6bOdcuXL","properties":{"formattedCitation":"(Jorm et al., 1997)","plainCitation":"(Jorm et al., 1997)","noteIndex":0},"citationItems":[{"id":1435,"uris":["http://zotero.org/users/local/3bOTVbWd/items/LELTM44N"],"uri":["http://zotero.org/users/local/3bOTVbWd/items/LELTM44N"],"itemData":{"id":1435,"type":"article-journal","title":"\"Mental health literacy\": a survey of the public's ability to recognise mental disorders and their beliefs about the effectiveness of treatment","container-title":"Med J Aust","page":"182-6","volume":"166","issue":"4","archive_location":"9066546","abstract":"To assess the public's recognition of mental disorders and their beliefs about the effectiveness of various treatments (\"mental health literacy\").|A cross-sectional survey, in 1995, with structured interviews using vignettes of a person with either depression or schizophrenia.|A representative national sample of 2031 individuals aged 18-74 years; 1010 participants were questioned about the depression vignette and 1021 about the schizophrenia vignette.|Most of the participants recognised the presence of some sort of mental disorder: 72% for the depression vignette (correctly labelled as depression by 39%) and 84% for the schizophrenia vignette (correctly labelled by 27%). When various people were rated as likely to be helpful or harmful for the person described in the vignette for depression, general practitioners (83%) and counsellors (74%) were most often rated as helpful, with psychiatrists (51%) and psychologists (49%) less so. Corresponding data for the schizophrenia vignette were: counsellors (81%), GPs (74%), psychiatrists (71%) and psychologists (62%). Many standard psychiatric treatments (antidepressants, antipsychotics, electroconvulsive therapy, admission to a psychiatric ward) were more often rated as harmful than helpful, and some nonstandard treatments were rated highly (increased physical or social activity, relaxation and stress management, reading about people with similar problems). Vitamins and special diets were more often rated as helpful than were antidepressants and antipsychotics.|If mental disorders are to be recognised early in the community and appropriate intervention sought, the level of mental health literacy needs to be raised. Further, public understanding of psychiatric treatments can be considerably improved.","ISSN":"0025-729X","shortTitle":"\"Mental health literacy\": a survey of the public's ability to recognise mental disorders and their beliefs about the effectiveness of treatment","language":"eng","author":[{"family":"Jorm","given":"A. F."},{"family":"Korten","given":"A. E."},{"family":"Jacomb","given":"P. A."},{"family":"Christensen","given":"H."},{"family":"Rodgers","given":"B."},{"family":"Pollitt","given":"P."}],"issued":{"date-parts":[["1997",2]]}}}],"schema":"https://github.com/citation-style-language/schema/raw/master/csl-citation.json"} </w:instrText>
      </w:r>
      <w:r w:rsidR="004F6B83" w:rsidRPr="004F09BE">
        <w:rPr>
          <w:rFonts w:ascii="Times New Roman" w:hAnsi="Times New Roman" w:cs="Times New Roman"/>
          <w:sz w:val="20"/>
          <w:szCs w:val="20"/>
          <w:lang w:val="en-US"/>
        </w:rPr>
        <w:fldChar w:fldCharType="separate"/>
      </w:r>
      <w:r w:rsidR="00FA15CA" w:rsidRPr="004F09BE">
        <w:rPr>
          <w:rFonts w:ascii="Times New Roman" w:hAnsi="Times New Roman" w:cs="Times New Roman"/>
          <w:sz w:val="20"/>
          <w:szCs w:val="20"/>
          <w:lang w:val="en-US"/>
        </w:rPr>
        <w:t>(Jorm et al., 1997)</w:t>
      </w:r>
      <w:r w:rsidR="004F6B83" w:rsidRPr="004F09BE">
        <w:rPr>
          <w:rFonts w:ascii="Times New Roman" w:hAnsi="Times New Roman" w:cs="Times New Roman"/>
          <w:sz w:val="20"/>
          <w:szCs w:val="20"/>
          <w:lang w:val="en-US"/>
        </w:rPr>
        <w:fldChar w:fldCharType="end"/>
      </w:r>
      <w:r w:rsidRPr="004F09BE">
        <w:rPr>
          <w:rFonts w:ascii="Times New Roman" w:hAnsi="Times New Roman" w:cs="Times New Roman"/>
          <w:sz w:val="20"/>
          <w:szCs w:val="20"/>
          <w:lang w:val="en-US"/>
        </w:rPr>
        <w:t xml:space="preserve"> proposed an innovative construct for defining the concept of </w:t>
      </w:r>
      <w:r w:rsidR="00DC23D1" w:rsidRPr="004F09BE">
        <w:rPr>
          <w:rFonts w:ascii="Times New Roman" w:hAnsi="Times New Roman" w:cs="Times New Roman"/>
          <w:sz w:val="20"/>
          <w:szCs w:val="20"/>
          <w:lang w:val="en-US"/>
        </w:rPr>
        <w:t xml:space="preserve">mental health literacy </w:t>
      </w:r>
      <w:r w:rsidR="002428EC" w:rsidRPr="004F09BE">
        <w:rPr>
          <w:rFonts w:ascii="Times New Roman" w:hAnsi="Times New Roman" w:cs="Times New Roman"/>
          <w:sz w:val="20"/>
          <w:szCs w:val="20"/>
          <w:lang w:val="en-US"/>
        </w:rPr>
        <w:t>(MHL)</w:t>
      </w:r>
      <w:r w:rsidRPr="004F09BE">
        <w:rPr>
          <w:rFonts w:ascii="Times New Roman" w:hAnsi="Times New Roman" w:cs="Times New Roman"/>
          <w:sz w:val="20"/>
          <w:szCs w:val="20"/>
          <w:lang w:val="en-US"/>
        </w:rPr>
        <w:t>:</w:t>
      </w:r>
      <w:r w:rsidR="00B04E5D" w:rsidRPr="004F09BE">
        <w:rPr>
          <w:rFonts w:ascii="Times New Roman" w:hAnsi="Times New Roman" w:cs="Times New Roman"/>
          <w:sz w:val="20"/>
          <w:szCs w:val="20"/>
          <w:lang w:val="en-US"/>
        </w:rPr>
        <w:t xml:space="preserve"> the definition</w:t>
      </w:r>
      <w:r w:rsidRPr="004F09BE">
        <w:rPr>
          <w:rFonts w:ascii="Times New Roman" w:hAnsi="Times New Roman" w:cs="Times New Roman"/>
          <w:sz w:val="20"/>
          <w:szCs w:val="20"/>
          <w:lang w:val="en-US"/>
        </w:rPr>
        <w:t xml:space="preserve"> “…refer</w:t>
      </w:r>
      <w:r w:rsidR="00DC23D1" w:rsidRPr="004F09BE">
        <w:rPr>
          <w:rFonts w:ascii="Times New Roman" w:hAnsi="Times New Roman" w:cs="Times New Roman"/>
          <w:sz w:val="20"/>
          <w:szCs w:val="20"/>
          <w:lang w:val="en-US"/>
        </w:rPr>
        <w:t>s</w:t>
      </w:r>
      <w:r w:rsidRPr="004F09BE">
        <w:rPr>
          <w:rFonts w:ascii="Times New Roman" w:hAnsi="Times New Roman" w:cs="Times New Roman"/>
          <w:sz w:val="20"/>
          <w:szCs w:val="20"/>
          <w:lang w:val="en-US"/>
        </w:rPr>
        <w:t xml:space="preserve"> to knowledge and beliefs about mental disorders which aid their recognition, management or prevention</w:t>
      </w:r>
      <w:r w:rsidR="00DC23D1" w:rsidRPr="004F09BE">
        <w:rPr>
          <w:rFonts w:ascii="Times New Roman" w:hAnsi="Times New Roman" w:cs="Times New Roman"/>
          <w:sz w:val="20"/>
          <w:szCs w:val="20"/>
          <w:lang w:val="en-US"/>
        </w:rPr>
        <w:t>”</w:t>
      </w:r>
      <w:r w:rsidRPr="004F09BE">
        <w:rPr>
          <w:rFonts w:ascii="Times New Roman" w:hAnsi="Times New Roman" w:cs="Times New Roman"/>
          <w:sz w:val="20"/>
          <w:szCs w:val="20"/>
          <w:lang w:val="en-US"/>
        </w:rPr>
        <w:t xml:space="preserve">. </w:t>
      </w:r>
      <w:r w:rsidR="002428EC" w:rsidRPr="004F09BE">
        <w:rPr>
          <w:rFonts w:ascii="Times New Roman" w:hAnsi="Times New Roman" w:cs="Times New Roman"/>
          <w:sz w:val="20"/>
          <w:szCs w:val="20"/>
          <w:lang w:val="en-GB"/>
        </w:rPr>
        <w:t xml:space="preserve">MHL </w:t>
      </w:r>
      <w:r w:rsidR="00B04E5D" w:rsidRPr="004F09BE">
        <w:rPr>
          <w:rFonts w:ascii="Times New Roman" w:hAnsi="Times New Roman" w:cs="Times New Roman"/>
          <w:sz w:val="20"/>
          <w:szCs w:val="20"/>
          <w:lang w:val="en-GB"/>
        </w:rPr>
        <w:t xml:space="preserve">can be </w:t>
      </w:r>
      <w:r w:rsidR="002428EC" w:rsidRPr="004F09BE">
        <w:rPr>
          <w:rFonts w:ascii="Times New Roman" w:hAnsi="Times New Roman" w:cs="Times New Roman"/>
          <w:sz w:val="20"/>
          <w:szCs w:val="20"/>
          <w:lang w:val="en-GB"/>
        </w:rPr>
        <w:t xml:space="preserve">articulated </w:t>
      </w:r>
      <w:r w:rsidR="00B04E5D" w:rsidRPr="004F09BE">
        <w:rPr>
          <w:rFonts w:ascii="Times New Roman" w:hAnsi="Times New Roman" w:cs="Times New Roman"/>
          <w:sz w:val="20"/>
          <w:szCs w:val="20"/>
          <w:lang w:val="en-GB"/>
        </w:rPr>
        <w:t xml:space="preserve">at </w:t>
      </w:r>
      <w:r w:rsidR="002428EC" w:rsidRPr="004F09BE">
        <w:rPr>
          <w:rFonts w:ascii="Times New Roman" w:hAnsi="Times New Roman" w:cs="Times New Roman"/>
          <w:sz w:val="20"/>
          <w:szCs w:val="20"/>
          <w:lang w:val="en-GB"/>
        </w:rPr>
        <w:t>three levels</w:t>
      </w:r>
      <w:r w:rsidR="004F6B83" w:rsidRPr="004F09BE">
        <w:rPr>
          <w:rFonts w:ascii="Times New Roman" w:hAnsi="Times New Roman" w:cs="Times New Roman"/>
          <w:sz w:val="20"/>
          <w:szCs w:val="20"/>
          <w:lang w:val="en-GB"/>
        </w:rPr>
        <w:t xml:space="preserve"> </w:t>
      </w:r>
      <w:r w:rsidR="004F6B83" w:rsidRPr="004F09BE">
        <w:rPr>
          <w:rFonts w:ascii="Times New Roman" w:hAnsi="Times New Roman" w:cs="Times New Roman"/>
          <w:sz w:val="20"/>
          <w:szCs w:val="20"/>
          <w:lang w:val="en-GB"/>
        </w:rPr>
        <w:fldChar w:fldCharType="begin"/>
      </w:r>
      <w:r w:rsidR="00A70FF6">
        <w:rPr>
          <w:rFonts w:ascii="Times New Roman" w:hAnsi="Times New Roman" w:cs="Times New Roman"/>
          <w:sz w:val="20"/>
          <w:szCs w:val="20"/>
          <w:lang w:val="en-GB"/>
        </w:rPr>
        <w:instrText xml:space="preserve"> ADDIN ZOTERO_ITEM CSL_CITATION {"citationID":"LuGUyzqo","properties":{"formattedCitation":"(O\\uc0\\u8217{}Connor, Casey, &amp; Clough, 2014)","plainCitation":"(O’Connor, Casey, &amp; Clough, 2014)","noteIndex":0},"citationItems":[{"id":2044,"uris":["http://zotero.org/users/local/3bOTVbWd/items/TUH4P33I"],"uri":["http://zotero.org/users/local/3bOTVbWd/items/TUH4P33I"],"itemData":{"id":2044,"type":"article-journal","title":"Measuring mental health literacy--a review of scale-based measures","container-title":"J Ment Health","page":"197-204","volume":"23","issue":"4","archive_location":"24785120","abstract":"Mental Health Literacy (MHL) has become an important concept in the literature; however, quantitative research on MHL methodology has been limited.|This review identified peer-reviewed papers investigating MHL, assessed psychometric attributes of scale-based measures of MHL, and the extent that studies assessed the attributes that define MHL.|A comprehensive review of the literature was conducted to identify measures which generate a total MHL or subscale score was also conducted. A total of 13 studies were identified and their psychometric attributes determined using the Consensus-based Standards for the Selection of Health Measurement Instruments (COSMIN). The extent to which each measure assessed the attributes of MHL was also determined.|Results showed that included studies failed to report detailed information about the sample, measure development and testing to demonstrate the psychometric properties of their tool.|There are substantial limitations in current ability to measure MHL and there is significant scope for the development and evaluation of psychometrically robust measures that assess the relevant attributes of MHL. Further research could also focus on the adequacy of the current definition of MHL.","DOI":"10.3109/09638237.2014.910646","ISSN":"1360-0567","shortTitle":"Measuring mental health literacy--a review of scale-based measures","language":"eng","author":[{"family":"O'Connor","given":"M."},{"family":"Casey","given":"L."},{"family":"Clough","given":"B."}],"issued":{"date-parts":[["2014",8]]}}}],"schema":"https://github.com/citation-style-language/schema/raw/master/csl-citation.json"} </w:instrText>
      </w:r>
      <w:r w:rsidR="004F6B83" w:rsidRPr="004F09BE">
        <w:rPr>
          <w:rFonts w:ascii="Times New Roman" w:hAnsi="Times New Roman" w:cs="Times New Roman"/>
          <w:sz w:val="20"/>
          <w:szCs w:val="20"/>
          <w:lang w:val="en-GB"/>
        </w:rPr>
        <w:fldChar w:fldCharType="separate"/>
      </w:r>
      <w:r w:rsidR="00A70FF6" w:rsidRPr="00A70FF6">
        <w:rPr>
          <w:rFonts w:ascii="Times New Roman" w:hAnsi="Times New Roman" w:cs="Times New Roman"/>
          <w:sz w:val="20"/>
          <w:szCs w:val="24"/>
          <w:lang w:val="en-US"/>
        </w:rPr>
        <w:t>(O’Connor, Casey, &amp; Clough, 2014)</w:t>
      </w:r>
      <w:r w:rsidR="004F6B83" w:rsidRPr="004F09BE">
        <w:rPr>
          <w:rFonts w:ascii="Times New Roman" w:hAnsi="Times New Roman" w:cs="Times New Roman"/>
          <w:sz w:val="20"/>
          <w:szCs w:val="20"/>
          <w:lang w:val="en-GB"/>
        </w:rPr>
        <w:fldChar w:fldCharType="end"/>
      </w:r>
      <w:r w:rsidR="002428EC" w:rsidRPr="004F09BE">
        <w:rPr>
          <w:rFonts w:ascii="Times New Roman" w:hAnsi="Times New Roman" w:cs="Times New Roman"/>
          <w:sz w:val="20"/>
          <w:szCs w:val="20"/>
          <w:lang w:val="en-GB"/>
        </w:rPr>
        <w:t>: recognition (ability to recognize a specific mental disorder), knowledge (</w:t>
      </w:r>
      <w:r w:rsidR="00DC23D1" w:rsidRPr="004F09BE">
        <w:rPr>
          <w:rFonts w:ascii="Times New Roman" w:hAnsi="Times New Roman" w:cs="Times New Roman"/>
          <w:sz w:val="20"/>
          <w:szCs w:val="20"/>
          <w:lang w:val="en-GB"/>
        </w:rPr>
        <w:t>about</w:t>
      </w:r>
      <w:r w:rsidR="002428EC" w:rsidRPr="004F09BE">
        <w:rPr>
          <w:rFonts w:ascii="Times New Roman" w:hAnsi="Times New Roman" w:cs="Times New Roman"/>
          <w:sz w:val="20"/>
          <w:szCs w:val="20"/>
          <w:lang w:val="en-GB"/>
        </w:rPr>
        <w:t xml:space="preserve"> risk factors, possibility of asking for information, about the causes of mental illness, self-treatment and help provided by health professionals) and attitudes (which promote recognition </w:t>
      </w:r>
      <w:r w:rsidR="00B029B1" w:rsidRPr="004F09BE">
        <w:rPr>
          <w:rFonts w:ascii="Times New Roman" w:hAnsi="Times New Roman" w:cs="Times New Roman"/>
          <w:sz w:val="20"/>
          <w:szCs w:val="20"/>
          <w:lang w:val="en-GB"/>
        </w:rPr>
        <w:t>or</w:t>
      </w:r>
      <w:r w:rsidR="002428EC" w:rsidRPr="004F09BE">
        <w:rPr>
          <w:rFonts w:ascii="Times New Roman" w:hAnsi="Times New Roman" w:cs="Times New Roman"/>
          <w:sz w:val="20"/>
          <w:szCs w:val="20"/>
          <w:lang w:val="en-GB"/>
        </w:rPr>
        <w:t xml:space="preserve"> </w:t>
      </w:r>
      <w:r w:rsidR="00B029B1" w:rsidRPr="004F09BE">
        <w:rPr>
          <w:rFonts w:ascii="Times New Roman" w:hAnsi="Times New Roman" w:cs="Times New Roman"/>
          <w:sz w:val="20"/>
          <w:szCs w:val="20"/>
          <w:lang w:val="en-GB"/>
        </w:rPr>
        <w:t>appropriate help seeking behaviour</w:t>
      </w:r>
      <w:r w:rsidR="00DC23D1" w:rsidRPr="004F09BE">
        <w:rPr>
          <w:rFonts w:ascii="Times New Roman" w:hAnsi="Times New Roman" w:cs="Times New Roman"/>
          <w:sz w:val="20"/>
          <w:szCs w:val="20"/>
          <w:lang w:val="en-GB"/>
        </w:rPr>
        <w:t>s</w:t>
      </w:r>
      <w:r w:rsidR="002428EC" w:rsidRPr="004F09BE">
        <w:rPr>
          <w:rFonts w:ascii="Times New Roman" w:hAnsi="Times New Roman" w:cs="Times New Roman"/>
          <w:sz w:val="20"/>
          <w:szCs w:val="20"/>
          <w:lang w:val="en-GB"/>
        </w:rPr>
        <w:t>).</w:t>
      </w:r>
      <w:r w:rsidR="006A643C" w:rsidRPr="004F09BE">
        <w:rPr>
          <w:rFonts w:ascii="Times New Roman" w:hAnsi="Times New Roman" w:cs="Times New Roman"/>
          <w:sz w:val="20"/>
          <w:szCs w:val="20"/>
          <w:lang w:val="en-GB"/>
        </w:rPr>
        <w:t xml:space="preserve"> </w:t>
      </w:r>
      <w:r w:rsidR="0085543E" w:rsidRPr="004F09BE">
        <w:rPr>
          <w:rFonts w:ascii="Times New Roman" w:hAnsi="Times New Roman" w:cs="Times New Roman"/>
          <w:sz w:val="20"/>
          <w:szCs w:val="20"/>
          <w:lang w:val="en-GB"/>
        </w:rPr>
        <w:t>These three different components (recognition, knowledge and attitudes) are present in the cognitive model that describes stigma in mental health</w:t>
      </w:r>
      <w:r w:rsidR="004F6B83" w:rsidRPr="004F09BE">
        <w:rPr>
          <w:rFonts w:ascii="Times New Roman" w:hAnsi="Times New Roman" w:cs="Times New Roman"/>
          <w:sz w:val="20"/>
          <w:szCs w:val="20"/>
          <w:lang w:val="en-GB"/>
        </w:rPr>
        <w:t xml:space="preserve"> </w:t>
      </w:r>
      <w:r w:rsidR="004F6B83" w:rsidRPr="004F09BE">
        <w:rPr>
          <w:rFonts w:ascii="Times New Roman" w:hAnsi="Times New Roman" w:cs="Times New Roman"/>
          <w:sz w:val="20"/>
          <w:szCs w:val="20"/>
          <w:lang w:val="en-GB"/>
        </w:rPr>
        <w:fldChar w:fldCharType="begin"/>
      </w:r>
      <w:r w:rsidR="00A70FF6">
        <w:rPr>
          <w:rFonts w:ascii="Times New Roman" w:hAnsi="Times New Roman" w:cs="Times New Roman"/>
          <w:sz w:val="20"/>
          <w:szCs w:val="20"/>
          <w:lang w:val="en-GB"/>
        </w:rPr>
        <w:instrText xml:space="preserve"> ADDIN ZOTERO_ITEM CSL_CITATION {"citationID":"Vn4fmW4r","properties":{"formattedCitation":"(Corrigan &amp; Watson, 2002; Pingani et al., 2012)","plainCitation":"(Corrigan &amp; Watson, 2002; Pingani et al., 2012)","noteIndex":0},"citationItems":[{"id":1570,"uris":["http://zotero.org/users/local/3bOTVbWd/items/DITNMART"],"uri":["http://zotero.org/users/local/3bOTVbWd/items/DITNMART"],"itemData":{"id":1570,"type":"article-journal","title":"Stigma and discrimination toward mental illness: translation and validation of the Italian version of the attribution questionnaire-27 (AQ-27-I)","container-title":"Social psychiatry and …","URL":"http://link.springer.com/article/10.1007/s00127-011-0407-3","shortTitle":"Stigma and discrimination toward mental illness: translation and validation of the Italian version of the attribution questionnaire-27 (AQ-27-I)","author":[{"family":"Pingani","given":"L"},{"family":"Forghieri","given":"M"},{"family":"Ferrari","given":"S"},{"family":"Ben-Zeev","given":"D"},{"literal":"..."}],"issued":{"date-parts":[["2012"]]}}},{"id":620,"uris":["http://zotero.org/users/local/3bOTVbWd/items/PQ6DVEGD"],"uri":["http://zotero.org/users/local/3bOTVbWd/items/PQ6DVEGD"],"itemData":{"id":620,"type":"article-journal","title":"Understanding the impact of stigma on people with mental illness","container-title":"World Psychiatry","page":"16-20","volume":"1","issue":"1","archive_location":"16946807","ISSN":"1723-8617","shortTitle":"Understanding the impact of stigma on people with mental illness","language":"eng","author":[{"family":"Corrigan","given":"P. W."},{"family":"Watson","given":"A. C."}],"issued":{"date-parts":[["2002",2]]}}}],"schema":"https://github.com/citation-style-language/schema/raw/master/csl-citation.json"} </w:instrText>
      </w:r>
      <w:r w:rsidR="004F6B83" w:rsidRPr="004F09BE">
        <w:rPr>
          <w:rFonts w:ascii="Times New Roman" w:hAnsi="Times New Roman" w:cs="Times New Roman"/>
          <w:sz w:val="20"/>
          <w:szCs w:val="20"/>
          <w:lang w:val="en-GB"/>
        </w:rPr>
        <w:fldChar w:fldCharType="separate"/>
      </w:r>
      <w:r w:rsidR="00A70FF6" w:rsidRPr="00A70FF6">
        <w:rPr>
          <w:rFonts w:ascii="Times New Roman" w:hAnsi="Times New Roman" w:cs="Times New Roman"/>
          <w:sz w:val="20"/>
          <w:lang w:val="en-US"/>
        </w:rPr>
        <w:t>(Corrigan &amp; Watson, 2002; Pingani et al., 2012)</w:t>
      </w:r>
      <w:r w:rsidR="004F6B83" w:rsidRPr="004F09BE">
        <w:rPr>
          <w:rFonts w:ascii="Times New Roman" w:hAnsi="Times New Roman" w:cs="Times New Roman"/>
          <w:sz w:val="20"/>
          <w:szCs w:val="20"/>
          <w:lang w:val="en-GB"/>
        </w:rPr>
        <w:fldChar w:fldCharType="end"/>
      </w:r>
      <w:r w:rsidR="00DC23D1" w:rsidRPr="004F09BE">
        <w:rPr>
          <w:rFonts w:ascii="Times New Roman" w:hAnsi="Times New Roman" w:cs="Times New Roman"/>
          <w:sz w:val="20"/>
          <w:szCs w:val="20"/>
          <w:lang w:val="en-GB"/>
        </w:rPr>
        <w:t>:</w:t>
      </w:r>
      <w:r w:rsidR="0085543E" w:rsidRPr="004F09BE">
        <w:rPr>
          <w:rFonts w:ascii="Times New Roman" w:hAnsi="Times New Roman" w:cs="Times New Roman"/>
          <w:sz w:val="20"/>
          <w:szCs w:val="20"/>
          <w:lang w:val="en-GB"/>
        </w:rPr>
        <w:t xml:space="preserve"> </w:t>
      </w:r>
      <w:r w:rsidR="00DC23D1" w:rsidRPr="004F09BE">
        <w:rPr>
          <w:rFonts w:ascii="Times New Roman" w:hAnsi="Times New Roman" w:cs="Times New Roman"/>
          <w:sz w:val="20"/>
          <w:szCs w:val="20"/>
          <w:lang w:val="en-GB"/>
        </w:rPr>
        <w:t>s</w:t>
      </w:r>
      <w:r w:rsidR="0085543E" w:rsidRPr="004F09BE">
        <w:rPr>
          <w:rFonts w:ascii="Times New Roman" w:hAnsi="Times New Roman" w:cs="Times New Roman"/>
          <w:sz w:val="20"/>
          <w:szCs w:val="20"/>
          <w:lang w:val="en-GB"/>
        </w:rPr>
        <w:t>tereotypes (as lack of recognition and knowledge) activate the emergence of prejudice</w:t>
      </w:r>
      <w:r w:rsidR="00DC23D1" w:rsidRPr="004F09BE">
        <w:rPr>
          <w:rFonts w:ascii="Times New Roman" w:hAnsi="Times New Roman" w:cs="Times New Roman"/>
          <w:sz w:val="20"/>
          <w:szCs w:val="20"/>
          <w:lang w:val="en-GB"/>
        </w:rPr>
        <w:t>s</w:t>
      </w:r>
      <w:r w:rsidR="0085543E" w:rsidRPr="004F09BE">
        <w:rPr>
          <w:rFonts w:ascii="Times New Roman" w:hAnsi="Times New Roman" w:cs="Times New Roman"/>
          <w:sz w:val="20"/>
          <w:szCs w:val="20"/>
          <w:lang w:val="en-GB"/>
        </w:rPr>
        <w:t xml:space="preserve"> as cognitive and emotional response</w:t>
      </w:r>
      <w:r w:rsidR="00DC23D1" w:rsidRPr="004F09BE">
        <w:rPr>
          <w:rFonts w:ascii="Times New Roman" w:hAnsi="Times New Roman" w:cs="Times New Roman"/>
          <w:sz w:val="20"/>
          <w:szCs w:val="20"/>
          <w:lang w:val="en-GB"/>
        </w:rPr>
        <w:t>s</w:t>
      </w:r>
      <w:r w:rsidR="0085543E" w:rsidRPr="004F09BE">
        <w:rPr>
          <w:rFonts w:ascii="Times New Roman" w:hAnsi="Times New Roman" w:cs="Times New Roman"/>
          <w:sz w:val="20"/>
          <w:szCs w:val="20"/>
          <w:lang w:val="en-GB"/>
        </w:rPr>
        <w:t xml:space="preserve"> (</w:t>
      </w:r>
      <w:r w:rsidR="008268BE" w:rsidRPr="004F09BE">
        <w:rPr>
          <w:rFonts w:ascii="Times New Roman" w:hAnsi="Times New Roman" w:cs="Times New Roman"/>
          <w:sz w:val="20"/>
          <w:szCs w:val="20"/>
          <w:lang w:val="en-GB"/>
        </w:rPr>
        <w:t>attitudes)</w:t>
      </w:r>
      <w:r w:rsidR="0085543E" w:rsidRPr="004F09BE">
        <w:rPr>
          <w:rFonts w:ascii="Times New Roman" w:hAnsi="Times New Roman" w:cs="Times New Roman"/>
          <w:sz w:val="20"/>
          <w:szCs w:val="20"/>
          <w:lang w:val="en-GB"/>
        </w:rPr>
        <w:t xml:space="preserve"> subsequently lead to the </w:t>
      </w:r>
      <w:r w:rsidR="0025273A" w:rsidRPr="004F09BE">
        <w:rPr>
          <w:rFonts w:ascii="Times New Roman" w:hAnsi="Times New Roman" w:cs="Times New Roman"/>
          <w:sz w:val="20"/>
          <w:szCs w:val="20"/>
          <w:lang w:val="en-GB"/>
        </w:rPr>
        <w:t>behavioural</w:t>
      </w:r>
      <w:r w:rsidR="0085543E" w:rsidRPr="004F09BE">
        <w:rPr>
          <w:rFonts w:ascii="Times New Roman" w:hAnsi="Times New Roman" w:cs="Times New Roman"/>
          <w:sz w:val="20"/>
          <w:szCs w:val="20"/>
          <w:lang w:val="en-GB"/>
        </w:rPr>
        <w:t xml:space="preserve"> reaction of discrimination</w:t>
      </w:r>
      <w:r w:rsidR="004F6B83" w:rsidRPr="004F09BE">
        <w:rPr>
          <w:rFonts w:ascii="Times New Roman" w:hAnsi="Times New Roman" w:cs="Times New Roman"/>
          <w:sz w:val="20"/>
          <w:szCs w:val="20"/>
          <w:lang w:val="en-GB"/>
        </w:rPr>
        <w:t xml:space="preserve"> </w:t>
      </w:r>
      <w:r w:rsidR="004F6B83" w:rsidRPr="004F09BE">
        <w:rPr>
          <w:rFonts w:ascii="Times New Roman" w:hAnsi="Times New Roman" w:cs="Times New Roman"/>
          <w:sz w:val="20"/>
          <w:szCs w:val="20"/>
          <w:lang w:val="en-GB"/>
        </w:rPr>
        <w:fldChar w:fldCharType="begin"/>
      </w:r>
      <w:r w:rsidR="00A70FF6">
        <w:rPr>
          <w:rFonts w:ascii="Times New Roman" w:hAnsi="Times New Roman" w:cs="Times New Roman"/>
          <w:sz w:val="20"/>
          <w:szCs w:val="20"/>
          <w:lang w:val="en-GB"/>
        </w:rPr>
        <w:instrText xml:space="preserve"> ADDIN ZOTERO_ITEM CSL_CITATION {"citationID":"F9zqsEHJ","properties":{"formattedCitation":"(Corrigan &amp; Watson, 2002; Pingani et al., 2012)","plainCitation":"(Corrigan &amp; Watson, 2002; Pingani et al., 2012)","noteIndex":0},"citationItems":[{"id":1570,"uris":["http://zotero.org/users/local/3bOTVbWd/items/DITNMART"],"uri":["http://zotero.org/users/local/3bOTVbWd/items/DITNMART"],"itemData":{"id":1570,"type":"article-journal","title":"Stigma and discrimination toward mental illness: translation and validation of the Italian version of the attribution questionnaire-27 (AQ-27-I)","container-title":"Social psychiatry and …","URL":"http://link.springer.com/article/10.1007/s00127-011-0407-3","shortTitle":"Stigma and discrimination toward mental illness: translation and validation of the Italian version of the attribution questionnaire-27 (AQ-27-I)","author":[{"family":"Pingani","given":"L"},{"family":"Forghieri","given":"M"},{"family":"Ferrari","given":"S"},{"family":"Ben-Zeev","given":"D"},{"literal":"..."}],"issued":{"date-parts":[["2012"]]}}},{"id":620,"uris":["http://zotero.org/users/local/3bOTVbWd/items/PQ6DVEGD"],"uri":["http://zotero.org/users/local/3bOTVbWd/items/PQ6DVEGD"],"itemData":{"id":620,"type":"article-journal","title":"Understanding the impact of stigma on people with mental illness","container-title":"World Psychiatry","page":"16-20","volume":"1","issue":"1","archive_location":"16946807","ISSN":"1723-8617","shortTitle":"Understanding the impact of stigma on people with mental illness","language":"eng","author":[{"family":"Corrigan","given":"P. W."},{"family":"Watson","given":"A. C."}],"issued":{"date-parts":[["2002",2]]}}}],"schema":"https://github.com/citation-style-language/schema/raw/master/csl-citation.json"} </w:instrText>
      </w:r>
      <w:r w:rsidR="004F6B83" w:rsidRPr="004F09BE">
        <w:rPr>
          <w:rFonts w:ascii="Times New Roman" w:hAnsi="Times New Roman" w:cs="Times New Roman"/>
          <w:sz w:val="20"/>
          <w:szCs w:val="20"/>
          <w:lang w:val="en-GB"/>
        </w:rPr>
        <w:fldChar w:fldCharType="separate"/>
      </w:r>
      <w:r w:rsidR="00A70FF6" w:rsidRPr="00A70FF6">
        <w:rPr>
          <w:rFonts w:ascii="Times New Roman" w:hAnsi="Times New Roman" w:cs="Times New Roman"/>
          <w:sz w:val="20"/>
          <w:lang w:val="en-US"/>
        </w:rPr>
        <w:t>(Corrigan &amp; Watson, 2002; Pingani et al., 2012)</w:t>
      </w:r>
      <w:r w:rsidR="004F6B83" w:rsidRPr="004F09BE">
        <w:rPr>
          <w:rFonts w:ascii="Times New Roman" w:hAnsi="Times New Roman" w:cs="Times New Roman"/>
          <w:sz w:val="20"/>
          <w:szCs w:val="20"/>
          <w:lang w:val="en-GB"/>
        </w:rPr>
        <w:fldChar w:fldCharType="end"/>
      </w:r>
      <w:r w:rsidR="0085543E" w:rsidRPr="004F09BE">
        <w:rPr>
          <w:rFonts w:ascii="Times New Roman" w:hAnsi="Times New Roman" w:cs="Times New Roman"/>
          <w:sz w:val="20"/>
          <w:szCs w:val="20"/>
          <w:lang w:val="en-GB"/>
        </w:rPr>
        <w:t>.</w:t>
      </w:r>
    </w:p>
    <w:p w14:paraId="370C30F9" w14:textId="40DA4E19" w:rsidR="009B7422" w:rsidRPr="0074366E" w:rsidRDefault="002F1171" w:rsidP="0074366E">
      <w:pPr>
        <w:spacing w:line="480" w:lineRule="auto"/>
        <w:jc w:val="both"/>
        <w:rPr>
          <w:rFonts w:ascii="Times New Roman" w:hAnsi="Times New Roman" w:cs="Times New Roman"/>
          <w:sz w:val="20"/>
          <w:szCs w:val="20"/>
          <w:lang w:val="en-GB"/>
        </w:rPr>
      </w:pPr>
      <w:r w:rsidRPr="004F09BE">
        <w:rPr>
          <w:rFonts w:ascii="Times New Roman" w:hAnsi="Times New Roman" w:cs="Times New Roman"/>
          <w:sz w:val="20"/>
          <w:szCs w:val="20"/>
          <w:lang w:val="en-GB"/>
        </w:rPr>
        <w:t xml:space="preserve">Three different interventions have been described in literature to </w:t>
      </w:r>
      <w:r w:rsidR="00B04E5D" w:rsidRPr="004F09BE">
        <w:rPr>
          <w:rFonts w:ascii="Times New Roman" w:hAnsi="Times New Roman" w:cs="Times New Roman"/>
          <w:sz w:val="20"/>
          <w:szCs w:val="20"/>
          <w:lang w:val="en-GB"/>
        </w:rPr>
        <w:t>reduce stigma</w:t>
      </w:r>
      <w:r w:rsidRPr="004F09BE">
        <w:rPr>
          <w:rFonts w:ascii="Times New Roman" w:hAnsi="Times New Roman" w:cs="Times New Roman"/>
          <w:sz w:val="20"/>
          <w:szCs w:val="20"/>
          <w:lang w:val="en-GB"/>
        </w:rPr>
        <w:t>: education, protest and contact</w:t>
      </w:r>
      <w:r w:rsidR="004F6B83" w:rsidRPr="004F09BE">
        <w:rPr>
          <w:rFonts w:ascii="Times New Roman" w:hAnsi="Times New Roman" w:cs="Times New Roman"/>
          <w:sz w:val="20"/>
          <w:szCs w:val="20"/>
          <w:lang w:val="en-GB"/>
        </w:rPr>
        <w:t xml:space="preserve"> </w:t>
      </w:r>
      <w:r w:rsidR="004F6B83" w:rsidRPr="004F09BE">
        <w:rPr>
          <w:rFonts w:ascii="Times New Roman" w:hAnsi="Times New Roman" w:cs="Times New Roman"/>
          <w:sz w:val="20"/>
          <w:szCs w:val="20"/>
          <w:lang w:val="en-GB"/>
        </w:rPr>
        <w:fldChar w:fldCharType="begin"/>
      </w:r>
      <w:r w:rsidR="002757E6" w:rsidRPr="004F09BE">
        <w:rPr>
          <w:rFonts w:ascii="Times New Roman" w:hAnsi="Times New Roman" w:cs="Times New Roman"/>
          <w:sz w:val="20"/>
          <w:szCs w:val="20"/>
          <w:lang w:val="en-GB"/>
        </w:rPr>
        <w:instrText xml:space="preserve"> ADDIN ZOTERO_ITEM CSL_CITATION {"citationID":"gqH4sGEg","properties":{"formattedCitation":"(Corrigan et al., 2001)","plainCitation":"(Corrigan et al., 2001)","noteIndex":0},"citationItems":[{"id":618,"uris":["http://zotero.org/users/local/3bOTVbWd/items/LYX6KUC8"],"uri":["http://zotero.org/users/local/3bOTVbWd/items/LYX6KUC8"],"itemData":{"id":618,"type":"article-journal","title":"Three strategies for changing attributions about severe mental illness","container-title":"Schizophr Bull","page":"187-95","volume":"27","issue":"2","archive_location":"11354586","abstract":"The effects of three strategies for changing stigmatizing attitudes--education (which replaces myths about mental illness with accurate conceptions), contact (which challenges public attitudes about mental illness through direct interactions with persons who have these disorders), and protest (which seeks to suppress stigmatizing attitudes about mental illness)--were examined on attributions about schizophrenia and other severe mental illnesses. One hundred and fifty-two students at a community college were randomly assigned to one of the three strategies or a control condition. They completed a questionnaire about attributions toward six groups--depression, psychosis, cocaine addiction, mental retardation, cancer, and AIDS--prior to and after completing the assigned condition. As expected, results showed that education had no effect on attributions about physical disabilities but led to improved attributions in all four psychiatric groups. Contact produced positive changes that exceeded education effects in attributions about targeted psychiatric disabilities: depression and psychosis. Protest yielded no significant changes in attributions about any group. This study also examined the effects of these strategies on processing information about mental illness.","ISSN":"0586-7614","shortTitle":"Three strategies for changing attributions about severe mental illness","language":"eng","author":[{"family":"Corrigan","given":"P. W."},{"family":"River","given":"L. P."},{"family":"Lundin","given":"R. K."},{"family":"Penn","given":"D. L."},{"family":"Uphoff-Wasowski","given":"K."},{"family":"Campion","given":"J."},{"family":"Mathisen","given":"J."},{"family":"Gagnon","given":"C."},{"family":"Bergman","given":"M."},{"family":"Goldstein","given":"H."},{"family":"Kubiak","given":"M. A."}],"issued":{"date-parts":[["2001"]]}}}],"schema":"https://github.com/citation-style-language/schema/raw/master/csl-citation.json"} </w:instrText>
      </w:r>
      <w:r w:rsidR="004F6B83" w:rsidRPr="004F09BE">
        <w:rPr>
          <w:rFonts w:ascii="Times New Roman" w:hAnsi="Times New Roman" w:cs="Times New Roman"/>
          <w:sz w:val="20"/>
          <w:szCs w:val="20"/>
          <w:lang w:val="en-GB"/>
        </w:rPr>
        <w:fldChar w:fldCharType="separate"/>
      </w:r>
      <w:r w:rsidR="00FA15CA" w:rsidRPr="004F09BE">
        <w:rPr>
          <w:rFonts w:ascii="Times New Roman" w:hAnsi="Times New Roman" w:cs="Times New Roman"/>
          <w:sz w:val="20"/>
          <w:szCs w:val="20"/>
          <w:lang w:val="en-US"/>
        </w:rPr>
        <w:t>(Corrigan et al., 2001)</w:t>
      </w:r>
      <w:r w:rsidR="004F6B83" w:rsidRPr="004F09BE">
        <w:rPr>
          <w:rFonts w:ascii="Times New Roman" w:hAnsi="Times New Roman" w:cs="Times New Roman"/>
          <w:sz w:val="20"/>
          <w:szCs w:val="20"/>
          <w:lang w:val="en-GB"/>
        </w:rPr>
        <w:fldChar w:fldCharType="end"/>
      </w:r>
      <w:r w:rsidRPr="004F09BE">
        <w:rPr>
          <w:rFonts w:ascii="Times New Roman" w:hAnsi="Times New Roman" w:cs="Times New Roman"/>
          <w:sz w:val="20"/>
          <w:szCs w:val="20"/>
          <w:lang w:val="en-GB"/>
        </w:rPr>
        <w:t xml:space="preserve">.  </w:t>
      </w:r>
      <w:r w:rsidR="00DC23D1" w:rsidRPr="004F09BE">
        <w:rPr>
          <w:rFonts w:ascii="Times New Roman" w:hAnsi="Times New Roman" w:cs="Times New Roman"/>
          <w:sz w:val="20"/>
          <w:szCs w:val="20"/>
          <w:lang w:val="en-GB"/>
        </w:rPr>
        <w:t>Education is characterized by the provision of evidence-based information about specific mental illnesses and their treatments</w:t>
      </w:r>
      <w:r w:rsidR="00A70FF6">
        <w:rPr>
          <w:rFonts w:ascii="Times New Roman" w:hAnsi="Times New Roman" w:cs="Times New Roman"/>
          <w:sz w:val="20"/>
          <w:szCs w:val="20"/>
          <w:lang w:val="en-GB"/>
        </w:rPr>
        <w:t xml:space="preserve"> </w:t>
      </w:r>
      <w:r w:rsidR="00A70FF6">
        <w:rPr>
          <w:rFonts w:ascii="Times New Roman" w:hAnsi="Times New Roman" w:cs="Times New Roman"/>
          <w:sz w:val="20"/>
          <w:szCs w:val="20"/>
          <w:lang w:val="en-GB"/>
        </w:rPr>
        <w:fldChar w:fldCharType="begin"/>
      </w:r>
      <w:r w:rsidR="00A70FF6">
        <w:rPr>
          <w:rFonts w:ascii="Times New Roman" w:hAnsi="Times New Roman" w:cs="Times New Roman"/>
          <w:sz w:val="20"/>
          <w:szCs w:val="20"/>
          <w:lang w:val="en-GB"/>
        </w:rPr>
        <w:instrText xml:space="preserve"> ADDIN ZOTERO_ITEM CSL_CITATION {"citationID":"jvAJaW9P","properties":{"formattedCitation":"(Brown, 2017)","plainCitation":"(Brown, 2017)","noteIndex":0},"citationItems":[{"id":3453,"uris":["http://zotero.org/users/local/3bOTVbWd/items/47MACCMH"],"uri":["http://zotero.org/users/local/3bOTVbWd/items/47MACCMH"],"itemData":{"id":3453,"type":"article-journal","title":"The Effects of Direct-To-Consumer-Advertising on Mental Illness Beliefs and Stigma.","container-title":"Community mental health journal","page":"534-541","volume":"53","issue":"5","abstract":"Despite widespread use, little is known about how video direct-to-consumer-advertising (DTCA) influences beliefs about or stigma towards  mental illness. The purpose of this study was to examine the effects of a medication advertisement on beliefs and stigma towards one mental disorder-bipolar disorder. A total of 424 participants were randomly assigned to  view a medication or automobile advertisement and completed measures of beliefs and stigma towards bipolar disorder before and immediately after the advertisement. The medication advertisement did not lead to changes in perception of biological etiology, but did lead to increases in perception of prevalence, treatability, and controllability. No substantive changes were noted in stigma. In contrast to previous research and speculation, DTCA did not have an immediate, substantial impact on stigma or contribute to the \"medicalization\" of mental disorders.","DOI":"10.1007/s10597-017-0121-z","ISSN":"1573-2789 0010-3853","note":"PMID: 28258526","journalAbbreviation":"Community Ment Health J","language":"eng","author":[{"family":"Brown","given":"Seth A."}],"issued":{"date-parts":[["2017",7]]}}}],"schema":"https://github.com/citation-style-language/schema/raw/master/csl-citation.json"} </w:instrText>
      </w:r>
      <w:r w:rsidR="00A70FF6">
        <w:rPr>
          <w:rFonts w:ascii="Times New Roman" w:hAnsi="Times New Roman" w:cs="Times New Roman"/>
          <w:sz w:val="20"/>
          <w:szCs w:val="20"/>
          <w:lang w:val="en-GB"/>
        </w:rPr>
        <w:fldChar w:fldCharType="separate"/>
      </w:r>
      <w:r w:rsidR="00A70FF6" w:rsidRPr="00A70FF6">
        <w:rPr>
          <w:rFonts w:ascii="Times New Roman" w:hAnsi="Times New Roman" w:cs="Times New Roman"/>
          <w:sz w:val="20"/>
          <w:szCs w:val="24"/>
          <w:lang w:val="en-US"/>
        </w:rPr>
        <w:t>(Brown, 2017)</w:t>
      </w:r>
      <w:r w:rsidR="00A70FF6">
        <w:rPr>
          <w:rFonts w:ascii="Times New Roman" w:hAnsi="Times New Roman" w:cs="Times New Roman"/>
          <w:sz w:val="20"/>
          <w:szCs w:val="20"/>
          <w:lang w:val="en-GB"/>
        </w:rPr>
        <w:fldChar w:fldCharType="end"/>
      </w:r>
      <w:r w:rsidR="00DC23D1" w:rsidRPr="004F09BE">
        <w:rPr>
          <w:rFonts w:ascii="Times New Roman" w:hAnsi="Times New Roman" w:cs="Times New Roman"/>
          <w:sz w:val="20"/>
          <w:szCs w:val="20"/>
          <w:lang w:val="en-GB"/>
        </w:rPr>
        <w:t>. P</w:t>
      </w:r>
      <w:r w:rsidRPr="004F09BE">
        <w:rPr>
          <w:rFonts w:ascii="Times New Roman" w:hAnsi="Times New Roman" w:cs="Times New Roman"/>
          <w:sz w:val="20"/>
          <w:szCs w:val="20"/>
          <w:lang w:val="en-GB"/>
        </w:rPr>
        <w:t xml:space="preserve">rotest </w:t>
      </w:r>
      <w:r w:rsidR="00DC23D1" w:rsidRPr="004F09BE">
        <w:rPr>
          <w:rFonts w:ascii="Times New Roman" w:hAnsi="Times New Roman" w:cs="Times New Roman"/>
          <w:sz w:val="20"/>
          <w:szCs w:val="20"/>
          <w:lang w:val="en-GB"/>
        </w:rPr>
        <w:t>a</w:t>
      </w:r>
      <w:r w:rsidRPr="004F09BE">
        <w:rPr>
          <w:rFonts w:ascii="Times New Roman" w:hAnsi="Times New Roman" w:cs="Times New Roman"/>
          <w:sz w:val="20"/>
          <w:szCs w:val="20"/>
          <w:lang w:val="en-GB"/>
        </w:rPr>
        <w:t>i</w:t>
      </w:r>
      <w:r w:rsidR="00DC23D1" w:rsidRPr="004F09BE">
        <w:rPr>
          <w:rFonts w:ascii="Times New Roman" w:hAnsi="Times New Roman" w:cs="Times New Roman"/>
          <w:sz w:val="20"/>
          <w:szCs w:val="20"/>
          <w:lang w:val="en-GB"/>
        </w:rPr>
        <w:t>m</w:t>
      </w:r>
      <w:r w:rsidRPr="004F09BE">
        <w:rPr>
          <w:rFonts w:ascii="Times New Roman" w:hAnsi="Times New Roman" w:cs="Times New Roman"/>
          <w:sz w:val="20"/>
          <w:szCs w:val="20"/>
          <w:lang w:val="en-GB"/>
        </w:rPr>
        <w:t>s to eliminate</w:t>
      </w:r>
      <w:r w:rsidR="00DC23D1" w:rsidRPr="004F09BE">
        <w:rPr>
          <w:rFonts w:ascii="Times New Roman" w:hAnsi="Times New Roman" w:cs="Times New Roman"/>
          <w:sz w:val="20"/>
          <w:szCs w:val="20"/>
          <w:lang w:val="en-GB"/>
        </w:rPr>
        <w:t xml:space="preserve"> the</w:t>
      </w:r>
      <w:r w:rsidRPr="004F09BE">
        <w:rPr>
          <w:rFonts w:ascii="Times New Roman" w:hAnsi="Times New Roman" w:cs="Times New Roman"/>
          <w:sz w:val="20"/>
          <w:szCs w:val="20"/>
          <w:lang w:val="en-GB"/>
        </w:rPr>
        <w:t xml:space="preserve"> negative stereotypes </w:t>
      </w:r>
      <w:r w:rsidR="00DC23D1" w:rsidRPr="004F09BE">
        <w:rPr>
          <w:rFonts w:ascii="Times New Roman" w:hAnsi="Times New Roman" w:cs="Times New Roman"/>
          <w:sz w:val="20"/>
          <w:szCs w:val="20"/>
          <w:lang w:val="en-GB"/>
        </w:rPr>
        <w:t xml:space="preserve">through </w:t>
      </w:r>
      <w:r w:rsidRPr="004F09BE">
        <w:rPr>
          <w:rFonts w:ascii="Times New Roman" w:hAnsi="Times New Roman" w:cs="Times New Roman"/>
          <w:sz w:val="20"/>
          <w:szCs w:val="20"/>
          <w:lang w:val="en-GB"/>
        </w:rPr>
        <w:t>public statements, media reports, or advertisements</w:t>
      </w:r>
      <w:r w:rsidR="004F6B83" w:rsidRPr="004F09BE">
        <w:rPr>
          <w:rFonts w:ascii="Times New Roman" w:hAnsi="Times New Roman" w:cs="Times New Roman"/>
          <w:sz w:val="20"/>
          <w:szCs w:val="20"/>
          <w:lang w:val="en-GB"/>
        </w:rPr>
        <w:t xml:space="preserve"> </w:t>
      </w:r>
      <w:r w:rsidR="004F6B83" w:rsidRPr="004F09BE">
        <w:rPr>
          <w:rFonts w:ascii="Times New Roman" w:hAnsi="Times New Roman" w:cs="Times New Roman"/>
          <w:sz w:val="20"/>
          <w:szCs w:val="20"/>
          <w:lang w:val="en-GB"/>
        </w:rPr>
        <w:fldChar w:fldCharType="begin"/>
      </w:r>
      <w:r w:rsidR="00A70FF6">
        <w:rPr>
          <w:rFonts w:ascii="Times New Roman" w:hAnsi="Times New Roman" w:cs="Times New Roman"/>
          <w:sz w:val="20"/>
          <w:szCs w:val="20"/>
          <w:lang w:val="en-GB"/>
        </w:rPr>
        <w:instrText xml:space="preserve"> ADDIN ZOTERO_ITEM CSL_CITATION {"citationID":"aa5yL0Oe","properties":{"formattedCitation":"(R\\uc0\\u252{}sch, Angermeyer, &amp; Corrigan, 2005)","plainCitation":"(Rüsch, Angermeyer, &amp; Corrigan, 2005)","noteIndex":0},"citationItems":[{"id":2419,"uris":["http://zotero.org/users/local/3bOTVbWd/items/B7JZLJ7L"],"uri":["http://zotero.org/users/local/3bOTVbWd/items/B7JZLJ7L"],"itemData":{"id":2419,"type":"article-journal","title":"Mental illness stigma: concepts, consequences, and initiatives to reduce stigma","container-title":"Eur Psychiatry","page":"529-39","volume":"20","issue":"8","archive_location":"16171984","abstract":"Persons with mental illness frequently encounter public stigma and may suffer from self-stigma. This review aims to clarify the concept of mental illness stigma and discuss consequences for individuals with mental illness. After a conceptual overview of stigma we discuss two leading concepts of mental illness stigma and consequences of stigma, focussing on self-stigma/empowerment and fear of stigma as a barrier to using health services. Finally, we discuss three main strategies to reduce stigma -- protest, education, and contact -- and give examples of current anti-stigma campaigns. Well-designed anti-stigma initiatives will help to diminish negative consequences of mental illness stigma.","DOI":"10.1016/j.eurpsy.2005.04.004","ISSN":"0924-9338","shortTitle":"Mental illness stigma: concepts, consequences, and initiatives to reduce stigma","language":"eng","author":[{"family":"Rüsch","given":"N."},{"family":"Angermeyer","given":"M. C."},{"family":"Corrigan","given":"P. W."}],"issued":{"date-parts":[["2005",12]]}}}],"schema":"https://github.com/citation-style-language/schema/raw/master/csl-citation.json"} </w:instrText>
      </w:r>
      <w:r w:rsidR="004F6B83" w:rsidRPr="004F09BE">
        <w:rPr>
          <w:rFonts w:ascii="Times New Roman" w:hAnsi="Times New Roman" w:cs="Times New Roman"/>
          <w:sz w:val="20"/>
          <w:szCs w:val="20"/>
          <w:lang w:val="en-GB"/>
        </w:rPr>
        <w:fldChar w:fldCharType="separate"/>
      </w:r>
      <w:r w:rsidR="00A70FF6" w:rsidRPr="00A70FF6">
        <w:rPr>
          <w:rFonts w:ascii="Times New Roman" w:hAnsi="Times New Roman" w:cs="Times New Roman"/>
          <w:sz w:val="20"/>
          <w:szCs w:val="24"/>
          <w:lang w:val="en-US"/>
        </w:rPr>
        <w:t>(Rüsch, Angermeyer, &amp; Corrigan, 2005)</w:t>
      </w:r>
      <w:r w:rsidR="004F6B83" w:rsidRPr="004F09BE">
        <w:rPr>
          <w:rFonts w:ascii="Times New Roman" w:hAnsi="Times New Roman" w:cs="Times New Roman"/>
          <w:sz w:val="20"/>
          <w:szCs w:val="20"/>
          <w:lang w:val="en-GB"/>
        </w:rPr>
        <w:fldChar w:fldCharType="end"/>
      </w:r>
      <w:r w:rsidR="00DC23D1" w:rsidRPr="004F09BE">
        <w:rPr>
          <w:rFonts w:ascii="Times New Roman" w:hAnsi="Times New Roman" w:cs="Times New Roman"/>
          <w:sz w:val="20"/>
          <w:szCs w:val="20"/>
          <w:lang w:val="en-GB"/>
        </w:rPr>
        <w:t>,</w:t>
      </w:r>
      <w:r w:rsidRPr="004F09BE">
        <w:rPr>
          <w:rFonts w:ascii="Times New Roman" w:hAnsi="Times New Roman" w:cs="Times New Roman"/>
          <w:sz w:val="20"/>
          <w:szCs w:val="20"/>
          <w:lang w:val="en-GB"/>
        </w:rPr>
        <w:t xml:space="preserve"> but does not </w:t>
      </w:r>
      <w:r w:rsidRPr="004F09BE">
        <w:rPr>
          <w:rFonts w:ascii="Times New Roman" w:hAnsi="Times New Roman" w:cs="Times New Roman"/>
          <w:sz w:val="20"/>
          <w:szCs w:val="20"/>
          <w:lang w:val="en-GB"/>
        </w:rPr>
        <w:lastRenderedPageBreak/>
        <w:t xml:space="preserve">necessarily provide a positive alternative that can replace the negative stereotype. Direct contact with people with mental </w:t>
      </w:r>
      <w:r w:rsidRPr="0074366E">
        <w:rPr>
          <w:rFonts w:ascii="Times New Roman" w:hAnsi="Times New Roman" w:cs="Times New Roman"/>
          <w:sz w:val="20"/>
          <w:szCs w:val="20"/>
          <w:lang w:val="en-GB"/>
        </w:rPr>
        <w:t>disorders has been shown to be an effective way to fight stigm</w:t>
      </w:r>
      <w:r w:rsidR="00234656" w:rsidRPr="0074366E">
        <w:rPr>
          <w:rFonts w:ascii="Times New Roman" w:hAnsi="Times New Roman" w:cs="Times New Roman"/>
          <w:sz w:val="20"/>
          <w:szCs w:val="20"/>
          <w:lang w:val="en-GB"/>
        </w:rPr>
        <w:t>a</w:t>
      </w:r>
      <w:r w:rsidRPr="0074366E">
        <w:rPr>
          <w:rFonts w:ascii="Times New Roman" w:hAnsi="Times New Roman" w:cs="Times New Roman"/>
          <w:sz w:val="20"/>
          <w:szCs w:val="20"/>
          <w:lang w:val="en-GB"/>
        </w:rPr>
        <w:t xml:space="preserve"> by reducing anxiety and allowing people to check the untruthfulness of </w:t>
      </w:r>
      <w:r w:rsidR="00DC23D1" w:rsidRPr="0074366E">
        <w:rPr>
          <w:rFonts w:ascii="Times New Roman" w:hAnsi="Times New Roman" w:cs="Times New Roman"/>
          <w:sz w:val="20"/>
          <w:szCs w:val="20"/>
          <w:lang w:val="en-GB"/>
        </w:rPr>
        <w:t>their</w:t>
      </w:r>
      <w:r w:rsidRPr="0074366E">
        <w:rPr>
          <w:rFonts w:ascii="Times New Roman" w:hAnsi="Times New Roman" w:cs="Times New Roman"/>
          <w:sz w:val="20"/>
          <w:szCs w:val="20"/>
          <w:lang w:val="en-GB"/>
        </w:rPr>
        <w:t xml:space="preserve"> prejudice</w:t>
      </w:r>
      <w:r w:rsidR="004F6B83" w:rsidRPr="0074366E">
        <w:rPr>
          <w:rFonts w:ascii="Times New Roman" w:hAnsi="Times New Roman" w:cs="Times New Roman"/>
          <w:sz w:val="20"/>
          <w:szCs w:val="20"/>
          <w:lang w:val="en-GB"/>
        </w:rPr>
        <w:t xml:space="preserve"> </w:t>
      </w:r>
      <w:r w:rsidR="004F6B83" w:rsidRPr="0074366E">
        <w:rPr>
          <w:rFonts w:ascii="Times New Roman" w:hAnsi="Times New Roman" w:cs="Times New Roman"/>
          <w:sz w:val="20"/>
          <w:szCs w:val="20"/>
          <w:lang w:val="en-GB"/>
        </w:rPr>
        <w:fldChar w:fldCharType="begin"/>
      </w:r>
      <w:r w:rsidR="00A70FF6" w:rsidRPr="0074366E">
        <w:rPr>
          <w:rFonts w:ascii="Times New Roman" w:hAnsi="Times New Roman" w:cs="Times New Roman"/>
          <w:sz w:val="20"/>
          <w:szCs w:val="20"/>
          <w:lang w:val="en-GB"/>
        </w:rPr>
        <w:instrText xml:space="preserve"> ADDIN ZOTERO_ITEM CSL_CITATION {"citationID":"cflcl1os","properties":{"formattedCitation":"(Chen, Koller, Krupa, &amp; Stuart, 2016; S. Evans-Lacko et al., 2013; S. Evans-Lacko, Brohan, Mojtabai, &amp; Thornicroft, 2012)","plainCitation":"(Chen, Koller, Krupa, &amp; Stuart, 2016; S. Evans-Lacko et al., 2013; S. Evans-Lacko, Brohan, Mojtabai, &amp; Thornicroft, 2012)","noteIndex":0},"citationItems":[{"id":3264,"uris":["http://zotero.org/users/local/3bOTVbWd/items/5GSXAHRA"],"uri":["http://zotero.org/users/local/3bOTVbWd/items/5GSXAHRA"],"itemData":{"id":3264,"type":"article-journal","title":"Contact in the Classroom: Developing a Program Model for Youth Mental Health Contact-Based Anti-stigma Education","container-title":"Community Mental Health Journal","page":"281-293","volume":"52","issue":"3","archive":"Scopus","abstract":"This study evaluated eighteen Canadian anti-stigma programs targeting high-school students. The purpose was to identify critical domains and develop a program model of contact-based interventions. Three steps were implemented. The first step involved collecting program information through twenty in-depth interviews with stakeholders and field observations of seven programs. The second step involved constructing critical ingredients into domains for conceptual clarity and component modeling. The third step involved validating the program model by stakeholders review and initial fidelity testing with program outcomes. A program model with an overarching theme “engaging contact reduces stigma” and three underlying constructs (speakers, message, and interaction) were developed. Within each construct three specific domains were identified to explain the concepts. Connection, engagement, and empowerment are critical domains of anti-stigma programs for the youth population. Findings from this study have built on the scientific knowledge about the change theory underpinning youth contact-based intervention. © 2015, Springer Science+Business Media New York.","DOI":"10.1007/s10597-015-9944-7","author":[{"family":"Chen","given":"S.-P."},{"family":"Koller","given":"M."},{"family":"Krupa","given":"T."},{"family":"Stuart","given":"H."}],"issued":{"date-parts":[["2016"]]}}},{"id":844,"uris":["http://zotero.org/users/local/3bOTVbWd/items/T7IY3UZC"],"uri":["http://zotero.org/users/local/3bOTVbWd/items/T7IY3UZC"],"itemData":{"id":844,"type":"article-journal","title":"Association between public views of mental illness and self-stigma among individuals with mental illness in 14 European countries","container-title":"Psychol Med","page":"1741-52","volume":"42","issue":"8","archive_location":"22085422","abstract":"Little is known about how the views of the public are related to self-stigma among people with mental health problems. Despite increasing activity aimed at reducing mental illness stigma, there is little evidence to guide and inform specific anti-stigma campaign development and messages to be used in mass campaigns. A better understanding of the association between public knowledge, attitudes and behaviours and the internalization of stigma among people with mental health problems is needed.|This study links two large, international datasets to explore the association between public stigma in 14 European countries (Eurobarometer survey) and individual reports of self-stigma, perceived discrimination and empowerment among persons with mental illness (n=1835) residing in those countries [the Global Alliance of Mental Illness Advocacy Networks (GAMIAN) study].|Individuals with mental illness living in countries with less stigmatizing attitudes, higher rates of help-seeking and treatment utilization and better perceived access to information had lower rates of self-stigma and perceived discrimination and those living in countries where the public felt more comfortable talking to people with mental illness had less self-stigma and felt more empowered.|Targeting the general public through mass anti-stigma interventions may lead to a virtuous cycle by disrupting the negative feedback engendered by public stigma, thereby reducing self-stigma among people with mental health problems. A combined approach involving knowledge, attitudes and behaviour is needed; mass interventions that facilitate disclosure and positive social contact may be the most effective. Improving availability of information about mental health issues and facilitating access to care and help-seeking also show promise with regard to stigma.","DOI":"10.1017/S0033291711002558","ISSN":"1469-8978","shortTitle":"Association between public views of mental illness and self-stigma among individuals with mental illness in 14 European countries","language":"eng","author":[{"family":"Evans-Lacko","given":"S."},{"family":"Brohan","given":"E."},{"family":"Mojtabai","given":"R."},{"family":"Thornicroft","given":"G."}],"issued":{"date-parts":[["2012",8]]}}},{"id":853,"uris":["http://zotero.org/users/local/3bOTVbWd/items/2UTP9Q2T"],"uri":["http://zotero.org/users/local/3bOTVbWd/items/2UTP9Q2T"],"itemData":{"id":853,"type":"article-journal","title":"Influence of Time to Change's social marketing interventions on stigma in England 2009-2011","container-title":"Br J Psychiatry Suppl","page":"s77-88","volume":"55","archive_location":"23553699","abstract":"England's Time To Change (TTC) social marketing campaign emphasised social contact between people with and without mental health problems to reduce stigma and discrimination.|We aimed to assess the effectiveness of the mass media component and also that of the mass social contact events.|Online interviews were performed before and after each burst of mass media social marketing to evaluate changes in knowledge, attitudes and behaviour and associations between campaign awareness and outcomes. Participants at social contact events were asked about the occurrence and quality of contact, attitudes, readiness to discuss mental health and intended behaviour towards people with mental health problems.|Prompted campaign awareness was 38-64%. A longitudinal improvement was noted for one intended behaviour item but not for knowledge or attitudes. Campaign awareness was positively associated with greater knowledge (β = 0.80, 95% CI 0.52-1.08) and more favourable attitudes (commonality OR 1.37, 95% CI 1.10-1.70; dangerousness OR 1.41, 95% CI 1.22-1.63) and intended behaviour (β = 0.75, 95% CI 0.53-0.96). Social contact at events demonstrated a positive impact (M = 2.68) v. no contact (M = 2.42) on perceived attitude change; t(211) = 3.30, P = 0.001. Contact quality predicted more positive attitude change (r = 0.33, P&lt;0.01) and greater confidence to challenge stigma (r = 0.38, P&lt;0.01).|The favourable short-term consequences of the social marketing campaign suggest that social contact can be used by anti-stigma programmes to reduce stigma.","DOI":"10.1192/bjp.bp.113.126672","ISSN":"0960-5371","shortTitle":"Influence of Time to Change's social marketing interventions on stigma in England 2009-2011","language":"eng","author":[{"family":"Evans-Lacko","given":"S."},{"family":"Malcolm","given":"E."},{"family":"West","given":"K."},{"family":"Rose","given":"D."},{"family":"London","given":"J."},{"family":"Rüsch","given":"N."},{"family":"Little","given":"K."},{"family":"Henderson","given":"C."},{"family":"Thornicroft","given":"G."}],"issued":{"date-parts":[["2013",4]]}}}],"schema":"https://github.com/citation-style-language/schema/raw/master/csl-citation.json"} </w:instrText>
      </w:r>
      <w:r w:rsidR="004F6B83" w:rsidRPr="0074366E">
        <w:rPr>
          <w:rFonts w:ascii="Times New Roman" w:hAnsi="Times New Roman" w:cs="Times New Roman"/>
          <w:sz w:val="20"/>
          <w:szCs w:val="20"/>
          <w:lang w:val="en-GB"/>
        </w:rPr>
        <w:fldChar w:fldCharType="separate"/>
      </w:r>
      <w:r w:rsidR="00A70FF6" w:rsidRPr="0074366E">
        <w:rPr>
          <w:rFonts w:ascii="Times New Roman" w:hAnsi="Times New Roman" w:cs="Times New Roman"/>
          <w:sz w:val="20"/>
          <w:szCs w:val="20"/>
          <w:lang w:val="en-US"/>
        </w:rPr>
        <w:t>(Chen, Koller, Krupa, &amp; Stuart, 2016; S. Evans-Lacko et al., 2013; S. Evans-Lacko, Brohan, Mojtabai, &amp; Thornicroft, 2012)</w:t>
      </w:r>
      <w:r w:rsidR="004F6B83" w:rsidRPr="0074366E">
        <w:rPr>
          <w:rFonts w:ascii="Times New Roman" w:hAnsi="Times New Roman" w:cs="Times New Roman"/>
          <w:sz w:val="20"/>
          <w:szCs w:val="20"/>
          <w:lang w:val="en-GB"/>
        </w:rPr>
        <w:fldChar w:fldCharType="end"/>
      </w:r>
      <w:r w:rsidRPr="0074366E">
        <w:rPr>
          <w:rFonts w:ascii="Times New Roman" w:hAnsi="Times New Roman" w:cs="Times New Roman"/>
          <w:sz w:val="20"/>
          <w:szCs w:val="20"/>
          <w:lang w:val="en-GB"/>
        </w:rPr>
        <w:t>.</w:t>
      </w:r>
      <w:r w:rsidR="009B7422" w:rsidRPr="0074366E">
        <w:rPr>
          <w:rFonts w:ascii="Times New Roman" w:hAnsi="Times New Roman" w:cs="Times New Roman"/>
          <w:sz w:val="20"/>
          <w:szCs w:val="20"/>
          <w:lang w:val="en-GB"/>
        </w:rPr>
        <w:t xml:space="preserve"> </w:t>
      </w:r>
    </w:p>
    <w:p w14:paraId="19603FF7" w14:textId="77777777" w:rsidR="0074366E" w:rsidRPr="0074366E" w:rsidRDefault="0074366E" w:rsidP="0074366E">
      <w:pPr>
        <w:spacing w:line="480" w:lineRule="auto"/>
        <w:jc w:val="both"/>
        <w:rPr>
          <w:rFonts w:ascii="Times New Roman" w:hAnsi="Times New Roman" w:cs="Times New Roman"/>
          <w:b/>
          <w:sz w:val="20"/>
          <w:szCs w:val="20"/>
          <w:lang w:val="en-US"/>
        </w:rPr>
      </w:pPr>
      <w:r w:rsidRPr="0074366E">
        <w:rPr>
          <w:rFonts w:ascii="Times New Roman" w:hAnsi="Times New Roman" w:cs="Times New Roman"/>
          <w:b/>
          <w:sz w:val="20"/>
          <w:szCs w:val="20"/>
          <w:lang w:val="en-US"/>
        </w:rPr>
        <w:t xml:space="preserve">Worldwide, several campaigns have been undertaken to fight stigma based on the latest evidence: Time to Change (England), Opening Minds (Canada), One of Us (Denmark), and other elsewhere. Unfortunately, the Italian situation is not positive in this respect: as Zoppei and Lasalvia have pointed out (Zoppei &amp; Lasalvia, 2011), although there have been at least 71 anti-stigma initiatives, a shared database is not available, there is no exchange of information between the various professionals involved, and often outcomes are not measured. </w:t>
      </w:r>
    </w:p>
    <w:p w14:paraId="634F807A" w14:textId="157C4470" w:rsidR="008268BE" w:rsidRPr="0074366E" w:rsidRDefault="006001D8" w:rsidP="0074366E">
      <w:pPr>
        <w:spacing w:line="480" w:lineRule="auto"/>
        <w:jc w:val="both"/>
        <w:rPr>
          <w:rFonts w:ascii="Times New Roman" w:hAnsi="Times New Roman" w:cs="Times New Roman"/>
          <w:sz w:val="20"/>
          <w:szCs w:val="20"/>
          <w:lang w:val="en-GB"/>
        </w:rPr>
      </w:pPr>
      <w:r w:rsidRPr="0074366E">
        <w:rPr>
          <w:rFonts w:ascii="Times New Roman" w:hAnsi="Times New Roman" w:cs="Times New Roman"/>
          <w:sz w:val="20"/>
          <w:szCs w:val="20"/>
          <w:lang w:val="en-GB"/>
        </w:rPr>
        <w:t>T</w:t>
      </w:r>
      <w:r w:rsidR="00583696" w:rsidRPr="0074366E">
        <w:rPr>
          <w:rFonts w:ascii="Times New Roman" w:hAnsi="Times New Roman" w:cs="Times New Roman"/>
          <w:sz w:val="20"/>
          <w:szCs w:val="20"/>
          <w:lang w:val="en-GB"/>
        </w:rPr>
        <w:t>hree recent reviews</w:t>
      </w:r>
      <w:r w:rsidR="00CC46F1" w:rsidRPr="0074366E">
        <w:rPr>
          <w:rFonts w:ascii="Times New Roman" w:hAnsi="Times New Roman" w:cs="Times New Roman"/>
          <w:sz w:val="20"/>
          <w:szCs w:val="20"/>
          <w:lang w:val="en-GB"/>
        </w:rPr>
        <w:t xml:space="preserve"> </w:t>
      </w:r>
      <w:r w:rsidR="00CC46F1" w:rsidRPr="0074366E">
        <w:rPr>
          <w:rFonts w:ascii="Times New Roman" w:hAnsi="Times New Roman" w:cs="Times New Roman"/>
          <w:sz w:val="20"/>
          <w:szCs w:val="20"/>
          <w:lang w:val="en-GB"/>
        </w:rPr>
        <w:fldChar w:fldCharType="begin"/>
      </w:r>
      <w:r w:rsidR="00A70FF6" w:rsidRPr="0074366E">
        <w:rPr>
          <w:rFonts w:ascii="Times New Roman" w:hAnsi="Times New Roman" w:cs="Times New Roman"/>
          <w:sz w:val="20"/>
          <w:szCs w:val="20"/>
          <w:lang w:val="en-GB"/>
        </w:rPr>
        <w:instrText xml:space="preserve"> ADDIN ZOTERO_ITEM CSL_CITATION {"citationID":"rUypfK3I","properties":{"formattedCitation":"(O\\uc0\\u8217{}Connor et al., 2014; Wei, McGrath, Hayden, &amp; Kutcher, 2015, 2016)","plainCitation":"(O’Connor et al., 2014; Wei, McGrath, Hayden, &amp; Kutcher, 2015, 2016)","noteIndex":0},"citationItems":[{"id":2044,"uris":["http://zotero.org/users/local/3bOTVbWd/items/TUH4P33I"],"uri":["http://zotero.org/users/local/3bOTVbWd/items/TUH4P33I"],"itemData":{"id":2044,"type":"article-journal","title":"Measuring mental health literacy--a review of scale-based measures","container-title":"J Ment Health","page":"197-204","volume":"23","issue":"4","archive_location":"24785120","abstract":"Mental Health Literacy (MHL) has become an important concept in the literature; however, quantitative research on MHL methodology has been limited.|This review identified peer-reviewed papers investigating MHL, assessed psychometric attributes of scale-based measures of MHL, and the extent that studies assessed the attributes that define MHL.|A comprehensive review of the literature was conducted to identify measures which generate a total MHL or subscale score was also conducted. A total of 13 studies were identified and their psychometric attributes determined using the Consensus-based Standards for the Selection of Health Measurement Instruments (COSMIN). The extent to which each measure assessed the attributes of MHL was also determined.|Results showed that included studies failed to report detailed information about the sample, measure development and testing to demonstrate the psychometric properties of their tool.|There are substantial limitations in current ability to measure MHL and there is significant scope for the development and evaluation of psychometrically robust measures that assess the relevant attributes of MHL. Further research could also focus on the adequacy of the current definition of MHL.","DOI":"10.3109/09638237.2014.910646","ISSN":"1360-0567","shortTitle":"Measuring mental health literacy--a review of scale-based measures","language":"eng","author":[{"family":"O'Connor","given":"M."},{"family":"Casey","given":"L."},{"family":"Clough","given":"B."}],"issued":{"date-parts":[["2014",8]]}}},{"id":2907,"uris":["http://zotero.org/users/local/3bOTVbWd/items/EINKQQXT"],"uri":["http://zotero.org/users/local/3bOTVbWd/items/EINKQQXT"],"itemData":{"id":2907,"type":"article-journal","title":"Mental health literacy measures evaluating knowledge, attitudes and help-seeking: a scoping review","container-title":"BMC Psychiatry","page":"291","volume":"15","archive_location":"26576680","abstract":"Mental health literacy has received increasing attention as a useful strategy to promote early identification of mental disorders, reduce stigma and enhance help-seeking behaviors. However, despite the abundance of research on mental health literacy interventions, there is the absence of evaluations of current available mental health literacy measures and related psychometrics. We conducted a scoping review to bridge the gap.|We searched PubMed, PsycINFO, Embase, CINAHL, Cochrane Library, and ERIC for relevant studies. We only focused on quantitative studies and English publications, however, we didn't limit study participants, locations, or publication dates. We excluded non-English studies, and did not check the grey literature (non peer-reviewed publications or documents of any type) and therefore may have missed some eligible measures.|We located 401 studies that include 69 knowledge measures (14 validated), 111 stigma measures (65 validated), and 35 help-seeking related measures (10 validated). Knowledge measures mainly investigated the ability of illness identification, and factual knowledge of mental disorders such as terminology, etiology, diagnosis, prognosis, and consequences. Stigma measures include those focused on stigma against mental illness or the mentally ill; self-stigma ; experienced stigma; and stigma against mental health treatment and help-seeking. Help-seeking measures included those of help-seeking attitudes, intentions to seek help, and actual help-seeking behaviors.|Our review provides a compendium of available mental health literacy measures to facilitate applying existing measures or developing new measures. It also provides a solid database for future research on systematically assessing the quality of the included measures.","DOI":"10.1186/s12888-015-0681-9","ISSN":"1471-244X","shortTitle":"Mental health literacy measures evaluating knowledge, attitudes and help-seeking: a scoping review","language":"eng","author":[{"family":"Wei","given":"Y."},{"family":"McGrath","given":"P. J."},{"family":"Hayden","given":"J."},{"family":"Kutcher","given":"S."}],"issued":{"date-parts":[["2015",11]]}}},{"id":2908,"uris":["http://zotero.org/users/local/3bOTVbWd/items/ZDDUCLFX"],"uri":["http://zotero.org/users/local/3bOTVbWd/items/ZDDUCLFX"],"itemData":{"id":2908,"type":"article-journal","title":"Measurement properties of tools measuring mental health knowledge: a systematic review","container-title":"BMC Psychiatry","page":"297","volume":"16","archive_location":"27553955","abstract":"Mental health literacy has received great attention recently to improve mental health knowledge, decrease stigma and enhance help-seeking behaviors. We conducted a systematic review to critically appraise the qualities of studies evaluating the measurement properties of mental health knowledge tools and the quality of included measurement properties.|We searched PubMed, PsycINFO, EMBASE, CINAHL, the Cochrane Library, and ERIC for studies addressing psychometrics of mental health knowledge tools and published in English. We applied the COSMIN checklist to assess the methodological quality of each study as \"excellent\", \"good\", \"fair\", or \"indeterminate\". We ranked the level of evidence of the overall quality of each measurement property across studies as \"strong\", \"moderate\", \"limited\", \"conflicting\", or \"unknown\".|We identified 16 mental health knowledge tools in 17 studies, addressing reliability, validity, responsiveness or measurement errors. The methodological quality of included studies ranged from \"poor\" to \"excellent\" including 6 studies addressing the content validity, internal consistency or structural validity demonstrating \"excellent\" quality. We found strong evidence of the content validity or internal consistency of 6 tools; moderate evidence of the internal consistency, the content validity or the reliability of 8 tools; and limited evidence of the reliability, the structural validity, the criterion validity, or the construct validity of 12 tools.|Both the methodological qualities of included studies and the overall evidence of measurement properties are mixed. Based on the current evidence, we recommend that researchers consider using tools with measurement properties of strong or moderate evidence that also reached the threshold for positive ratings according to COSMIN checklist.","DOI":"10.1186/s12888-016-1012-5","ISSN":"1471-244X","shortTitle":"Measurement properties of tools measuring mental health knowledge: a systematic review","language":"eng","author":[{"family":"Wei","given":"Y."},{"family":"McGrath","given":"P. J."},{"family":"Hayden","given":"J."},{"family":"Kutcher","given":"S."}],"issued":{"date-parts":[["2016",8]]}}}],"schema":"https://github.com/citation-style-language/schema/raw/master/csl-citation.json"} </w:instrText>
      </w:r>
      <w:r w:rsidR="00CC46F1" w:rsidRPr="0074366E">
        <w:rPr>
          <w:rFonts w:ascii="Times New Roman" w:hAnsi="Times New Roman" w:cs="Times New Roman"/>
          <w:sz w:val="20"/>
          <w:szCs w:val="20"/>
          <w:lang w:val="en-GB"/>
        </w:rPr>
        <w:fldChar w:fldCharType="separate"/>
      </w:r>
      <w:r w:rsidR="00A70FF6" w:rsidRPr="0074366E">
        <w:rPr>
          <w:rFonts w:ascii="Times New Roman" w:hAnsi="Times New Roman" w:cs="Times New Roman"/>
          <w:sz w:val="20"/>
          <w:szCs w:val="20"/>
          <w:lang w:val="en-US"/>
        </w:rPr>
        <w:t>(O’Connor et al., 2014; Wei, McGrath, Hayden, &amp; Kutcher, 2015, 2016)</w:t>
      </w:r>
      <w:r w:rsidR="00CC46F1" w:rsidRPr="0074366E">
        <w:rPr>
          <w:rFonts w:ascii="Times New Roman" w:hAnsi="Times New Roman" w:cs="Times New Roman"/>
          <w:sz w:val="20"/>
          <w:szCs w:val="20"/>
          <w:lang w:val="en-GB"/>
        </w:rPr>
        <w:fldChar w:fldCharType="end"/>
      </w:r>
      <w:r w:rsidRPr="0074366E">
        <w:rPr>
          <w:rFonts w:ascii="Times New Roman" w:hAnsi="Times New Roman" w:cs="Times New Roman"/>
          <w:sz w:val="20"/>
          <w:szCs w:val="20"/>
          <w:lang w:val="en-GB"/>
        </w:rPr>
        <w:t xml:space="preserve"> </w:t>
      </w:r>
      <w:r w:rsidR="00583696" w:rsidRPr="0074366E">
        <w:rPr>
          <w:rFonts w:ascii="Times New Roman" w:hAnsi="Times New Roman" w:cs="Times New Roman"/>
          <w:sz w:val="20"/>
          <w:szCs w:val="20"/>
          <w:lang w:val="en-GB"/>
        </w:rPr>
        <w:t>have shown that, from 1999 to present, there are</w:t>
      </w:r>
      <w:r w:rsidRPr="0074366E">
        <w:rPr>
          <w:rFonts w:ascii="Times New Roman" w:hAnsi="Times New Roman" w:cs="Times New Roman"/>
          <w:sz w:val="20"/>
          <w:szCs w:val="20"/>
          <w:lang w:val="en-GB"/>
        </w:rPr>
        <w:t xml:space="preserve"> </w:t>
      </w:r>
      <w:r w:rsidR="00583696" w:rsidRPr="0074366E">
        <w:rPr>
          <w:rFonts w:ascii="Times New Roman" w:hAnsi="Times New Roman" w:cs="Times New Roman"/>
          <w:sz w:val="20"/>
          <w:szCs w:val="20"/>
          <w:lang w:val="en-GB"/>
        </w:rPr>
        <w:t xml:space="preserve">13 to 16 validated </w:t>
      </w:r>
      <w:r w:rsidRPr="0074366E">
        <w:rPr>
          <w:rFonts w:ascii="Times New Roman" w:hAnsi="Times New Roman" w:cs="Times New Roman"/>
          <w:sz w:val="20"/>
          <w:szCs w:val="20"/>
          <w:lang w:val="en-GB"/>
        </w:rPr>
        <w:t>questionnaires</w:t>
      </w:r>
      <w:r w:rsidR="00DC23D1" w:rsidRPr="0074366E">
        <w:rPr>
          <w:rFonts w:ascii="Times New Roman" w:hAnsi="Times New Roman" w:cs="Times New Roman"/>
          <w:sz w:val="20"/>
          <w:szCs w:val="20"/>
          <w:lang w:val="en-GB"/>
        </w:rPr>
        <w:t xml:space="preserve"> measuring</w:t>
      </w:r>
      <w:r w:rsidRPr="0074366E">
        <w:rPr>
          <w:rFonts w:ascii="Times New Roman" w:hAnsi="Times New Roman" w:cs="Times New Roman"/>
          <w:sz w:val="20"/>
          <w:szCs w:val="20"/>
          <w:lang w:val="en-GB"/>
        </w:rPr>
        <w:t xml:space="preserve"> the MHL or mental health knowledge</w:t>
      </w:r>
      <w:r w:rsidR="00DC23D1" w:rsidRPr="0074366E">
        <w:rPr>
          <w:rFonts w:ascii="Times New Roman" w:hAnsi="Times New Roman" w:cs="Times New Roman"/>
          <w:sz w:val="20"/>
          <w:szCs w:val="20"/>
          <w:lang w:val="en-GB"/>
        </w:rPr>
        <w:t xml:space="preserve"> in general</w:t>
      </w:r>
      <w:r w:rsidRPr="0074366E">
        <w:rPr>
          <w:rFonts w:ascii="Times New Roman" w:hAnsi="Times New Roman" w:cs="Times New Roman"/>
          <w:sz w:val="20"/>
          <w:szCs w:val="20"/>
          <w:lang w:val="en-GB"/>
        </w:rPr>
        <w:t>.</w:t>
      </w:r>
      <w:r w:rsidR="008268BE" w:rsidRPr="0074366E">
        <w:rPr>
          <w:rFonts w:ascii="Times New Roman" w:hAnsi="Times New Roman" w:cs="Times New Roman"/>
          <w:sz w:val="20"/>
          <w:szCs w:val="20"/>
          <w:lang w:val="en-GB"/>
        </w:rPr>
        <w:t xml:space="preserve"> </w:t>
      </w:r>
    </w:p>
    <w:p w14:paraId="41E09378" w14:textId="279F42EE" w:rsidR="00AE0D38" w:rsidRPr="004F09BE" w:rsidRDefault="003A7B77" w:rsidP="0074366E">
      <w:pPr>
        <w:spacing w:line="480" w:lineRule="auto"/>
        <w:jc w:val="both"/>
        <w:rPr>
          <w:rFonts w:ascii="Times New Roman" w:hAnsi="Times New Roman" w:cs="Times New Roman"/>
          <w:sz w:val="20"/>
          <w:szCs w:val="20"/>
          <w:lang w:val="en-GB"/>
        </w:rPr>
      </w:pPr>
      <w:r w:rsidRPr="0074366E">
        <w:rPr>
          <w:rFonts w:ascii="Times New Roman" w:hAnsi="Times New Roman" w:cs="Times New Roman"/>
          <w:sz w:val="20"/>
          <w:szCs w:val="20"/>
          <w:lang w:val="en-GB"/>
        </w:rPr>
        <w:t xml:space="preserve">The MAKS </w:t>
      </w:r>
      <w:r w:rsidR="00167AA2" w:rsidRPr="0074366E">
        <w:rPr>
          <w:rFonts w:ascii="Times New Roman" w:hAnsi="Times New Roman" w:cs="Times New Roman"/>
          <w:sz w:val="20"/>
          <w:szCs w:val="20"/>
          <w:lang w:val="en-GB"/>
        </w:rPr>
        <w:t>can be adapted</w:t>
      </w:r>
      <w:r w:rsidR="00167AA2" w:rsidRPr="004F09BE">
        <w:rPr>
          <w:rFonts w:ascii="Times New Roman" w:hAnsi="Times New Roman" w:cs="Times New Roman"/>
          <w:sz w:val="20"/>
          <w:szCs w:val="20"/>
          <w:lang w:val="en-GB"/>
        </w:rPr>
        <w:t xml:space="preserve"> </w:t>
      </w:r>
      <w:r w:rsidRPr="004F09BE">
        <w:rPr>
          <w:rFonts w:ascii="Times New Roman" w:hAnsi="Times New Roman" w:cs="Times New Roman"/>
          <w:sz w:val="20"/>
          <w:szCs w:val="20"/>
          <w:lang w:val="en-GB"/>
        </w:rPr>
        <w:t xml:space="preserve">to different </w:t>
      </w:r>
      <w:r w:rsidR="00167AA2" w:rsidRPr="004F09BE">
        <w:rPr>
          <w:rFonts w:ascii="Times New Roman" w:hAnsi="Times New Roman" w:cs="Times New Roman"/>
          <w:sz w:val="20"/>
          <w:szCs w:val="20"/>
          <w:lang w:val="en-GB"/>
        </w:rPr>
        <w:t>contexts</w:t>
      </w:r>
      <w:r w:rsidR="00023A9E" w:rsidRPr="004F09BE">
        <w:rPr>
          <w:rFonts w:ascii="Times New Roman" w:hAnsi="Times New Roman" w:cs="Times New Roman"/>
          <w:sz w:val="20"/>
          <w:szCs w:val="20"/>
          <w:lang w:val="en-GB"/>
        </w:rPr>
        <w:t xml:space="preserve">, and </w:t>
      </w:r>
      <w:r w:rsidR="00043449" w:rsidRPr="004F09BE">
        <w:rPr>
          <w:rFonts w:ascii="Times New Roman" w:hAnsi="Times New Roman" w:cs="Times New Roman"/>
          <w:sz w:val="20"/>
          <w:szCs w:val="20"/>
          <w:lang w:val="en-GB"/>
        </w:rPr>
        <w:t xml:space="preserve">it can be used </w:t>
      </w:r>
      <w:r w:rsidR="00023A9E" w:rsidRPr="004F09BE">
        <w:rPr>
          <w:rFonts w:ascii="Times New Roman" w:hAnsi="Times New Roman" w:cs="Times New Roman"/>
          <w:sz w:val="20"/>
          <w:szCs w:val="20"/>
          <w:lang w:val="en-GB"/>
        </w:rPr>
        <w:t xml:space="preserve">not only </w:t>
      </w:r>
      <w:r w:rsidR="00C115EE" w:rsidRPr="004F09BE">
        <w:rPr>
          <w:rFonts w:ascii="Times New Roman" w:hAnsi="Times New Roman" w:cs="Times New Roman"/>
          <w:sz w:val="20"/>
          <w:szCs w:val="20"/>
          <w:lang w:val="en-GB"/>
        </w:rPr>
        <w:t xml:space="preserve">among </w:t>
      </w:r>
      <w:r w:rsidR="00023A9E" w:rsidRPr="004F09BE">
        <w:rPr>
          <w:rFonts w:ascii="Times New Roman" w:hAnsi="Times New Roman" w:cs="Times New Roman"/>
          <w:sz w:val="20"/>
          <w:szCs w:val="20"/>
          <w:lang w:val="en-GB"/>
        </w:rPr>
        <w:t>the general population</w:t>
      </w:r>
      <w:r w:rsidR="00553CEE" w:rsidRPr="004F09BE">
        <w:rPr>
          <w:rFonts w:ascii="Times New Roman" w:hAnsi="Times New Roman" w:cs="Times New Roman"/>
          <w:sz w:val="20"/>
          <w:szCs w:val="20"/>
          <w:lang w:val="en-GB"/>
        </w:rPr>
        <w:t xml:space="preserve"> </w:t>
      </w:r>
      <w:r w:rsidR="00553CEE" w:rsidRPr="004F09BE">
        <w:rPr>
          <w:rFonts w:ascii="Times New Roman" w:hAnsi="Times New Roman" w:cs="Times New Roman"/>
          <w:sz w:val="20"/>
          <w:szCs w:val="20"/>
          <w:lang w:val="en-GB"/>
        </w:rPr>
        <w:fldChar w:fldCharType="begin"/>
      </w:r>
      <w:r w:rsidR="00A70FF6">
        <w:rPr>
          <w:rFonts w:ascii="Times New Roman" w:hAnsi="Times New Roman" w:cs="Times New Roman"/>
          <w:sz w:val="20"/>
          <w:szCs w:val="20"/>
          <w:lang w:val="en-GB"/>
        </w:rPr>
        <w:instrText xml:space="preserve"> ADDIN ZOTERO_ITEM CSL_CITATION {"citationID":"uL8HyRNu","properties":{"formattedCitation":"(S. Evans-Lacko et al., 2013; Sara Evans-Lacko et al., 2013; Henderson et al., 2016)","plainCitation":"(S. Evans-Lacko et al., 2013; Sara Evans-Lacko et al., 2013; Henderson et al., 2016)","noteIndex":0},"citationItems":[{"id":857,"uris":["http://zotero.org/users/local/3bOTVbWd/items/9Z8272J5"],"uri":["http://zotero.org/users/local/3bOTVbWd/items/9Z8272J5"],"itemData":{"id":857,"type":"article-journal","title":"Public knowledge, attitudes and behaviour regarding people with mental illness in England 2009-2012","container-title":"The British Journal of Psychiatry","page":"s51","volume":"202","issue":"s55","abstract":"Background Public stigma against people with mental health problems is damaging to individuals with mental illness and is associated with substantial societal burden. Aims To investigate whether public knowledge, attitudes and behaviour in relation to people with mental health problems have improved among the English population since the inception of the Time To Change programme in 2009. Method We analysed longitudinal trends in public knowledge, attitudes and behaviour between 2009 and 2012 among a nationally representative sample of English adults. Results There were improvements in intended behaviour (0.07 standard deviation units, 95% CI 0.01-0.14) and a non-significant trend for improvement in attitudes (P = 0.08) among the English population. There was, however, no significant improvement in knowledge or reported behaviour. Conclusions The findings provide support for effectiveness of the national Time to Change programme against stigma and discrimination in improving attitudes and intended behaviour, but not knowledge, among the public in England.","DOI":"10.1192/bjp.bp.112.112979","shortTitle":"Public knowledge, attitudes and behaviour regarding people with mental illness in England 2009-2012","author":[{"family":"Evans-Lacko","given":"Sara"},{"family":"Henderson","given":"Claire"},{"family":"Thornicroft","given":"Graham"}],"issued":{"date-parts":[["2013"]]}}},{"id":1235,"uris":["http://zotero.org/users/local/3bOTVbWd/items/PKMTIHQ7"],"uri":["http://zotero.org/users/local/3bOTVbWd/items/PKMTIHQ7"],"itemData":{"id":1235,"type":"article-journal","title":"Public knowledge, attitudes, social distance and reported contact regarding people with mental illness 2009-2015","container-title":"Acta Psychiatrica Scandinavica","page":"23-33","volume":"134","archive_location":"WOS:000381687200004","abstract":"Objective: To investigate whether public knowledge, attitudes, desire for social distance and reported contact in relation to people with mental health problems have improved in England during the Time to Change (TTC) programme to reduce stigma and discrimination 2009-2015. Methods: Using data from an annual face-to-face survey of a nationally representative sample of adults, we analysed longitudinal trends in the outcomes with regression modelling using standardised scores of the measures overall and by age and gender subgroups. Results: There were improvements in all outcomes. The improvement for knowledge was 0.17 standard deviation units in 2015 compared to 2009 (95% CI 0.10, 0.23); for attitudes 0.20 standard deviation units (95% CI 0.14, 0.27) and for social distance 0.17 standard deviation units (95% CI 0.11, 0.24). Survey year for 2015 vs. 2009 was associated with a higher likelihood of reported contact (OR 1.32, 95% CI 1.13, 1.53). Statistically significant interactions between year and age suggest the campaign had more impact on the attitudes of the target age group (25-45) than those aged over 65 or under 25. Women's reported contact with people with mental health problems increased more than did men's. Conclusion: The results provide support for the effectiveness of TTC.","DOI":"10.1111/acps.12607","ISSN":"0001-690X","shortTitle":"Public knowledge, attitudes, social distance and reported contact regarding people with mental illness 2009-2015","journalAbbreviation":"Acta Psychiatr. Scand.","language":"English","author":[{"family":"Henderson","given":"C."},{"family":"Robinson","given":"E."},{"family":"Evans-Lacko","given":"S."},{"family":"Corker","given":"E."},{"family":"Rebollo-Mesa","given":"I."},{"family":"Rose","given":"D."},{"family":"Thornicroft","given":"G."}],"issued":{"date-parts":[["2016",8]]}}},{"id":853,"uris":["http://zotero.org/users/local/3bOTVbWd/items/2UTP9Q2T"],"uri":["http://zotero.org/users/local/3bOTVbWd/items/2UTP9Q2T"],"itemData":{"id":853,"type":"article-journal","title":"Influence of Time to Change's social marketing interventions on stigma in England 2009-2011","container-title":"Br J Psychiatry Suppl","page":"s77-88","volume":"55","archive_location":"23553699","abstract":"England's Time To Change (TTC) social marketing campaign emphasised social contact between people with and without mental health problems to reduce stigma and discrimination.|We aimed to assess the effectiveness of the mass media component and also that of the mass social contact events.|Online interviews were performed before and after each burst of mass media social marketing to evaluate changes in knowledge, attitudes and behaviour and associations between campaign awareness and outcomes. Participants at social contact events were asked about the occurrence and quality of contact, attitudes, readiness to discuss mental health and intended behaviour towards people with mental health problems.|Prompted campaign awareness was 38-64%. A longitudinal improvement was noted for one intended behaviour item but not for knowledge or attitudes. Campaign awareness was positively associated with greater knowledge (β = 0.80, 95% CI 0.52-1.08) and more favourable attitudes (commonality OR 1.37, 95% CI 1.10-1.70; dangerousness OR 1.41, 95% CI 1.22-1.63) and intended behaviour (β = 0.75, 95% CI 0.53-0.96). Social contact at events demonstrated a positive impact (M = 2.68) v. no contact (M = 2.42) on perceived attitude change; t(211) = 3.30, P = 0.001. Contact quality predicted more positive attitude change (r = 0.33, P&lt;0.01) and greater confidence to challenge stigma (r = 0.38, P&lt;0.01).|The favourable short-term consequences of the social marketing campaign suggest that social contact can be used by anti-stigma programmes to reduce stigma.","DOI":"10.1192/bjp.bp.113.126672","ISSN":"0960-5371","shortTitle":"Influence of Time to Change's social marketing interventions on stigma in England 2009-2011","language":"eng","author":[{"family":"Evans-Lacko","given":"S."},{"family":"Malcolm","given":"E."},{"family":"West","given":"K."},{"family":"Rose","given":"D."},{"family":"London","given":"J."},{"family":"Rüsch","given":"N."},{"family":"Little","given":"K."},{"family":"Henderson","given":"C."},{"family":"Thornicroft","given":"G."}],"issued":{"date-parts":[["2013",4]]}}}],"schema":"https://github.com/citation-style-language/schema/raw/master/csl-citation.json"} </w:instrText>
      </w:r>
      <w:r w:rsidR="00553CEE" w:rsidRPr="004F09BE">
        <w:rPr>
          <w:rFonts w:ascii="Times New Roman" w:hAnsi="Times New Roman" w:cs="Times New Roman"/>
          <w:sz w:val="20"/>
          <w:szCs w:val="20"/>
          <w:lang w:val="en-GB"/>
        </w:rPr>
        <w:fldChar w:fldCharType="separate"/>
      </w:r>
      <w:r w:rsidR="00A70FF6" w:rsidRPr="00A70FF6">
        <w:rPr>
          <w:rFonts w:ascii="Times New Roman" w:hAnsi="Times New Roman" w:cs="Times New Roman"/>
          <w:sz w:val="20"/>
          <w:lang w:val="en-US"/>
        </w:rPr>
        <w:t>(S. Evans-Lacko et al., 2013; Sara Evans-Lacko et al., 2013; Henderson et al., 2016)</w:t>
      </w:r>
      <w:r w:rsidR="00553CEE" w:rsidRPr="004F09BE">
        <w:rPr>
          <w:rFonts w:ascii="Times New Roman" w:hAnsi="Times New Roman" w:cs="Times New Roman"/>
          <w:sz w:val="20"/>
          <w:szCs w:val="20"/>
          <w:lang w:val="en-GB"/>
        </w:rPr>
        <w:fldChar w:fldCharType="end"/>
      </w:r>
      <w:r w:rsidR="00167AA2" w:rsidRPr="004F09BE">
        <w:rPr>
          <w:rFonts w:ascii="Times New Roman" w:hAnsi="Times New Roman" w:cs="Times New Roman"/>
          <w:sz w:val="20"/>
          <w:szCs w:val="20"/>
          <w:lang w:val="en-GB"/>
        </w:rPr>
        <w:t>, but also with</w:t>
      </w:r>
      <w:r w:rsidR="00C115EE" w:rsidRPr="004F09BE">
        <w:rPr>
          <w:rFonts w:ascii="Times New Roman" w:hAnsi="Times New Roman" w:cs="Times New Roman"/>
          <w:sz w:val="20"/>
          <w:szCs w:val="20"/>
          <w:lang w:val="en-GB"/>
        </w:rPr>
        <w:t xml:space="preserve"> specific target groups including</w:t>
      </w:r>
      <w:r w:rsidR="00272FE8" w:rsidRPr="004F09BE">
        <w:rPr>
          <w:rFonts w:ascii="Times New Roman" w:hAnsi="Times New Roman" w:cs="Times New Roman"/>
          <w:sz w:val="20"/>
          <w:szCs w:val="20"/>
          <w:lang w:val="en-GB"/>
        </w:rPr>
        <w:t xml:space="preserve"> aviation</w:t>
      </w:r>
      <w:r w:rsidR="00553CEE" w:rsidRPr="004F09BE">
        <w:rPr>
          <w:rFonts w:ascii="Times New Roman" w:hAnsi="Times New Roman" w:cs="Times New Roman"/>
          <w:sz w:val="20"/>
          <w:szCs w:val="20"/>
          <w:lang w:val="en-GB"/>
        </w:rPr>
        <w:t xml:space="preserve"> </w:t>
      </w:r>
      <w:r w:rsidR="00553CEE" w:rsidRPr="004F09BE">
        <w:rPr>
          <w:rFonts w:ascii="Times New Roman" w:hAnsi="Times New Roman" w:cs="Times New Roman"/>
          <w:sz w:val="20"/>
          <w:szCs w:val="20"/>
          <w:lang w:val="en-GB"/>
        </w:rPr>
        <w:fldChar w:fldCharType="begin"/>
      </w:r>
      <w:r w:rsidR="002757E6" w:rsidRPr="004F09BE">
        <w:rPr>
          <w:rFonts w:ascii="Times New Roman" w:hAnsi="Times New Roman" w:cs="Times New Roman"/>
          <w:sz w:val="20"/>
          <w:szCs w:val="20"/>
          <w:lang w:val="en-GB"/>
        </w:rPr>
        <w:instrText xml:space="preserve"> ADDIN ZOTERO_ITEM CSL_CITATION {"citationID":"AzHmMr8e","properties":{"formattedCitation":"(Jones et al., 2014)","plainCitation":"(Jones et al., 2014)","noteIndex":0},"citationItems":[{"id":1423,"uris":["http://zotero.org/users/local/3bOTVbWd/items/ICGKE5RW"],"uri":["http://zotero.org/users/local/3bOTVbWd/items/ICGKE5RW"],"itemData":{"id":1423,"type":"article-journal","title":"Modifying attitudes to mental health using comedy as a delivery medium","container-title":"Social Psychiatry and Psychiatric Epidemiology","page":"1667-1676","volume":"49","issue":"10","abstract":"Beliefs about other people’s potential views or reactions may be powerful determinants of mental health help-seeking behaviours. United Kingdom Armed Forces (UK AF) have made considerable efforts to promote appropriate help seeking though it is often suggested that military personnel remain reluctant to seek help. This study evaluated a novel stigma-reduction method, stand-up comedy, in service personnel.","DOI":"10.1007/s00127-014-0868-2","ISSN":"1433-9285","shortTitle":"Modifying attitudes to mental health using comedy as a delivery medium","author":[{"family":"Jones","given":"Norman"},{"family":"Twardzicki","given":"Maya"},{"family":"Ryan","given":"John"},{"family":"Jackson","given":"Theresa"},{"family":"Fertout","given":"Mohammed"},{"family":"Henderson","given":"Claire"},{"family":"Greenberg","given":"Neil"}],"issued":{"date-parts":[["2014"]]}}}],"schema":"https://github.com/citation-style-language/schema/raw/master/csl-citation.json"} </w:instrText>
      </w:r>
      <w:r w:rsidR="00553CEE" w:rsidRPr="004F09BE">
        <w:rPr>
          <w:rFonts w:ascii="Times New Roman" w:hAnsi="Times New Roman" w:cs="Times New Roman"/>
          <w:sz w:val="20"/>
          <w:szCs w:val="20"/>
          <w:lang w:val="en-GB"/>
        </w:rPr>
        <w:fldChar w:fldCharType="separate"/>
      </w:r>
      <w:r w:rsidR="00FA15CA" w:rsidRPr="004F09BE">
        <w:rPr>
          <w:rFonts w:ascii="Times New Roman" w:hAnsi="Times New Roman" w:cs="Times New Roman"/>
          <w:sz w:val="20"/>
          <w:szCs w:val="20"/>
        </w:rPr>
        <w:t>(Jones et al., 2014)</w:t>
      </w:r>
      <w:r w:rsidR="00553CEE" w:rsidRPr="004F09BE">
        <w:rPr>
          <w:rFonts w:ascii="Times New Roman" w:hAnsi="Times New Roman" w:cs="Times New Roman"/>
          <w:sz w:val="20"/>
          <w:szCs w:val="20"/>
          <w:lang w:val="en-GB"/>
        </w:rPr>
        <w:fldChar w:fldCharType="end"/>
      </w:r>
      <w:r w:rsidR="00272FE8" w:rsidRPr="004F09BE">
        <w:rPr>
          <w:rFonts w:ascii="Times New Roman" w:hAnsi="Times New Roman" w:cs="Times New Roman"/>
          <w:sz w:val="20"/>
          <w:szCs w:val="20"/>
          <w:lang w:val="en-GB"/>
        </w:rPr>
        <w:t xml:space="preserve"> and police personnel</w:t>
      </w:r>
      <w:r w:rsidR="00553CEE" w:rsidRPr="004F09BE">
        <w:rPr>
          <w:rFonts w:ascii="Times New Roman" w:hAnsi="Times New Roman" w:cs="Times New Roman"/>
          <w:sz w:val="20"/>
          <w:szCs w:val="20"/>
          <w:lang w:val="en-GB"/>
        </w:rPr>
        <w:t xml:space="preserve"> </w:t>
      </w:r>
      <w:r w:rsidR="00553CEE" w:rsidRPr="004F09BE">
        <w:rPr>
          <w:rFonts w:ascii="Times New Roman" w:hAnsi="Times New Roman" w:cs="Times New Roman"/>
          <w:sz w:val="20"/>
          <w:szCs w:val="20"/>
          <w:lang w:val="en-GB"/>
        </w:rPr>
        <w:fldChar w:fldCharType="begin"/>
      </w:r>
      <w:r w:rsidR="00A70FF6">
        <w:rPr>
          <w:rFonts w:ascii="Times New Roman" w:hAnsi="Times New Roman" w:cs="Times New Roman"/>
          <w:sz w:val="20"/>
          <w:szCs w:val="20"/>
          <w:lang w:val="en-GB"/>
        </w:rPr>
        <w:instrText xml:space="preserve"> ADDIN ZOTERO_ITEM CSL_CITATION {"citationID":"2o9hY0ct","properties":{"formattedCitation":"(Lars Hansson &amp; Markstr\\uc0\\u246{}m, 2014)","plainCitation":"(Lars Hansson &amp; Markström, 2014)","noteIndex":0},"citationItems":[{"id":1179,"uris":["http://zotero.org/users/local/3bOTVbWd/items/9L9IFH9K"],"uri":["http://zotero.org/users/local/3bOTVbWd/items/9L9IFH9K"],"itemData":{"id":1179,"type":"article-journal","title":"The effectiveness of an anti-stigma intervention in a basic police officer training programme: a controlled study","container-title":"BMC Psychiatry","page":"55","volume":"14","issue":"1","abstract":"Stigma and discrimination are still prominent features of the life situation of persons with mental illness, adding to the burden of the illness, causing a lowered self-esteem, quality of life and affecting possibilities of adequate housing and work. It is also a major barrier to help seeking. The deinstitutionalization of mental health services has led to a significant increase in contacts between the police and persons with mental illness. It has been argued that police officers should be provided education and training to enable them to interact adaptively and with good outcomes with people with mental illness. The present study is investigating the effectiveness of an anti-stigma intervention in a basic police officer training programme at a university in Sweden.","DOI":"10.1186/1471-244X-14-55","ISSN":"1471-244X","shortTitle":"The effectiveness of an anti-stigma intervention in a basic police officer training programme: a controlled study","author":[{"family":"Hansson","given":"Lars"},{"family":"Markström","given":"Urban"}],"issued":{"date-parts":[["2014"]]}}}],"schema":"https://github.com/citation-style-language/schema/raw/master/csl-citation.json"} </w:instrText>
      </w:r>
      <w:r w:rsidR="00553CEE" w:rsidRPr="004F09BE">
        <w:rPr>
          <w:rFonts w:ascii="Times New Roman" w:hAnsi="Times New Roman" w:cs="Times New Roman"/>
          <w:sz w:val="20"/>
          <w:szCs w:val="20"/>
          <w:lang w:val="en-GB"/>
        </w:rPr>
        <w:fldChar w:fldCharType="separate"/>
      </w:r>
      <w:r w:rsidR="00A70FF6" w:rsidRPr="00A70FF6">
        <w:rPr>
          <w:rFonts w:ascii="Times New Roman" w:hAnsi="Times New Roman" w:cs="Times New Roman"/>
          <w:sz w:val="20"/>
          <w:szCs w:val="24"/>
        </w:rPr>
        <w:t>(Lars Hansson &amp; Markström, 2014)</w:t>
      </w:r>
      <w:r w:rsidR="00553CEE" w:rsidRPr="004F09BE">
        <w:rPr>
          <w:rFonts w:ascii="Times New Roman" w:hAnsi="Times New Roman" w:cs="Times New Roman"/>
          <w:sz w:val="20"/>
          <w:szCs w:val="20"/>
          <w:lang w:val="en-GB"/>
        </w:rPr>
        <w:fldChar w:fldCharType="end"/>
      </w:r>
      <w:r w:rsidR="00272FE8" w:rsidRPr="004F09BE">
        <w:rPr>
          <w:rFonts w:ascii="Times New Roman" w:hAnsi="Times New Roman" w:cs="Times New Roman"/>
          <w:sz w:val="20"/>
          <w:szCs w:val="20"/>
          <w:lang w:val="en-GB"/>
        </w:rPr>
        <w:t>,</w:t>
      </w:r>
      <w:r w:rsidR="00902FEF" w:rsidRPr="004F09BE">
        <w:rPr>
          <w:rFonts w:ascii="Times New Roman" w:hAnsi="Times New Roman" w:cs="Times New Roman"/>
          <w:sz w:val="20"/>
          <w:szCs w:val="20"/>
          <w:lang w:val="en-GB"/>
        </w:rPr>
        <w:t xml:space="preserve"> educational institutions</w:t>
      </w:r>
      <w:r w:rsidR="00553CEE" w:rsidRPr="004F09BE">
        <w:rPr>
          <w:rFonts w:ascii="Times New Roman" w:hAnsi="Times New Roman" w:cs="Times New Roman"/>
          <w:sz w:val="20"/>
          <w:szCs w:val="20"/>
          <w:lang w:val="en-GB"/>
        </w:rPr>
        <w:t xml:space="preserve"> </w:t>
      </w:r>
      <w:r w:rsidR="00553CEE" w:rsidRPr="004F09BE">
        <w:rPr>
          <w:rFonts w:ascii="Times New Roman" w:hAnsi="Times New Roman" w:cs="Times New Roman"/>
          <w:sz w:val="20"/>
          <w:szCs w:val="20"/>
          <w:lang w:val="en-GB"/>
        </w:rPr>
        <w:fldChar w:fldCharType="begin"/>
      </w:r>
      <w:r w:rsidR="00A70FF6">
        <w:rPr>
          <w:rFonts w:ascii="Times New Roman" w:hAnsi="Times New Roman" w:cs="Times New Roman"/>
          <w:sz w:val="20"/>
          <w:szCs w:val="20"/>
          <w:lang w:val="en-GB"/>
        </w:rPr>
        <w:instrText xml:space="preserve"> ADDIN ZOTERO_ITEM CSL_CITATION {"citationID":"PT5VJk4X","properties":{"formattedCitation":"(K. Chisholm et al., 2016; K. E. Chisholm, Patterson, Torgerson, Turner, &amp; Birchwood, 2012; De Silva et al., 2016; Dimoff et al., 2016; Friedrich et al., 2013; Sideras et al., 2015)","plainCitation":"(K. Chisholm et al., 2016; K. E. Chisholm, Patterson, Torgerson, Turner, &amp; Birchwood, 2012; De Silva et al., 2016; Dimoff et al., 2016; Friedrich et al., 2013; Sideras et al., 2015)","noteIndex":0},"citationItems":[{"id":756,"uris":["http://zotero.org/users/local/3bOTVbWd/items/GUP3SW4W"],"uri":["http://zotero.org/users/local/3bOTVbWd/items/GUP3SW4W"],"itemData":{"id":756,"type":"article-journal","title":"Mental health awareness training (MHAT): The development and evaluation of an intervention for workplace leaders","container-title":"International Journal of Stress Management","page":"167-189","volume":"23","issue":"2","abstract":"We report on the development and evaluation of a 3-hr training program designed to increase organizational leaders’ mental health literacy. In Study 1, we used a wait-list control design to randomly assign organizational leaders (N = 43) to a training or control group. Leaders who received the training reported enhanced knowledge of, and attitudes toward, mental health, as well as increased self-efficacy and intent to promote mental health at work. In Study 2, these effects were replicated based on a sample of 142 leaders from another organization. Further analysis suggested that training had a direct effect on knowledge and self-efficacy, but indirect effects on attitudes and intentions. Analysis of organizational data suggests that the program resulted in a reduction in the duration of short-term disability claims. Results support the effectiveness of a brief training session to enhance leaders’ mental health literacy. (PsycINFO Database Record (c) 2016 APA, all rights reserved)","DOI":"10.1037/a0039479","ISSN":"1573-3424(Electronic);1072-5245(Print)","shortTitle":"Mental health awareness training (MHAT): The development and evaluation of an intervention for workplace leaders","author":[{"family":"Dimoff","given":"Jennifer K."},{"family":"Kelloway","given":"E. Kevin"},{"family":"Burnstein","given":"Matthew D."}],"issued":{"date-parts":[["2016"]]}}},{"id":546,"uris":["http://zotero.org/users/local/3bOTVbWd/items/SJDECYEW"],"uri":["http://zotero.org/users/local/3bOTVbWd/items/SJDECYEW"],"itemData":{"id":546,"type":"article-journal","title":"Impact of contact on adolescents’ mental health literacy and stigma: the SchoolSpace cluster randomised controlled trial","container-title":"BMJ Open","volume":"6","issue":"2","abstract":"Objectives To investigate whether intergroup contact in addition to education is more effective than education alone in reducing stigma of mental illness in adolescents.Design A pragmatic cluster randomised controlled trial compared education alone with education plus contact. Blocking was used to randomly stratify classes within schools to condition. Random allocation was concealed, generated by a computer algorithm, and undertaken after pretest. Data was collected at pretest and 2-week follow-up. Analyses use an intention-to-treat basis.Setting Secondary schools in Birmingham, UK.Participants The parents and guardians of all students in year 8 (age 12–13 years) were approached to take part.Interventions A 1-day educational programme in each school led by mental health professional staff. Students in the ‘contact’ condition received an interactive session with a young person with lived experience of mental illness.Outcomes The primary outcome was students’ attitudinal stigma of mental illness. Secondary outcomes included knowledge-based stigma, mental health literacy, emotional well-being and resilience, and help-seeking attitudes.Results Participants were recruited between 1 May 2011 and 30 April 2012. 769 participants completed the pretest and were randomised to condition. 657 (85%) provided follow-up data. At 2-week follow-up, attitudinal stigma improved in both conditions with no significant effect of condition (95% CI −0.40 to 0.22, p=0.5, d=0.01). Significant improvements were found in the education-alone condition compared with the contact and education condition for the secondary outcomes of knowledge-based stigma, mental health literacy, emotional well-being and resilience, and help-seeking attitudes.Conclusions Contact was found to reduce the impact of the intervention for a number of outcomes. Caution is advised before employing intergroup contact with younger student age groups. The education intervention appeared to be successful in reducing stigma, promoting mental health knowledge, and increasing mental health literacy, as well as improving emotional well-being and resilience. A larger trial is needed to confirm these results.Trial registration number ISRCTN07406026; Results.","URL":"http://bmjopen.bmj.com/content/6/2/e009435.abstract","DOI":"10.1136/bmjopen-2015-009435","shortTitle":"Impact of contact on adolescents’ mental health literacy and stigma: the SchoolSpace cluster randomised controlled trial","author":[{"family":"Chisholm","given":"Katharine"},{"family":"Patterson","given":"Paul"},{"family":"Torgerson","given":"Carole"},{"family":"Turner","given":"Erin"},{"family":"Jenkinson","given":"David"},{"family":"Birchwood","given":"Max"}],"issued":{"date-parts":[["2016"]]}}},{"id":724,"uris":["http://zotero.org/users/local/3bOTVbWd/items/WGF5NM4K"],"uri":["http://zotero.org/users/local/3bOTVbWd/items/WGF5NM4K"],"itemData":{"id":724,"type":"article-journal","title":"Evaluation of district mental healthcare plans: the PRIME consortium methodology","container-title":"The British Journal of Psychiatry","page":"s63-s70","volume":"208","issue":"Suppl 56","archive":"PMC","archive_location":"PMC4698558","abstract":"Background Few studies have evaluated the implementation and impact of real-world mental health programmes delivered at scale in low-resource settings. Aims To describe the cross-country research methods used to evaluate district-level mental healthcare plans (MHCPs) in Ethiopia, India, Nepal, South Africa and Uganda. Method Multidisciplinary methods conducted at community, health facility and district levels, embedded within a theory of change. Results The following designs are employed to evaluate the MHCPs: (a) repeat community-based cross-sectional surveys to measure change in population-level contact coverage; (b) repeat facility-based surveys to assess change in detection of disorders; (c) disorder-specific cohorts to assess the effect on patient outcomes; and (d) multilevel case studies to evaluate the process of implementation. Conclusions To evaluate whether and how a health-system-level intervention is effective, multidisciplinary research methods are required at different population levels. Although challenging, such methods may be replicated across diverse settings.","DOI":"10.1192/bjp.bp.114.153858","ISSN":"0007-1250 1472-1465","shortTitle":"Evaluation of district mental healthcare plans: the PRIME consortium methodology","author":[{"family":"De Silva","given":"Mary J."},{"family":"Rathod","given":"Sujit D."},{"family":"Hanlon","given":"Charlotte"},{"family":"Breuer","given":"Erica"},{"family":"Chisholm","given":"Dan"},{"family":"Fekadu","given":"Abebaw"},{"family":"Jordans","given":"Mark"},{"family":"Kigozi","given":"Fred"},{"family":"Petersen","given":"Inge"},{"family":"Shidhaye","given":"Rahul"},{"family":"Medhin","given":"Girmay"},{"family":"Ssebunnya","given":"Joshua"},{"family":"Prince","given":"Martin"},{"family":"Thornicroft","given":"Graham"},{"family":"Tomlinson","given":"Mark"},{"family":"Lund","given":"Crick"},{"family":"Patel","given":"Vikram"}],"issued":{"date-parts":[["2016"]],"season":"received"}}},{"id":545,"uris":["http://zotero.org/users/local/3bOTVbWd/items/8VK3QY8Q"],"uri":["http://zotero.org/users/local/3bOTVbWd/items/8VK3QY8Q"],"itemData":{"id":545,"type":"article-journal","title":"A randomised controlled feasibility trial for an educational school-based mental health intervention: study protocol","container-title":"BMC Psychiatry","page":"23","volume":"12","issue":"1","abstract":"With the burden of mental illness estimated to be costing the English economy alone around £22.5 billion a year [1], coupled with growing evidence that many mental disorders have their origins in adolescence, there is increasing pressure for schools to address the emotional well-being of their students, alongside the stigma and discrimination of mental illness. A number of prior educational interventions have been developed and evaluated for this purpose, but inconsistency of findings, reporting standards, and methodologies have led the majority of reviewers to conclude that the evidence for the efficacy of these programmes remains inconclusive.","DOI":"10.1186/1471-244X-12-23","ISSN":"1471-244X","shortTitle":"A randomised controlled feasibility trial for an educational school-based mental health intervention: study protocol","author":[{"family":"Chisholm","given":"Katharine Elizabeth"},{"family":"Patterson","given":"Paul"},{"family":"Torgerson","given":"Carole"},{"family":"Turner","given":"Erin"},{"family":"Birchwood","given":"Max"}],"issued":{"date-parts":[["2012"]]}}},{"id":2568,"uris":["http://zotero.org/users/local/3bOTVbWd/items/PGCWQVCE"],"uri":["http://zotero.org/users/local/3bOTVbWd/items/PGCWQVCE"],"itemData":{"id":2568,"type":"article-journal","title":"Impact of a Simulation on Nursing Students' Attitudes Toward Schizophrenia","container-title":"Clinical Simulation in Nursing","page":"134-141","volume":"11","issue":"2","DOI":"10.1016/j.ecns.2014.11.005","ISSN":"1876-1399","shortTitle":"Impact of a Simulation on Nursing Students' Attitudes Toward Schizophrenia","author":[{"family":"Sideras","given":"Stephanie"},{"family":"McKenzie","given":"Glenise"},{"family":"Noone","given":"Joanne"},{"family":"Dieckmann","given":"Nathan"},{"family":"Allen","given":"Tiffany L."}],"issued":{"date-parts":[["2015",2,1]]}}},{"id":983,"uris":["http://zotero.org/users/local/3bOTVbWd/items/Z4RELXZ8"],"uri":["http://zotero.org/users/local/3bOTVbWd/items/Z4RELXZ8"],"itemData":{"id":983,"type":"article-journal","title":"Anti-stigma training for medical students: the Education Not Discrimination project","container-title":"The British Journal of Psychiatry","page":"s89","volume":"202","issue":"s55","abstract":"Background Education Not Discrimination (END) is the component of the Time to Change programme intended to reduce mental health stigma among professionals and professional trainees. Aims To investigate the impact of the END anti-stigma programme on medical students immediately and after 6 months with regard to knowledge, attitudes, behaviour and empathy. Method A total of 1452 medical students participated in the study (intervention group n = 1066, control group n = 386). Participants completed questionnaires at baseline, and at immediate and 6-month follow-up. Groups were compared for changes in stigma outcomes. Results All measures improved in both groups, particularly among students with less knowledge and more stigmatising attitudes and intended behaviour at baseline. At immediate follow-up the intervention group demonstrated significantly greater improvements in stigma-related knowledge and reductions in stigma-related attitudes and intended behaviour, relative to the control group. At 6 months’ follow-up, however, only one attitude item remained significantly better. Conclusions Although the intervention produced short-term advantage there was little evidence for its persistent effect, suggesting a need for greater integration of ongoing measures to reduce stigma into the medical curriculum.","DOI":"10.1192/bjp.bp.112.114017","shortTitle":"Anti-stigma training for medical students: the Education Not Discrimination project","author":[{"family":"Friedrich","given":"Bettina"},{"family":"Evans-Lacko","given":"Sara"},{"family":"London","given":"Jillian"},{"family":"Rhydderch","given":"Danielle"},{"family":"Henderson","given":"Claire"},{"family":"Thornicroft","given":"Graham"}],"issued":{"date-parts":[["2013"]]}}}],"schema":"https://github.com/citation-style-language/schema/raw/master/csl-citation.json"} </w:instrText>
      </w:r>
      <w:r w:rsidR="00553CEE" w:rsidRPr="004F09BE">
        <w:rPr>
          <w:rFonts w:ascii="Times New Roman" w:hAnsi="Times New Roman" w:cs="Times New Roman"/>
          <w:sz w:val="20"/>
          <w:szCs w:val="20"/>
          <w:lang w:val="en-GB"/>
        </w:rPr>
        <w:fldChar w:fldCharType="separate"/>
      </w:r>
      <w:r w:rsidR="00A70FF6" w:rsidRPr="00A70FF6">
        <w:rPr>
          <w:rFonts w:ascii="Times New Roman" w:hAnsi="Times New Roman" w:cs="Times New Roman"/>
          <w:sz w:val="20"/>
          <w:lang w:val="en-US"/>
        </w:rPr>
        <w:t>(K. Chisholm et al., 2016; K. E. Chisholm, Patterson, Torgerson, Turner, &amp; Birchwood, 2012; De Silva et al., 2016; Dimoff et al., 2016; Friedrich et al., 2013; Sideras et al., 2015)</w:t>
      </w:r>
      <w:r w:rsidR="00553CEE" w:rsidRPr="004F09BE">
        <w:rPr>
          <w:rFonts w:ascii="Times New Roman" w:hAnsi="Times New Roman" w:cs="Times New Roman"/>
          <w:sz w:val="20"/>
          <w:szCs w:val="20"/>
          <w:lang w:val="en-GB"/>
        </w:rPr>
        <w:fldChar w:fldCharType="end"/>
      </w:r>
      <w:r w:rsidR="00902FEF" w:rsidRPr="004F09BE">
        <w:rPr>
          <w:rFonts w:ascii="Times New Roman" w:hAnsi="Times New Roman" w:cs="Times New Roman"/>
          <w:sz w:val="20"/>
          <w:szCs w:val="20"/>
          <w:lang w:val="en-GB"/>
        </w:rPr>
        <w:t>, custodial institutions</w:t>
      </w:r>
      <w:r w:rsidR="00553CEE" w:rsidRPr="004F09BE">
        <w:rPr>
          <w:rFonts w:ascii="Times New Roman" w:hAnsi="Times New Roman" w:cs="Times New Roman"/>
          <w:sz w:val="20"/>
          <w:szCs w:val="20"/>
          <w:lang w:val="en-GB"/>
        </w:rPr>
        <w:t xml:space="preserve"> </w:t>
      </w:r>
      <w:r w:rsidR="00553CEE" w:rsidRPr="004F09BE">
        <w:rPr>
          <w:rFonts w:ascii="Times New Roman" w:hAnsi="Times New Roman" w:cs="Times New Roman"/>
          <w:sz w:val="20"/>
          <w:szCs w:val="20"/>
          <w:lang w:val="en-GB"/>
        </w:rPr>
        <w:fldChar w:fldCharType="begin"/>
      </w:r>
      <w:r w:rsidR="00A70FF6">
        <w:rPr>
          <w:rFonts w:ascii="Times New Roman" w:hAnsi="Times New Roman" w:cs="Times New Roman"/>
          <w:sz w:val="20"/>
          <w:szCs w:val="20"/>
          <w:lang w:val="en-GB"/>
        </w:rPr>
        <w:instrText xml:space="preserve"> ADDIN ZOTERO_ITEM CSL_CITATION {"citationID":"y9DjYoNd","properties":{"formattedCitation":"(Wright, Twardzicki, Gomez, &amp; Henderson, 2014)","plainCitation":"(Wright, Twardzicki, Gomez, &amp; Henderson, 2014)","noteIndex":0},"citationItems":[{"id":3000,"uris":["http://zotero.org/users/local/3bOTVbWd/items/ERNPHYD6"],"uri":["http://zotero.org/users/local/3bOTVbWd/items/ERNPHYD6"],"itemData":{"id":3000,"type":"article-journal","title":"Evaluation of a comedy intervention to improve coping and help-seeking for mental health problems in a women's prison","container-title":"International Review of Psychiatry","page":"423-429","volume":"26","issue":"4","DOI":"10.3109/09540261.2014.924096","ISSN":"0954-0261","shortTitle":"Evaluation of a comedy intervention to improve coping and help-seeking for mental health problems in a women's prison","author":[{"family":"Wright","given":"Steve"},{"family":"Twardzicki","given":"Maya"},{"family":"Gomez","given":"Fabio"},{"family":"Henderson","given":"Claire"}],"issued":{"date-parts":[["2014",8,1]]}}}],"schema":"https://github.com/citation-style-language/schema/raw/master/csl-citation.json"} </w:instrText>
      </w:r>
      <w:r w:rsidR="00553CEE" w:rsidRPr="004F09BE">
        <w:rPr>
          <w:rFonts w:ascii="Times New Roman" w:hAnsi="Times New Roman" w:cs="Times New Roman"/>
          <w:sz w:val="20"/>
          <w:szCs w:val="20"/>
          <w:lang w:val="en-GB"/>
        </w:rPr>
        <w:fldChar w:fldCharType="separate"/>
      </w:r>
      <w:r w:rsidR="00A70FF6" w:rsidRPr="00A70FF6">
        <w:rPr>
          <w:rFonts w:ascii="Times New Roman" w:hAnsi="Times New Roman" w:cs="Times New Roman"/>
          <w:sz w:val="20"/>
          <w:lang w:val="en-US"/>
        </w:rPr>
        <w:t>(Wright, Twardzicki, Gomez, &amp; Henderson, 2014)</w:t>
      </w:r>
      <w:r w:rsidR="00553CEE" w:rsidRPr="004F09BE">
        <w:rPr>
          <w:rFonts w:ascii="Times New Roman" w:hAnsi="Times New Roman" w:cs="Times New Roman"/>
          <w:sz w:val="20"/>
          <w:szCs w:val="20"/>
          <w:lang w:val="en-GB"/>
        </w:rPr>
        <w:fldChar w:fldCharType="end"/>
      </w:r>
      <w:r w:rsidR="004B28A8" w:rsidRPr="004F09BE">
        <w:rPr>
          <w:rFonts w:ascii="Times New Roman" w:hAnsi="Times New Roman" w:cs="Times New Roman"/>
          <w:sz w:val="20"/>
          <w:szCs w:val="20"/>
          <w:lang w:val="en-GB"/>
        </w:rPr>
        <w:t>, f</w:t>
      </w:r>
      <w:r w:rsidR="00167AA2" w:rsidRPr="004F09BE">
        <w:rPr>
          <w:rFonts w:ascii="Times New Roman" w:hAnsi="Times New Roman" w:cs="Times New Roman"/>
          <w:sz w:val="20"/>
          <w:szCs w:val="20"/>
          <w:lang w:val="en-GB"/>
        </w:rPr>
        <w:t xml:space="preserve">amily members of people with mental </w:t>
      </w:r>
      <w:r w:rsidR="004B28A8" w:rsidRPr="004F09BE">
        <w:rPr>
          <w:rFonts w:ascii="Times New Roman" w:hAnsi="Times New Roman" w:cs="Times New Roman"/>
          <w:sz w:val="20"/>
          <w:szCs w:val="20"/>
          <w:lang w:val="en-GB"/>
        </w:rPr>
        <w:t>disorder</w:t>
      </w:r>
      <w:r w:rsidR="00167AA2" w:rsidRPr="004F09BE">
        <w:rPr>
          <w:rFonts w:ascii="Times New Roman" w:hAnsi="Times New Roman" w:cs="Times New Roman"/>
          <w:sz w:val="20"/>
          <w:szCs w:val="20"/>
          <w:lang w:val="en-GB"/>
        </w:rPr>
        <w:t>s</w:t>
      </w:r>
      <w:r w:rsidR="00553CEE" w:rsidRPr="004F09BE">
        <w:rPr>
          <w:rFonts w:ascii="Times New Roman" w:hAnsi="Times New Roman" w:cs="Times New Roman"/>
          <w:sz w:val="20"/>
          <w:szCs w:val="20"/>
          <w:lang w:val="en-GB"/>
        </w:rPr>
        <w:t xml:space="preserve"> </w:t>
      </w:r>
      <w:r w:rsidR="00553CEE" w:rsidRPr="004F09BE">
        <w:rPr>
          <w:rFonts w:ascii="Times New Roman" w:hAnsi="Times New Roman" w:cs="Times New Roman"/>
          <w:sz w:val="20"/>
          <w:szCs w:val="20"/>
          <w:lang w:val="en-GB"/>
        </w:rPr>
        <w:fldChar w:fldCharType="begin"/>
      </w:r>
      <w:r w:rsidR="00A70FF6">
        <w:rPr>
          <w:rFonts w:ascii="Times New Roman" w:hAnsi="Times New Roman" w:cs="Times New Roman"/>
          <w:sz w:val="20"/>
          <w:szCs w:val="20"/>
          <w:lang w:val="en-GB"/>
        </w:rPr>
        <w:instrText xml:space="preserve"> ADDIN ZOTERO_ITEM CSL_CITATION {"citationID":"57r1KNMZ","properties":{"formattedCitation":"(Sin, Henderson, Pinfold, &amp; Norman, 2013; Sin, Murrells, Spain, Norman, &amp; Henderson, 2016; Sweeney et al., 2015)","plainCitation":"(Sin, Henderson, Pinfold, &amp; Norman, 2013; Sin, Murrells, Spain, Norman, &amp; Henderson, 2016; Sweeney et al., 2015)","noteIndex":0},"citationItems":[{"id":2576,"uris":["http://zotero.org/users/local/3bOTVbWd/items/823JVGML"],"uri":["http://zotero.org/users/local/3bOTVbWd/items/823JVGML"],"itemData":{"id":2576,"type":"article-journal","title":"Wellbeing, mental health knowledge and caregiving experiences of siblings of people with psychosis, compared to their peers and parents: an exploratory study","container-title":"Social Psychiatry and Psychiatric Epidemiology","page":"1247-1255","volume":"51","issue":"9","archive":"PMC","archive_location":"PMC5025483","abstract":"PURPOSE: The wellbeing and caregiving experiences of family carers supporting people with psychosis has garnered increasing interest. Evidence indicates that the burden of caregiving can adversely impact on parents’ wellbeing, few studies have investigated whether this is also the case for siblings, who often take on caregiving responsibilities. This exploratory study investigated the wellbeing, mental health knowledge, and appraisals of caregiving in siblings of individuals with psychosis. METHOD: Using a cross-sectional design, 90 siblings completed three validated questionnaires: Warwick–Edinburgh Mental Wellbeing Scale (WEMWBS), Mental Health Knowledge Schedule (MAKS), and Experience of Caregiving Inventory (ECI). Data obtained were compared to general population norms and parent-carers’ scores. Multi-variable regression analyses were conducted to examine relationships between questionnaire scores and demographic characteristics including age, sex, birth order, marital status, accommodation and educational level. RESULTS: Siblings, especially sisters, had significantly poorer mental wellbeing, compared to normative scores. Conversely, they had better mental health knowledge. Siblings and parent-carers had comparable high levels of negative appraisals of caregiving experiences, but siblings reported more satisfaction with personal experiences and relationships. Education level was a significant predictor for better mental health knowledge; there were no other relationships between siblings’ demographic factors and outcomes. CONCLUSION: Study findings suggest that siblings have overlapping as well as distinct needs, compared to parent-carers. Further research is required to better understand siblings’ experiences so as to inform development of targeted interventions that enhance wellbeing and caregiving capacity.","DOI":"10.1007/s00127-016-1222-7","ISSN":"0933-7954 1433-9285","shortTitle":"Wellbeing, mental health knowledge and caregiving experiences of siblings of people with psychosis, compared to their peers and parents: an exploratory study","author":[{"family":"Sin","given":"Jacqueline"},{"family":"Murrells","given":"Trevor"},{"family":"Spain","given":"Debbie"},{"family":"Norman","given":"Ian"},{"family":"Henderson","given":"Claire"}],"issued":{"date-parts":[["2016"]],"season":"received"}}},{"id":2574,"uris":["http://zotero.org/users/local/3bOTVbWd/items/3FXMVXCA"],"uri":["http://zotero.org/users/local/3bOTVbWd/items/3FXMVXCA"],"itemData":{"id":2574,"type":"article-journal","title":"The E Sibling Project – exploratory randomised controlled trial of an online multi-component psychoeducational intervention for siblings of individuals with first episode psychosis","container-title":"BMC Psychiatry","page":"123-123","volume":"13","archive":"PMC","archive_location":"PMC3644258","abstract":"BACKGROUND: Siblings of individuals with first episode psychosis are natural partners to promote service users’ recovery and are themselves vulnerable to mental ill health due to the negative impact of psychosis within the family. This study aims to develop and undertake a preliminary evaluation of the efficacy of an online multi-component psychoeducational intervention for siblings of individuals with first episode psychosis. The impetus for the intervention arose from siblings' expressed needs for peer support and information on psychosis, coping and management strategies for common symptoms and ways to promote recovery. METHODS/DESIGN: The project design draws on the Medical Research Council framework for the design and evaluation of complex interventions. Mixed methods comprising collection of qualitative focus group data, systematic review and expert advisory group consultation are used to develop the theoretical basis for and design of the intervention. This protocol focuses on the modelling and piloting phase which uses a randomised controlled trial with factorial design to test the efficacy of the intervention. Outcome data on participants’ mental wellbeing, knowledge, perceived self-efficacy and experiences of caregiving will be assessed at baseline, at end of the intervention (10 weeks later) and at 10 week follow-up. In addition, a post-intervention semi-structured interview with 20% of the participants will explore their experiences and acceptability of the intervention. DISCUSSION: This multi-component online psychoeducational intervention aims to enhance siblings' knowledge about psychosis and their coping capacity, thus potentially improving their own mental wellbeing and promoting their contribution to service users’ recovery. The factorial design randomised controlled trial with a supplementary process evaluation using semi-structured interviews and usage-monitoring will collect preliminary evidence of efficacy, feasibility and acceptability, as well as feedback about the barriers and strategies to using such an innovative resource. The RCT will provide data for estimating the likely effect size of the intervention on outcomes for siblings and inform the development of a definitive future trial. TRIAL REGISTRATION: Trial registration: ISRCTN01416694","DOI":"10.1186/1471-244X-13-123","ISSN":"1471-244X","shortTitle":"The E Sibling Project – exploratory randomised controlled trial of an online multi-component psychoeducational intervention for siblings of individuals with first episode psychosis","author":[{"family":"Sin","given":"Jacqueline"},{"family":"Henderson","given":"Claire"},{"family":"Pinfold","given":"Vanessa"},{"family":"Norman","given":"Ian"}],"issued":{"date-parts":[["2013"]],"season":"received"}}},{"id":2700,"uris":["http://zotero.org/users/local/3bOTVbWd/items/Q55WY4GC"],"uri":["http://zotero.org/users/local/3bOTVbWd/items/Q55WY4GC"],"itemData":{"id":2700,"type":"article-journal","title":"Logging into therapy: Parent attitudes and intentions to use computer-based therapies for youth mental health","container-title":"Internet Interventions","page":"437-445","volume":"2","issue":"4","DOI":"10.1016/j.invent.2015.11.001","ISSN":"2214-7829","shortTitle":"Logging into therapy: Parent attitudes and intentions to use computer-based therapies for youth mental health","author":[{"family":"Sweeney","given":"Grace M."},{"family":"Donovan","given":"Caroline L."},{"family":"March","given":"Sonja"},{"family":"Laurenson","given":"Sandra D."}],"issued":{"date-parts":[["2015",11,1]]}}}],"schema":"https://github.com/citation-style-language/schema/raw/master/csl-citation.json"} </w:instrText>
      </w:r>
      <w:r w:rsidR="00553CEE" w:rsidRPr="004F09BE">
        <w:rPr>
          <w:rFonts w:ascii="Times New Roman" w:hAnsi="Times New Roman" w:cs="Times New Roman"/>
          <w:sz w:val="20"/>
          <w:szCs w:val="20"/>
          <w:lang w:val="en-GB"/>
        </w:rPr>
        <w:fldChar w:fldCharType="separate"/>
      </w:r>
      <w:r w:rsidR="00A70FF6" w:rsidRPr="00A70FF6">
        <w:rPr>
          <w:rFonts w:ascii="Times New Roman" w:hAnsi="Times New Roman" w:cs="Times New Roman"/>
          <w:sz w:val="20"/>
          <w:lang w:val="en-US"/>
        </w:rPr>
        <w:t>(Sin, Henderson, Pinfold, &amp; Norman, 2013; Sin, Murrells, Spain, Norman, &amp; Henderson, 2016; Sweeney et al., 2015)</w:t>
      </w:r>
      <w:r w:rsidR="00553CEE" w:rsidRPr="004F09BE">
        <w:rPr>
          <w:rFonts w:ascii="Times New Roman" w:hAnsi="Times New Roman" w:cs="Times New Roman"/>
          <w:sz w:val="20"/>
          <w:szCs w:val="20"/>
          <w:lang w:val="en-GB"/>
        </w:rPr>
        <w:fldChar w:fldCharType="end"/>
      </w:r>
      <w:r w:rsidR="004B28A8" w:rsidRPr="004F09BE">
        <w:rPr>
          <w:rFonts w:ascii="Times New Roman" w:hAnsi="Times New Roman" w:cs="Times New Roman"/>
          <w:sz w:val="20"/>
          <w:szCs w:val="20"/>
          <w:lang w:val="en-GB"/>
        </w:rPr>
        <w:t>, community mental health staff</w:t>
      </w:r>
      <w:r w:rsidR="00553CEE" w:rsidRPr="004F09BE">
        <w:rPr>
          <w:rFonts w:ascii="Times New Roman" w:hAnsi="Times New Roman" w:cs="Times New Roman"/>
          <w:sz w:val="20"/>
          <w:szCs w:val="20"/>
          <w:lang w:val="en-GB"/>
        </w:rPr>
        <w:t xml:space="preserve"> </w:t>
      </w:r>
      <w:r w:rsidR="00553CEE" w:rsidRPr="004F09BE">
        <w:rPr>
          <w:rFonts w:ascii="Times New Roman" w:hAnsi="Times New Roman" w:cs="Times New Roman"/>
          <w:sz w:val="20"/>
          <w:szCs w:val="20"/>
          <w:lang w:val="en-GB"/>
        </w:rPr>
        <w:fldChar w:fldCharType="begin"/>
      </w:r>
      <w:r w:rsidR="00A70FF6">
        <w:rPr>
          <w:rFonts w:ascii="Times New Roman" w:hAnsi="Times New Roman" w:cs="Times New Roman"/>
          <w:sz w:val="20"/>
          <w:szCs w:val="20"/>
          <w:lang w:val="en-GB"/>
        </w:rPr>
        <w:instrText xml:space="preserve"> ADDIN ZOTERO_ITEM CSL_CITATION {"citationID":"bwLO9hIz","properties":{"formattedCitation":"(J. Li et al., 2014; Jie Li et al., 2015; M\\uc0\\u229{}rtensson et al., 2014)","plainCitation":"(J. Li et al., 2014; Jie Li et al., 2015; Mårtensson et al., 2014)","noteIndex":0},"citationItems":[{"id":1668,"uris":["http://zotero.org/users/local/3bOTVbWd/items/SLDV8ISI"],"uri":["http://zotero.org/users/local/3bOTVbWd/items/SLDV8ISI"],"itemData":{"id":1668,"type":"article-journal","title":"Levels of stigma among community mental health staff in Guangzhou, China","container-title":"BMC Psychiatry","page":"231","volume":"14","archive_location":"25115221","abstract":"Stigma and discrimination are widely experienced by people with mental illness, even in healthcare settings. The purposes of this study were to assess mental health stigma among community mental health staff in Guangzhou, China and in doing so also to assess the psychometric properties of the Reported and Intended Behaviour Scale (RIBS) - Chinese version.|A cross-sectional survey was undertaken among 214 community mental health staff in Guangzhou from September to November, 2013. The Mental Health Knowledge Schedule (MAKS) and RIBS were administered together with the Mental Illness: Clinicians' Attitudes Scale (MICA) to evaluate staff stigma from the perspective of knowledge, attitudes and behaviour.|The total scores of RIBS, MAKS and MICA were (11.97 ± 3.41), (16.80 ± 5.39) and (51.69 ± 6.94) respectively. Female staff members were more willing to contact people with mental illness than males (t(212) = -2.85,P = 0.005) and had more knowledge about mental illness (t(212) = -2.28,P = 0.024). The Chinese version of RIBS had good internal consistency (alpha = 0.82), test-retest reliability (r = 0.68,P &lt; 0.001) and adequate convergent validity, as indicated by a significant negative correlation with the Chinese version of MICA(r = -0.43, P &lt; 0.001).|Our results show relatively high levels of stigma toward people with mental illness among community mental health staff in Guangzhou, China. There are slightly gender differences in discriminatory behaviours and stigma related knowledge of mental illness among community mental health staff, with female staff in general less stigmatising. Accordingly, anti-stigma programmes should be established among healthcare staff. In addition, the Chinese version of RIBS is a reliable, valid and acceptable measure which can be used to assess the willingness of participants to contact people with mental illness in future anti-stigma campaigns.","DOI":"10.1186/s12888-014-0231-x","ISSN":"1471-244X","shortTitle":"Levels of stigma among community mental health staff in Guangzhou, China","language":"eng","author":[{"family":"Li","given":"J."},{"family":"Thornicroft","given":"G."},{"family":"Huang","given":"Y."}],"issued":{"date-parts":[["2014",8]]}}},{"id":1671,"uris":["http://zotero.org/users/local/3bOTVbWd/items/5CICFGKR"],"uri":["http://zotero.org/users/local/3bOTVbWd/items/5CICFGKR"],"itemData":{"id":1671,"type":"article-journal","title":"Training community mental health staff in Guangzhou, China: evaluation of the effect of a new training model","container-title":"BMC Psychiatry","page":"263","volume":"15","archive":"PMC","archive_location":"PMC4620640","abstract":"BACKGROUND: Increasing numbers of people with mental disorders receive services at primary care in China. The aims of this study are to evaluate impact of a new training course and supervision for community mental health staff to enhance their levels of mental health knowledge and to reduce their stigmatization toward people with mental illness. METHODS: A total of 77 community mental health staff from eight regions in Guangzhou in China were recruited for the study.4 regions were randomly allocated to the new training model group, and 4 to the old training model group. Levels of mental health knowledge were measured by purpose-made assessment schedule and by the Mental Health Knowledge Schedule (MAKS). Stigma was evaluated by the Mental Illness: Clinicians’ Attitudes Scale (MICA) and the Reported and Intended Behavior Scale (RIBS). Evaluation questionnaires were given at the beginning of course, at the end, and at 6 month and at 12 month follow-up. RESULTS: After the training period, the 6-month, and the 12-month, knowledge scores of the intervention group were higher than the control group. At 6-month and 12-month follow-up, means scores of MAKS of the intervention group increased more than the control group (both p &lt; 0.05) when age, sex, marriage status, title and time were controlled for. At 6-month follow-up, means scores of MICA of the intervention group decreased more than that of the control group (p &lt; 0.01). At after-training, at 6-months, and at 12-months, mean scores of RIBS of the intervention group increased more than the control (p &lt; 0.01, p &lt; 0.001, p &lt; 0.001) when age, sex, marriage status, title and time were controlled for. CONCLUSIONS: Compared with the traditional training course and supervision, the new course improved community mental health staff knowledge of mental disorders, improving their attitudes toward people with mental disorder, and increasing their willingness to have contact with people with mental disorder.","DOI":"10.1186/s12888-015-0660-1","ISSN":"1471-244X","shortTitle":"Training community mental health staff in Guangzhou, China: evaluation of the effect of a new training model","author":[{"family":"Li","given":"Jie"},{"family":"Li","given":"Juan"},{"family":"Thornicroft","given":"Graham"},{"family":"Yang","given":"Hui"},{"family":"Chen","given":"Wen"},{"family":"Huang","given":"Yuanguang"}],"issued":{"date-parts":[["2015"]],"season":"received"}}},{"id":1810,"uris":["http://zotero.org/users/local/3bOTVbWd/items/DZ66YUTG"],"uri":["http://zotero.org/users/local/3bOTVbWd/items/DZ66YUTG"],"itemData":{"id":1810,"type":"article-journal","title":"Mental health nursing staff's attitudes towards mental illness: an analysis of related factors","container-title":"Journal of Psychiatric and Mental Health Nursing","page":"782-788","volume":"21","issue":"9","archive":"PMC","archive_location":"PMC4263306","abstract":"ACCESSIBLE SUMMARY: Employer/workplaces have an impact on mental health nursing staff's general attitudes towards persons with mental illness. Staff have more positive attitudes if their knowledge about mental illness is less stigmatized and currently have or have once had a close friend with mental problem. More favourable attitudes among staff towards persons with mental illness could be developed and transmitted in the subculture at work places. ABSTRACT: There is growing awareness that mental illness is surrounded by negative attitudes and stigmas. The aim of the present study was to investigate factors associated with mental health nursing staff's attitudes towards persons with mental illness. Data were collected from 256 mental health nurs</w:instrText>
      </w:r>
      <w:r w:rsidR="00A70FF6" w:rsidRPr="00A70FF6">
        <w:rPr>
          <w:rFonts w:ascii="Times New Roman" w:hAnsi="Times New Roman" w:cs="Times New Roman"/>
          <w:sz w:val="20"/>
          <w:szCs w:val="20"/>
        </w:rPr>
        <w:instrText xml:space="preserve">ing staff employed by one county council and 10 municipalities. The findings show that staff have more positive attitudes towards persons with mental illness if their knowledge about mental illness is less stigmatized, their work places are in the county council, and they currently have or have once had a close friend with mental health problems. The multiple regression model explained 16% of the variance; stigma-related knowledge and employer had significant Beta-coefficients. To account for unknown correlations in data, a linear generalized estimating equation was performed. In this model, stigma-related knowledge and employer remained significant, but a new significant factor also emerged: personal contact, i.e. currently having or having once had a close friend with mental health problems. This indicates correlations at unit level in the county council and in the municipalities. The conclusion is that more favourable attitudes among staff towards persons with mental illness could be developed and transmitted in the subculture at work places.","DOI":"10.1111/jpm.12145","ISSN":"1351-0126 1365-2850","shortTitle":"Mental health nursing staff's attitudes towards mental illness: an analysis of related factors","author":[{"family":"Mårtensson","given":"G."},{"family":"Jacobsson","given":"J. W."},{"family":"Engström","given":"M."}],"issued":{"date-parts":[["2014"]],"season":"accepted"}}}],"schema":"https://github.com/citation-style-language/schema/raw/master/csl-citation.json"} </w:instrText>
      </w:r>
      <w:r w:rsidR="00553CEE" w:rsidRPr="004F09BE">
        <w:rPr>
          <w:rFonts w:ascii="Times New Roman" w:hAnsi="Times New Roman" w:cs="Times New Roman"/>
          <w:sz w:val="20"/>
          <w:szCs w:val="20"/>
          <w:lang w:val="en-GB"/>
        </w:rPr>
        <w:fldChar w:fldCharType="separate"/>
      </w:r>
      <w:r w:rsidR="00A70FF6" w:rsidRPr="00A70FF6">
        <w:rPr>
          <w:rFonts w:ascii="Times New Roman" w:hAnsi="Times New Roman" w:cs="Times New Roman"/>
          <w:sz w:val="20"/>
          <w:szCs w:val="24"/>
        </w:rPr>
        <w:t>(J. Li et al., 2014; Jie Li et al., 2015; Mårtensson et al., 2014)</w:t>
      </w:r>
      <w:r w:rsidR="00553CEE" w:rsidRPr="004F09BE">
        <w:rPr>
          <w:rFonts w:ascii="Times New Roman" w:hAnsi="Times New Roman" w:cs="Times New Roman"/>
          <w:sz w:val="20"/>
          <w:szCs w:val="20"/>
          <w:lang w:val="en-GB"/>
        </w:rPr>
        <w:fldChar w:fldCharType="end"/>
      </w:r>
      <w:r w:rsidR="00DB2D6B" w:rsidRPr="00A70FF6">
        <w:rPr>
          <w:rFonts w:ascii="Times New Roman" w:hAnsi="Times New Roman" w:cs="Times New Roman"/>
          <w:sz w:val="20"/>
          <w:szCs w:val="20"/>
        </w:rPr>
        <w:t>.</w:t>
      </w:r>
      <w:r w:rsidR="00043449" w:rsidRPr="00A70FF6">
        <w:rPr>
          <w:rFonts w:ascii="Times New Roman" w:hAnsi="Times New Roman" w:cs="Times New Roman"/>
          <w:sz w:val="20"/>
          <w:szCs w:val="20"/>
        </w:rPr>
        <w:t xml:space="preserve"> </w:t>
      </w:r>
      <w:r w:rsidR="00043449" w:rsidRPr="004F09BE">
        <w:rPr>
          <w:rFonts w:ascii="Times New Roman" w:hAnsi="Times New Roman" w:cs="Times New Roman"/>
          <w:sz w:val="20"/>
          <w:szCs w:val="20"/>
          <w:lang w:val="en-GB"/>
        </w:rPr>
        <w:t>T</w:t>
      </w:r>
      <w:r w:rsidR="006A643C" w:rsidRPr="004F09BE">
        <w:rPr>
          <w:rFonts w:ascii="Times New Roman" w:hAnsi="Times New Roman" w:cs="Times New Roman"/>
          <w:sz w:val="20"/>
          <w:szCs w:val="20"/>
          <w:lang w:val="en-GB"/>
        </w:rPr>
        <w:t>he</w:t>
      </w:r>
      <w:r w:rsidR="00902FEF" w:rsidRPr="004F09BE">
        <w:rPr>
          <w:rFonts w:ascii="Times New Roman" w:hAnsi="Times New Roman" w:cs="Times New Roman"/>
          <w:sz w:val="20"/>
          <w:szCs w:val="20"/>
          <w:lang w:val="en-GB"/>
        </w:rPr>
        <w:fldChar w:fldCharType="begin"/>
      </w:r>
      <w:r w:rsidR="00902FEF" w:rsidRPr="004F09BE">
        <w:rPr>
          <w:rFonts w:ascii="Times New Roman" w:hAnsi="Times New Roman" w:cs="Times New Roman"/>
          <w:sz w:val="20"/>
          <w:szCs w:val="20"/>
          <w:lang w:val="en-GB"/>
        </w:rPr>
        <w:fldChar w:fldCharType="separate"/>
      </w:r>
      <w:r w:rsidR="00902FEF" w:rsidRPr="004F09BE">
        <w:rPr>
          <w:rFonts w:ascii="Times New Roman" w:hAnsi="Times New Roman" w:cs="Times New Roman"/>
          <w:sz w:val="20"/>
          <w:szCs w:val="20"/>
          <w:lang w:val="en-GB"/>
        </w:rPr>
        <w:t>{Chisholm, 2012, A randomised controlled feasibility trial for an educational school-based mental health intervention: study protocol}</w:t>
      </w:r>
      <w:r w:rsidR="00902FEF" w:rsidRPr="004F09BE">
        <w:rPr>
          <w:rFonts w:ascii="Times New Roman" w:hAnsi="Times New Roman" w:cs="Times New Roman"/>
          <w:sz w:val="20"/>
          <w:szCs w:val="20"/>
          <w:lang w:val="en-GB"/>
        </w:rPr>
        <w:fldChar w:fldCharType="end"/>
      </w:r>
      <w:r w:rsidRPr="004F09BE">
        <w:rPr>
          <w:rFonts w:ascii="Times New Roman" w:hAnsi="Times New Roman" w:cs="Times New Roman"/>
          <w:sz w:val="20"/>
          <w:szCs w:val="20"/>
          <w:lang w:val="en-GB"/>
        </w:rPr>
        <w:t xml:space="preserve"> M</w:t>
      </w:r>
      <w:r w:rsidR="00043449" w:rsidRPr="004F09BE">
        <w:rPr>
          <w:rFonts w:ascii="Times New Roman" w:hAnsi="Times New Roman" w:cs="Times New Roman"/>
          <w:sz w:val="20"/>
          <w:szCs w:val="20"/>
          <w:lang w:val="en-GB"/>
        </w:rPr>
        <w:t>AKS</w:t>
      </w:r>
      <w:r w:rsidR="006A643C" w:rsidRPr="004F09BE">
        <w:rPr>
          <w:rFonts w:ascii="Times New Roman" w:hAnsi="Times New Roman" w:cs="Times New Roman"/>
          <w:sz w:val="20"/>
          <w:szCs w:val="20"/>
          <w:lang w:val="en-GB"/>
        </w:rPr>
        <w:t xml:space="preserve"> has shown a</w:t>
      </w:r>
      <w:r w:rsidR="00043449" w:rsidRPr="004F09BE">
        <w:rPr>
          <w:rFonts w:ascii="Times New Roman" w:hAnsi="Times New Roman" w:cs="Times New Roman"/>
          <w:sz w:val="20"/>
          <w:szCs w:val="20"/>
          <w:lang w:val="en-GB"/>
        </w:rPr>
        <w:t>n</w:t>
      </w:r>
      <w:r w:rsidR="006A643C" w:rsidRPr="004F09BE">
        <w:rPr>
          <w:rFonts w:ascii="Times New Roman" w:hAnsi="Times New Roman" w:cs="Times New Roman"/>
          <w:sz w:val="20"/>
          <w:szCs w:val="20"/>
          <w:lang w:val="en-GB"/>
        </w:rPr>
        <w:t xml:space="preserve"> </w:t>
      </w:r>
      <w:r w:rsidR="00043449" w:rsidRPr="004F09BE">
        <w:rPr>
          <w:rFonts w:ascii="Times New Roman" w:hAnsi="Times New Roman" w:cs="Times New Roman"/>
          <w:sz w:val="20"/>
          <w:szCs w:val="20"/>
          <w:lang w:val="en-GB"/>
        </w:rPr>
        <w:t>e</w:t>
      </w:r>
      <w:r w:rsidR="006A643C" w:rsidRPr="004F09BE">
        <w:rPr>
          <w:rFonts w:ascii="Times New Roman" w:hAnsi="Times New Roman" w:cs="Times New Roman"/>
          <w:sz w:val="20"/>
          <w:szCs w:val="20"/>
          <w:lang w:val="en-GB"/>
        </w:rPr>
        <w:t>xcellent</w:t>
      </w:r>
      <w:r w:rsidR="00043449" w:rsidRPr="004F09BE">
        <w:rPr>
          <w:rFonts w:ascii="Times New Roman" w:hAnsi="Times New Roman" w:cs="Times New Roman"/>
          <w:sz w:val="20"/>
          <w:szCs w:val="20"/>
          <w:lang w:val="en-GB"/>
        </w:rPr>
        <w:t xml:space="preserve"> conte</w:t>
      </w:r>
      <w:r w:rsidR="00132517" w:rsidRPr="004F09BE">
        <w:rPr>
          <w:rFonts w:ascii="Times New Roman" w:hAnsi="Times New Roman" w:cs="Times New Roman"/>
          <w:sz w:val="20"/>
          <w:szCs w:val="20"/>
          <w:lang w:val="en-GB"/>
        </w:rPr>
        <w:t>n</w:t>
      </w:r>
      <w:r w:rsidR="00043449" w:rsidRPr="004F09BE">
        <w:rPr>
          <w:rFonts w:ascii="Times New Roman" w:hAnsi="Times New Roman" w:cs="Times New Roman"/>
          <w:sz w:val="20"/>
          <w:szCs w:val="20"/>
          <w:lang w:val="en-GB"/>
        </w:rPr>
        <w:t>t validity</w:t>
      </w:r>
      <w:r w:rsidR="00132517" w:rsidRPr="004F09BE">
        <w:rPr>
          <w:rFonts w:ascii="Times New Roman" w:hAnsi="Times New Roman" w:cs="Times New Roman"/>
          <w:sz w:val="20"/>
          <w:szCs w:val="20"/>
          <w:lang w:val="en-GB"/>
        </w:rPr>
        <w:t xml:space="preserve">, a “fair” </w:t>
      </w:r>
      <w:r w:rsidR="005A5FC0" w:rsidRPr="004F09BE">
        <w:rPr>
          <w:rFonts w:ascii="Times New Roman" w:hAnsi="Times New Roman" w:cs="Times New Roman"/>
          <w:sz w:val="20"/>
          <w:szCs w:val="20"/>
          <w:lang w:val="en-GB"/>
        </w:rPr>
        <w:t>reliability,</w:t>
      </w:r>
      <w:r w:rsidR="006A643C" w:rsidRPr="004F09BE">
        <w:rPr>
          <w:rFonts w:ascii="Times New Roman" w:hAnsi="Times New Roman" w:cs="Times New Roman"/>
          <w:sz w:val="20"/>
          <w:szCs w:val="20"/>
          <w:lang w:val="en-GB"/>
        </w:rPr>
        <w:t xml:space="preserve"> and</w:t>
      </w:r>
      <w:r w:rsidR="00132517" w:rsidRPr="004F09BE">
        <w:rPr>
          <w:rFonts w:ascii="Times New Roman" w:hAnsi="Times New Roman" w:cs="Times New Roman"/>
          <w:sz w:val="20"/>
          <w:szCs w:val="20"/>
          <w:lang w:val="en-GB"/>
        </w:rPr>
        <w:t xml:space="preserve"> a “poor”</w:t>
      </w:r>
      <w:r w:rsidR="005A5FC0" w:rsidRPr="004F09BE">
        <w:rPr>
          <w:rFonts w:ascii="Times New Roman" w:hAnsi="Times New Roman" w:cs="Times New Roman"/>
          <w:sz w:val="20"/>
          <w:szCs w:val="20"/>
          <w:lang w:val="en-GB"/>
        </w:rPr>
        <w:t xml:space="preserve"> the internal consistency. </w:t>
      </w:r>
    </w:p>
    <w:p w14:paraId="2FBE8387" w14:textId="77777777" w:rsidR="00D44BF5" w:rsidRPr="004F09BE" w:rsidRDefault="00D44BF5" w:rsidP="0074366E">
      <w:pPr>
        <w:spacing w:line="480" w:lineRule="auto"/>
        <w:rPr>
          <w:rFonts w:ascii="Times New Roman" w:hAnsi="Times New Roman" w:cs="Times New Roman"/>
          <w:b/>
          <w:sz w:val="20"/>
          <w:szCs w:val="20"/>
          <w:lang w:val="en-GB"/>
        </w:rPr>
      </w:pPr>
    </w:p>
    <w:p w14:paraId="3AC0CBE5" w14:textId="7EED2A32" w:rsidR="009C7F0E" w:rsidRPr="004F09BE" w:rsidRDefault="009C7F0E" w:rsidP="0074366E">
      <w:pPr>
        <w:spacing w:line="480" w:lineRule="auto"/>
        <w:rPr>
          <w:rFonts w:ascii="Times New Roman" w:hAnsi="Times New Roman" w:cs="Times New Roman"/>
          <w:b/>
          <w:sz w:val="20"/>
          <w:szCs w:val="20"/>
          <w:lang w:val="en-GB"/>
        </w:rPr>
      </w:pPr>
      <w:r w:rsidRPr="004F09BE">
        <w:rPr>
          <w:rFonts w:ascii="Times New Roman" w:hAnsi="Times New Roman" w:cs="Times New Roman"/>
          <w:b/>
          <w:sz w:val="20"/>
          <w:szCs w:val="20"/>
          <w:lang w:val="en-GB"/>
        </w:rPr>
        <w:t>Methods</w:t>
      </w:r>
    </w:p>
    <w:p w14:paraId="115AE517" w14:textId="77777777" w:rsidR="009C7F0E" w:rsidRPr="004F09BE" w:rsidRDefault="009C7F0E" w:rsidP="009C1923">
      <w:pPr>
        <w:spacing w:line="480" w:lineRule="auto"/>
        <w:rPr>
          <w:rFonts w:ascii="Times New Roman" w:hAnsi="Times New Roman" w:cs="Times New Roman"/>
          <w:b/>
          <w:i/>
          <w:sz w:val="20"/>
          <w:szCs w:val="20"/>
          <w:lang w:val="en-GB"/>
        </w:rPr>
      </w:pPr>
      <w:r w:rsidRPr="004F09BE">
        <w:rPr>
          <w:rFonts w:ascii="Times New Roman" w:hAnsi="Times New Roman" w:cs="Times New Roman"/>
          <w:b/>
          <w:i/>
          <w:sz w:val="20"/>
          <w:szCs w:val="20"/>
          <w:lang w:val="en-GB"/>
        </w:rPr>
        <w:t>Instrument description</w:t>
      </w:r>
    </w:p>
    <w:p w14:paraId="67134F1D" w14:textId="733471E3" w:rsidR="00DE01FB" w:rsidRPr="004F09BE" w:rsidRDefault="00132517" w:rsidP="009C1923">
      <w:pPr>
        <w:spacing w:line="480" w:lineRule="auto"/>
        <w:jc w:val="both"/>
        <w:rPr>
          <w:rFonts w:ascii="Times New Roman" w:hAnsi="Times New Roman" w:cs="Times New Roman"/>
          <w:sz w:val="20"/>
          <w:szCs w:val="20"/>
          <w:lang w:val="en-GB"/>
        </w:rPr>
      </w:pPr>
      <w:r w:rsidRPr="004F09BE">
        <w:rPr>
          <w:rFonts w:ascii="Times New Roman" w:hAnsi="Times New Roman" w:cs="Times New Roman"/>
          <w:sz w:val="20"/>
          <w:szCs w:val="20"/>
          <w:lang w:val="en-GB"/>
        </w:rPr>
        <w:t xml:space="preserve">The 12 items of </w:t>
      </w:r>
      <w:r w:rsidR="00C115EE" w:rsidRPr="004F09BE">
        <w:rPr>
          <w:rFonts w:ascii="Times New Roman" w:hAnsi="Times New Roman" w:cs="Times New Roman"/>
          <w:sz w:val="20"/>
          <w:szCs w:val="20"/>
          <w:lang w:val="en-GB"/>
        </w:rPr>
        <w:t xml:space="preserve">the </w:t>
      </w:r>
      <w:r w:rsidR="00DE01FB" w:rsidRPr="004F09BE">
        <w:rPr>
          <w:rFonts w:ascii="Times New Roman" w:hAnsi="Times New Roman" w:cs="Times New Roman"/>
          <w:sz w:val="20"/>
          <w:szCs w:val="20"/>
          <w:lang w:val="en-GB"/>
        </w:rPr>
        <w:t>MAKS are scored on</w:t>
      </w:r>
      <w:r w:rsidRPr="004F09BE">
        <w:rPr>
          <w:rFonts w:ascii="Times New Roman" w:hAnsi="Times New Roman" w:cs="Times New Roman"/>
          <w:sz w:val="20"/>
          <w:szCs w:val="20"/>
          <w:lang w:val="en-GB"/>
        </w:rPr>
        <w:t xml:space="preserve"> a</w:t>
      </w:r>
      <w:r w:rsidR="00DE01FB" w:rsidRPr="004F09BE">
        <w:rPr>
          <w:rFonts w:ascii="Times New Roman" w:hAnsi="Times New Roman" w:cs="Times New Roman"/>
          <w:sz w:val="20"/>
          <w:szCs w:val="20"/>
          <w:lang w:val="en-GB"/>
        </w:rPr>
        <w:t xml:space="preserve"> Likert scale (from 1: “Strongly Disagree” to 5: “Strongly Agree”). “Don’t know” </w:t>
      </w:r>
      <w:r w:rsidRPr="004F09BE">
        <w:rPr>
          <w:rFonts w:ascii="Times New Roman" w:hAnsi="Times New Roman" w:cs="Times New Roman"/>
          <w:sz w:val="20"/>
          <w:szCs w:val="20"/>
          <w:lang w:val="en-GB"/>
        </w:rPr>
        <w:t>i</w:t>
      </w:r>
      <w:r w:rsidR="00DE01FB" w:rsidRPr="004F09BE">
        <w:rPr>
          <w:rFonts w:ascii="Times New Roman" w:hAnsi="Times New Roman" w:cs="Times New Roman"/>
          <w:sz w:val="20"/>
          <w:szCs w:val="20"/>
          <w:lang w:val="en-GB"/>
        </w:rPr>
        <w:t xml:space="preserve">s coded as neutral (value of 3). </w:t>
      </w:r>
      <w:r w:rsidR="00BD0260" w:rsidRPr="004F09BE">
        <w:rPr>
          <w:rFonts w:ascii="Times New Roman" w:hAnsi="Times New Roman" w:cs="Times New Roman"/>
          <w:sz w:val="20"/>
          <w:szCs w:val="20"/>
          <w:lang w:val="en-GB"/>
        </w:rPr>
        <w:t xml:space="preserve">The MAKS questionnaire is articulated into two parts. </w:t>
      </w:r>
      <w:bookmarkStart w:id="0" w:name="_Hlk505182755"/>
      <w:r w:rsidR="00BD0260" w:rsidRPr="004F09BE">
        <w:rPr>
          <w:rFonts w:ascii="Times New Roman" w:hAnsi="Times New Roman" w:cs="Times New Roman"/>
          <w:sz w:val="20"/>
          <w:szCs w:val="20"/>
          <w:lang w:val="en-GB"/>
        </w:rPr>
        <w:t xml:space="preserve">The first six statements are related to mental health knowledge, and it </w:t>
      </w:r>
      <w:r w:rsidRPr="004F09BE">
        <w:rPr>
          <w:rFonts w:ascii="Times New Roman" w:hAnsi="Times New Roman" w:cs="Times New Roman"/>
          <w:sz w:val="20"/>
          <w:szCs w:val="20"/>
          <w:lang w:val="en-GB"/>
        </w:rPr>
        <w:t>gives the</w:t>
      </w:r>
      <w:r w:rsidR="00BD0260" w:rsidRPr="004F09BE">
        <w:rPr>
          <w:rFonts w:ascii="Times New Roman" w:hAnsi="Times New Roman" w:cs="Times New Roman"/>
          <w:sz w:val="20"/>
          <w:szCs w:val="20"/>
          <w:lang w:val="en-GB"/>
        </w:rPr>
        <w:t xml:space="preserve"> possib</w:t>
      </w:r>
      <w:r w:rsidRPr="004F09BE">
        <w:rPr>
          <w:rFonts w:ascii="Times New Roman" w:hAnsi="Times New Roman" w:cs="Times New Roman"/>
          <w:sz w:val="20"/>
          <w:szCs w:val="20"/>
          <w:lang w:val="en-GB"/>
        </w:rPr>
        <w:t xml:space="preserve">ility </w:t>
      </w:r>
      <w:r w:rsidR="00BD0260" w:rsidRPr="004F09BE">
        <w:rPr>
          <w:rFonts w:ascii="Times New Roman" w:hAnsi="Times New Roman" w:cs="Times New Roman"/>
          <w:sz w:val="20"/>
          <w:szCs w:val="20"/>
          <w:lang w:val="en-GB"/>
        </w:rPr>
        <w:t xml:space="preserve">to calculate a total score. Items </w:t>
      </w:r>
      <w:r w:rsidRPr="004F09BE">
        <w:rPr>
          <w:rFonts w:ascii="Times New Roman" w:hAnsi="Times New Roman" w:cs="Times New Roman"/>
          <w:sz w:val="20"/>
          <w:szCs w:val="20"/>
          <w:lang w:val="en-GB"/>
        </w:rPr>
        <w:t xml:space="preserve">from </w:t>
      </w:r>
      <w:r w:rsidR="00BD0260" w:rsidRPr="004F09BE">
        <w:rPr>
          <w:rFonts w:ascii="Times New Roman" w:hAnsi="Times New Roman" w:cs="Times New Roman"/>
          <w:sz w:val="20"/>
          <w:szCs w:val="20"/>
          <w:lang w:val="en-GB"/>
        </w:rPr>
        <w:lastRenderedPageBreak/>
        <w:t xml:space="preserve">7 to 12 </w:t>
      </w:r>
      <w:r w:rsidRPr="004F09BE">
        <w:rPr>
          <w:rFonts w:ascii="Times New Roman" w:hAnsi="Times New Roman" w:cs="Times New Roman"/>
          <w:sz w:val="20"/>
          <w:szCs w:val="20"/>
          <w:lang w:val="en-GB"/>
        </w:rPr>
        <w:t xml:space="preserve">refer to </w:t>
      </w:r>
      <w:r w:rsidR="00BD0260" w:rsidRPr="004F09BE">
        <w:rPr>
          <w:rFonts w:ascii="Times New Roman" w:hAnsi="Times New Roman" w:cs="Times New Roman"/>
          <w:sz w:val="20"/>
          <w:szCs w:val="20"/>
          <w:lang w:val="en-GB"/>
        </w:rPr>
        <w:t xml:space="preserve">six clinical conditions </w:t>
      </w:r>
      <w:r w:rsidR="00BB038D" w:rsidRPr="004F09BE">
        <w:rPr>
          <w:rFonts w:ascii="Times New Roman" w:hAnsi="Times New Roman" w:cs="Times New Roman"/>
          <w:sz w:val="20"/>
          <w:szCs w:val="20"/>
          <w:lang w:val="en-GB"/>
        </w:rPr>
        <w:t>to</w:t>
      </w:r>
      <w:r w:rsidR="00BD0260" w:rsidRPr="004F09BE">
        <w:rPr>
          <w:rFonts w:ascii="Times New Roman" w:hAnsi="Times New Roman" w:cs="Times New Roman"/>
          <w:sz w:val="20"/>
          <w:szCs w:val="20"/>
          <w:lang w:val="en-GB"/>
        </w:rPr>
        <w:t xml:space="preserve"> identify the levels of recognition and familiarity with </w:t>
      </w:r>
      <w:r w:rsidRPr="004F09BE">
        <w:rPr>
          <w:rFonts w:ascii="Times New Roman" w:hAnsi="Times New Roman" w:cs="Times New Roman"/>
          <w:sz w:val="20"/>
          <w:szCs w:val="20"/>
          <w:lang w:val="en-GB"/>
        </w:rPr>
        <w:t>those clinical situations</w:t>
      </w:r>
      <w:r w:rsidR="00BD0260" w:rsidRPr="004F09BE">
        <w:rPr>
          <w:rFonts w:ascii="Times New Roman" w:hAnsi="Times New Roman" w:cs="Times New Roman"/>
          <w:sz w:val="20"/>
          <w:szCs w:val="20"/>
          <w:lang w:val="en-GB"/>
        </w:rPr>
        <w:t xml:space="preserve">. </w:t>
      </w:r>
      <w:r w:rsidR="00DE01FB" w:rsidRPr="004F09BE">
        <w:rPr>
          <w:rFonts w:ascii="Times New Roman" w:hAnsi="Times New Roman" w:cs="Times New Roman"/>
          <w:sz w:val="20"/>
          <w:szCs w:val="20"/>
          <w:lang w:val="en-GB"/>
        </w:rPr>
        <w:t xml:space="preserve">Items 6, 8, and 12 </w:t>
      </w:r>
      <w:r w:rsidR="00BD0260" w:rsidRPr="004F09BE">
        <w:rPr>
          <w:rFonts w:ascii="Times New Roman" w:hAnsi="Times New Roman" w:cs="Times New Roman"/>
          <w:sz w:val="20"/>
          <w:szCs w:val="20"/>
          <w:lang w:val="en-GB"/>
        </w:rPr>
        <w:t xml:space="preserve">must be </w:t>
      </w:r>
      <w:r w:rsidR="00DE01FB" w:rsidRPr="004F09BE">
        <w:rPr>
          <w:rFonts w:ascii="Times New Roman" w:hAnsi="Times New Roman" w:cs="Times New Roman"/>
          <w:sz w:val="20"/>
          <w:szCs w:val="20"/>
          <w:lang w:val="en-GB"/>
        </w:rPr>
        <w:t>reverse</w:t>
      </w:r>
      <w:r w:rsidR="00BD0260" w:rsidRPr="004F09BE">
        <w:rPr>
          <w:rFonts w:ascii="Times New Roman" w:hAnsi="Times New Roman" w:cs="Times New Roman"/>
          <w:sz w:val="20"/>
          <w:szCs w:val="20"/>
          <w:lang w:val="en-GB"/>
        </w:rPr>
        <w:t>d</w:t>
      </w:r>
      <w:r w:rsidR="00553CEE" w:rsidRPr="004F09BE">
        <w:rPr>
          <w:rFonts w:ascii="Times New Roman" w:hAnsi="Times New Roman" w:cs="Times New Roman"/>
          <w:sz w:val="20"/>
          <w:szCs w:val="20"/>
          <w:lang w:val="en-GB"/>
        </w:rPr>
        <w:t xml:space="preserve"> </w:t>
      </w:r>
      <w:r w:rsidR="00553CEE" w:rsidRPr="004F09BE">
        <w:rPr>
          <w:rFonts w:ascii="Times New Roman" w:hAnsi="Times New Roman" w:cs="Times New Roman"/>
          <w:sz w:val="20"/>
          <w:szCs w:val="20"/>
          <w:lang w:val="en-GB"/>
        </w:rPr>
        <w:fldChar w:fldCharType="begin"/>
      </w:r>
      <w:r w:rsidR="00A70FF6">
        <w:rPr>
          <w:rFonts w:ascii="Times New Roman" w:hAnsi="Times New Roman" w:cs="Times New Roman"/>
          <w:sz w:val="20"/>
          <w:szCs w:val="20"/>
          <w:lang w:val="en-GB"/>
        </w:rPr>
        <w:instrText xml:space="preserve"> ADDIN ZOTERO_ITEM CSL_CITATION {"citationID":"rwMQ0cDQ","properties":{"formattedCitation":"(S. Evans-Lacko, Little, et al., 2010)","plainCitation":"(S. Evans-Lacko, Little, et al., 2010)","noteIndex":0},"citationItems":[{"id":848,"uris":["http://zotero.org/users/local/3bOTVbWd/items/8N5A83ZY"],"uri":["http://zotero.org/users/local/3bOTVbWd/items/8N5A83ZY"],"itemData":{"id":848,"type":"article-journal","title":"Development and psychometric properties of the Mental Health Knowledge Schedule","container-title":"Can J Psychiatry","page":"440-8","volume":"55","issue":"7","archive_location":"20704771","abstract":"Stigma has been conceptualized as comprised of 3 constructs: knowledge (ignorance), attitudes (prejudice), and behaviour (discrimination). We are not aware of a psychometrically tested instrument to assess knowledge about mental health problems among the general public. Our paper presents the results of the development stage and the psychometric properties of the Mental Health Knowledge Schedule (MAKS), an instrument to assess stigma-related mental health knowledge among the general public.|We describe the development of the MAKS in addition to 3 studies that were carried out to evaluate the psychometric properties of the MAKS. Adults aged 25 to 45 years in socioeconomic groups: B, C1, and C2 completed the instrument via face-to-face interview (n = 92) and online (n = 403).|Internal reliability and test-retest reliability is moderate to substantial. Validity is supported by extensive review by experts (including service users and international experts in stigma research).|The lack of a valid outcome measure to assess knowledge is a shortcoming of evaluations of stigma interventions and programs. The MAKS was found to be a brief and feasible instrument for assessing and tracking stigma-related mental health knowledge. This instrument should be used in conjunction with other attitude- and behaviour-related measures.","ISSN":"1497-0015","shortTitle":"Development and psychometric properties of the Mental Health Knowledge Schedule","language":"eng","author":[{"family":"Evans-Lacko","given":"S."},{"family":"Little","given":"K."},{"family":"Meltzer","given":"H."},{"family":"Rose","given":"D."},{"family":"Rhydderch","given":"D."},{"family":"Henderson","given":"C."},{"family":"Thornicroft","given":"G."}],"issued":{"date-parts":[["2010",7]]}}}],"schema":"https://github.com/citation-style-language/schema/raw/master/csl-citation.json"} </w:instrText>
      </w:r>
      <w:r w:rsidR="00553CEE" w:rsidRPr="004F09BE">
        <w:rPr>
          <w:rFonts w:ascii="Times New Roman" w:hAnsi="Times New Roman" w:cs="Times New Roman"/>
          <w:sz w:val="20"/>
          <w:szCs w:val="20"/>
          <w:lang w:val="en-GB"/>
        </w:rPr>
        <w:fldChar w:fldCharType="separate"/>
      </w:r>
      <w:r w:rsidR="00A70FF6" w:rsidRPr="00A70FF6">
        <w:rPr>
          <w:rFonts w:ascii="Times New Roman" w:hAnsi="Times New Roman" w:cs="Times New Roman"/>
          <w:sz w:val="20"/>
          <w:lang w:val="en-US"/>
        </w:rPr>
        <w:t>(S. Evans-Lacko, Little, et al., 2010)</w:t>
      </w:r>
      <w:r w:rsidR="00553CEE" w:rsidRPr="004F09BE">
        <w:rPr>
          <w:rFonts w:ascii="Times New Roman" w:hAnsi="Times New Roman" w:cs="Times New Roman"/>
          <w:sz w:val="20"/>
          <w:szCs w:val="20"/>
          <w:lang w:val="en-GB"/>
        </w:rPr>
        <w:fldChar w:fldCharType="end"/>
      </w:r>
      <w:r w:rsidR="00DE01FB" w:rsidRPr="004F09BE">
        <w:rPr>
          <w:rFonts w:ascii="Times New Roman" w:hAnsi="Times New Roman" w:cs="Times New Roman"/>
          <w:sz w:val="20"/>
          <w:szCs w:val="20"/>
          <w:lang w:val="en-GB"/>
        </w:rPr>
        <w:t xml:space="preserve">. </w:t>
      </w:r>
    </w:p>
    <w:bookmarkEnd w:id="0"/>
    <w:p w14:paraId="74AEFD37" w14:textId="77777777" w:rsidR="0074366E" w:rsidRDefault="0074366E" w:rsidP="009C1923">
      <w:pPr>
        <w:spacing w:line="480" w:lineRule="auto"/>
        <w:jc w:val="both"/>
        <w:rPr>
          <w:rFonts w:ascii="Times New Roman" w:hAnsi="Times New Roman" w:cs="Times New Roman"/>
          <w:b/>
          <w:i/>
          <w:sz w:val="20"/>
          <w:szCs w:val="20"/>
          <w:lang w:val="en-GB"/>
        </w:rPr>
      </w:pPr>
    </w:p>
    <w:p w14:paraId="1EB56060" w14:textId="0402A635" w:rsidR="00D20E60" w:rsidRPr="004F09BE" w:rsidRDefault="00D20E60" w:rsidP="009C1923">
      <w:pPr>
        <w:spacing w:line="480" w:lineRule="auto"/>
        <w:jc w:val="both"/>
        <w:rPr>
          <w:rFonts w:ascii="Times New Roman" w:hAnsi="Times New Roman" w:cs="Times New Roman"/>
          <w:b/>
          <w:i/>
          <w:sz w:val="20"/>
          <w:szCs w:val="20"/>
          <w:lang w:val="en-GB"/>
        </w:rPr>
      </w:pPr>
      <w:r w:rsidRPr="004F09BE">
        <w:rPr>
          <w:rFonts w:ascii="Times New Roman" w:hAnsi="Times New Roman" w:cs="Times New Roman"/>
          <w:b/>
          <w:i/>
          <w:sz w:val="20"/>
          <w:szCs w:val="20"/>
          <w:lang w:val="en-GB"/>
        </w:rPr>
        <w:t>Linguistic validation of the questionnaire</w:t>
      </w:r>
    </w:p>
    <w:p w14:paraId="2F3F1107" w14:textId="1351CD53" w:rsidR="00D20E60" w:rsidRPr="004F09BE" w:rsidRDefault="00D20E60" w:rsidP="009C1923">
      <w:pPr>
        <w:spacing w:line="480" w:lineRule="auto"/>
        <w:jc w:val="both"/>
        <w:rPr>
          <w:rFonts w:ascii="Times New Roman" w:hAnsi="Times New Roman" w:cs="Times New Roman"/>
          <w:sz w:val="20"/>
          <w:szCs w:val="20"/>
          <w:lang w:val="en-GB"/>
        </w:rPr>
      </w:pPr>
      <w:r w:rsidRPr="004F09BE">
        <w:rPr>
          <w:rFonts w:ascii="Times New Roman" w:hAnsi="Times New Roman" w:cs="Times New Roman"/>
          <w:sz w:val="20"/>
          <w:szCs w:val="20"/>
          <w:lang w:val="en-GB"/>
        </w:rPr>
        <w:t xml:space="preserve">The validation process </w:t>
      </w:r>
      <w:r w:rsidR="00C115EE" w:rsidRPr="004F09BE">
        <w:rPr>
          <w:rFonts w:ascii="Times New Roman" w:hAnsi="Times New Roman" w:cs="Times New Roman"/>
          <w:sz w:val="20"/>
          <w:szCs w:val="20"/>
          <w:lang w:val="en-GB"/>
        </w:rPr>
        <w:t>included three stages</w:t>
      </w:r>
      <w:r w:rsidR="00E50BA1" w:rsidRPr="004F09BE">
        <w:rPr>
          <w:rFonts w:ascii="Times New Roman" w:hAnsi="Times New Roman" w:cs="Times New Roman"/>
          <w:sz w:val="20"/>
          <w:szCs w:val="20"/>
          <w:lang w:val="en-GB"/>
        </w:rPr>
        <w:t>: a) five native Italian speaker</w:t>
      </w:r>
      <w:r w:rsidR="008677FB" w:rsidRPr="004F09BE">
        <w:rPr>
          <w:rFonts w:ascii="Times New Roman" w:hAnsi="Times New Roman" w:cs="Times New Roman"/>
          <w:sz w:val="20"/>
          <w:szCs w:val="20"/>
          <w:lang w:val="en-GB"/>
        </w:rPr>
        <w:t>s</w:t>
      </w:r>
      <w:r w:rsidR="00E50BA1" w:rsidRPr="004F09BE">
        <w:rPr>
          <w:rFonts w:ascii="Times New Roman" w:hAnsi="Times New Roman" w:cs="Times New Roman"/>
          <w:sz w:val="20"/>
          <w:szCs w:val="20"/>
          <w:lang w:val="en-GB"/>
        </w:rPr>
        <w:t xml:space="preserve">, </w:t>
      </w:r>
      <w:r w:rsidR="00BD0260" w:rsidRPr="004F09BE">
        <w:rPr>
          <w:rFonts w:ascii="Times New Roman" w:hAnsi="Times New Roman" w:cs="Times New Roman"/>
          <w:sz w:val="20"/>
          <w:szCs w:val="20"/>
          <w:lang w:val="en-GB"/>
        </w:rPr>
        <w:t xml:space="preserve">fluent in </w:t>
      </w:r>
      <w:r w:rsidR="00E50BA1" w:rsidRPr="004F09BE">
        <w:rPr>
          <w:rFonts w:ascii="Times New Roman" w:hAnsi="Times New Roman" w:cs="Times New Roman"/>
          <w:sz w:val="20"/>
          <w:szCs w:val="20"/>
          <w:lang w:val="en-GB"/>
        </w:rPr>
        <w:t xml:space="preserve">English, </w:t>
      </w:r>
      <w:r w:rsidR="00132517" w:rsidRPr="004F09BE">
        <w:rPr>
          <w:rFonts w:ascii="Times New Roman" w:hAnsi="Times New Roman" w:cs="Times New Roman"/>
          <w:sz w:val="20"/>
          <w:szCs w:val="20"/>
          <w:lang w:val="en-GB"/>
        </w:rPr>
        <w:t xml:space="preserve">independently </w:t>
      </w:r>
      <w:r w:rsidR="00E50BA1" w:rsidRPr="004F09BE">
        <w:rPr>
          <w:rFonts w:ascii="Times New Roman" w:hAnsi="Times New Roman" w:cs="Times New Roman"/>
          <w:sz w:val="20"/>
          <w:szCs w:val="20"/>
          <w:lang w:val="en-GB"/>
        </w:rPr>
        <w:t xml:space="preserve">translated the questionnaire into Italian. </w:t>
      </w:r>
      <w:r w:rsidR="008677FB" w:rsidRPr="004F09BE">
        <w:rPr>
          <w:rFonts w:ascii="Times New Roman" w:hAnsi="Times New Roman" w:cs="Times New Roman"/>
          <w:sz w:val="20"/>
          <w:szCs w:val="20"/>
          <w:lang w:val="en-GB"/>
        </w:rPr>
        <w:t>Based on</w:t>
      </w:r>
      <w:r w:rsidR="00132517" w:rsidRPr="004F09BE">
        <w:rPr>
          <w:rFonts w:ascii="Times New Roman" w:hAnsi="Times New Roman" w:cs="Times New Roman"/>
          <w:sz w:val="20"/>
          <w:szCs w:val="20"/>
          <w:lang w:val="en-GB"/>
        </w:rPr>
        <w:t xml:space="preserve"> the</w:t>
      </w:r>
      <w:r w:rsidR="008677FB" w:rsidRPr="004F09BE">
        <w:rPr>
          <w:rFonts w:ascii="Times New Roman" w:hAnsi="Times New Roman" w:cs="Times New Roman"/>
          <w:sz w:val="20"/>
          <w:szCs w:val="20"/>
          <w:lang w:val="en-GB"/>
        </w:rPr>
        <w:t xml:space="preserve"> </w:t>
      </w:r>
      <w:r w:rsidR="00E50BA1" w:rsidRPr="004F09BE">
        <w:rPr>
          <w:rFonts w:ascii="Times New Roman" w:hAnsi="Times New Roman" w:cs="Times New Roman"/>
          <w:sz w:val="20"/>
          <w:szCs w:val="20"/>
          <w:lang w:val="en-GB"/>
        </w:rPr>
        <w:t xml:space="preserve">five </w:t>
      </w:r>
      <w:r w:rsidR="009638BA" w:rsidRPr="004F09BE">
        <w:rPr>
          <w:rFonts w:ascii="Times New Roman" w:hAnsi="Times New Roman" w:cs="Times New Roman"/>
          <w:sz w:val="20"/>
          <w:szCs w:val="20"/>
          <w:lang w:val="en-GB"/>
        </w:rPr>
        <w:t>translations,</w:t>
      </w:r>
      <w:r w:rsidR="00E50BA1" w:rsidRPr="004F09BE">
        <w:rPr>
          <w:rFonts w:ascii="Times New Roman" w:hAnsi="Times New Roman" w:cs="Times New Roman"/>
          <w:sz w:val="20"/>
          <w:szCs w:val="20"/>
          <w:lang w:val="en-GB"/>
        </w:rPr>
        <w:t xml:space="preserve"> a</w:t>
      </w:r>
      <w:r w:rsidR="008677FB" w:rsidRPr="004F09BE">
        <w:rPr>
          <w:rFonts w:ascii="Times New Roman" w:hAnsi="Times New Roman" w:cs="Times New Roman"/>
          <w:sz w:val="20"/>
          <w:szCs w:val="20"/>
          <w:lang w:val="en-GB"/>
        </w:rPr>
        <w:t xml:space="preserve"> unique Italian </w:t>
      </w:r>
      <w:r w:rsidR="00E50BA1" w:rsidRPr="004F09BE">
        <w:rPr>
          <w:rFonts w:ascii="Times New Roman" w:hAnsi="Times New Roman" w:cs="Times New Roman"/>
          <w:sz w:val="20"/>
          <w:szCs w:val="20"/>
          <w:lang w:val="en-GB"/>
        </w:rPr>
        <w:t>version was created with the approval of all translators; b) the Italian version was re-tran</w:t>
      </w:r>
      <w:r w:rsidR="008677FB" w:rsidRPr="004F09BE">
        <w:rPr>
          <w:rFonts w:ascii="Times New Roman" w:hAnsi="Times New Roman" w:cs="Times New Roman"/>
          <w:sz w:val="20"/>
          <w:szCs w:val="20"/>
          <w:lang w:val="en-GB"/>
        </w:rPr>
        <w:t xml:space="preserve">slated into English by an </w:t>
      </w:r>
      <w:r w:rsidR="00E50BA1" w:rsidRPr="004F09BE">
        <w:rPr>
          <w:rFonts w:ascii="Times New Roman" w:hAnsi="Times New Roman" w:cs="Times New Roman"/>
          <w:sz w:val="20"/>
          <w:szCs w:val="20"/>
          <w:lang w:val="en-GB"/>
        </w:rPr>
        <w:t>English</w:t>
      </w:r>
      <w:r w:rsidR="008677FB" w:rsidRPr="004F09BE">
        <w:rPr>
          <w:rFonts w:ascii="Times New Roman" w:hAnsi="Times New Roman" w:cs="Times New Roman"/>
          <w:sz w:val="20"/>
          <w:szCs w:val="20"/>
          <w:lang w:val="en-GB"/>
        </w:rPr>
        <w:t xml:space="preserve"> native speaker </w:t>
      </w:r>
      <w:r w:rsidR="00E50BA1" w:rsidRPr="004F09BE">
        <w:rPr>
          <w:rFonts w:ascii="Times New Roman" w:hAnsi="Times New Roman" w:cs="Times New Roman"/>
          <w:sz w:val="20"/>
          <w:szCs w:val="20"/>
          <w:lang w:val="en-GB"/>
        </w:rPr>
        <w:t>not involved in the previous step</w:t>
      </w:r>
      <w:r w:rsidR="00E00B0B" w:rsidRPr="004F09BE">
        <w:rPr>
          <w:rFonts w:ascii="Times New Roman" w:hAnsi="Times New Roman" w:cs="Times New Roman"/>
          <w:sz w:val="20"/>
          <w:szCs w:val="20"/>
          <w:lang w:val="en-GB"/>
        </w:rPr>
        <w:t xml:space="preserve">. From the comparison between the back-translation and the first </w:t>
      </w:r>
      <w:r w:rsidR="008677FB" w:rsidRPr="004F09BE">
        <w:rPr>
          <w:rFonts w:ascii="Times New Roman" w:hAnsi="Times New Roman" w:cs="Times New Roman"/>
          <w:sz w:val="20"/>
          <w:szCs w:val="20"/>
          <w:lang w:val="en-GB"/>
        </w:rPr>
        <w:t xml:space="preserve">Italian </w:t>
      </w:r>
      <w:r w:rsidR="00E00B0B" w:rsidRPr="004F09BE">
        <w:rPr>
          <w:rFonts w:ascii="Times New Roman" w:hAnsi="Times New Roman" w:cs="Times New Roman"/>
          <w:sz w:val="20"/>
          <w:szCs w:val="20"/>
          <w:lang w:val="en-GB"/>
        </w:rPr>
        <w:t>translation, a</w:t>
      </w:r>
      <w:r w:rsidR="00C115EE" w:rsidRPr="004F09BE">
        <w:rPr>
          <w:rFonts w:ascii="Times New Roman" w:hAnsi="Times New Roman" w:cs="Times New Roman"/>
          <w:sz w:val="20"/>
          <w:szCs w:val="20"/>
          <w:lang w:val="en-GB"/>
        </w:rPr>
        <w:t xml:space="preserve">n </w:t>
      </w:r>
      <w:r w:rsidR="004F7054" w:rsidRPr="004F09BE">
        <w:rPr>
          <w:rFonts w:ascii="Times New Roman" w:hAnsi="Times New Roman" w:cs="Times New Roman"/>
          <w:sz w:val="20"/>
          <w:szCs w:val="20"/>
          <w:lang w:val="en-GB"/>
        </w:rPr>
        <w:t>initial draft</w:t>
      </w:r>
      <w:r w:rsidR="00E00B0B" w:rsidRPr="004F09BE">
        <w:rPr>
          <w:rFonts w:ascii="Times New Roman" w:hAnsi="Times New Roman" w:cs="Times New Roman"/>
          <w:sz w:val="20"/>
          <w:szCs w:val="20"/>
          <w:lang w:val="en-GB"/>
        </w:rPr>
        <w:t xml:space="preserve"> of the Italian questionnaire was produced; c) </w:t>
      </w:r>
      <w:r w:rsidR="00767939" w:rsidRPr="004F09BE">
        <w:rPr>
          <w:rFonts w:ascii="Times New Roman" w:hAnsi="Times New Roman" w:cs="Times New Roman"/>
          <w:sz w:val="20"/>
          <w:szCs w:val="20"/>
          <w:lang w:val="en-GB"/>
        </w:rPr>
        <w:t xml:space="preserve">the </w:t>
      </w:r>
      <w:r w:rsidR="002B6FB4" w:rsidRPr="004F09BE">
        <w:rPr>
          <w:rFonts w:ascii="Times New Roman" w:hAnsi="Times New Roman" w:cs="Times New Roman"/>
          <w:sz w:val="20"/>
          <w:szCs w:val="20"/>
          <w:lang w:val="en-GB"/>
        </w:rPr>
        <w:t xml:space="preserve">first </w:t>
      </w:r>
      <w:r w:rsidR="00767939" w:rsidRPr="004F09BE">
        <w:rPr>
          <w:rFonts w:ascii="Times New Roman" w:hAnsi="Times New Roman" w:cs="Times New Roman"/>
          <w:sz w:val="20"/>
          <w:szCs w:val="20"/>
          <w:lang w:val="en-GB"/>
        </w:rPr>
        <w:t xml:space="preserve">Italian </w:t>
      </w:r>
      <w:r w:rsidR="008677FB" w:rsidRPr="004F09BE">
        <w:rPr>
          <w:rFonts w:ascii="Times New Roman" w:hAnsi="Times New Roman" w:cs="Times New Roman"/>
          <w:sz w:val="20"/>
          <w:szCs w:val="20"/>
          <w:lang w:val="en-GB"/>
        </w:rPr>
        <w:t xml:space="preserve">translation </w:t>
      </w:r>
      <w:r w:rsidR="00767939" w:rsidRPr="004F09BE">
        <w:rPr>
          <w:rFonts w:ascii="Times New Roman" w:hAnsi="Times New Roman" w:cs="Times New Roman"/>
          <w:sz w:val="20"/>
          <w:szCs w:val="20"/>
          <w:lang w:val="en-GB"/>
        </w:rPr>
        <w:t xml:space="preserve">was administered to 25 university students who voluntarily agreed to participate </w:t>
      </w:r>
      <w:r w:rsidR="00C115EE" w:rsidRPr="004F09BE">
        <w:rPr>
          <w:rFonts w:ascii="Times New Roman" w:hAnsi="Times New Roman" w:cs="Times New Roman"/>
          <w:sz w:val="20"/>
          <w:szCs w:val="20"/>
          <w:lang w:val="en-GB"/>
        </w:rPr>
        <w:t xml:space="preserve">in </w:t>
      </w:r>
      <w:r w:rsidR="00767939" w:rsidRPr="004F09BE">
        <w:rPr>
          <w:rFonts w:ascii="Times New Roman" w:hAnsi="Times New Roman" w:cs="Times New Roman"/>
          <w:sz w:val="20"/>
          <w:szCs w:val="20"/>
          <w:lang w:val="en-GB"/>
        </w:rPr>
        <w:t xml:space="preserve">the study. </w:t>
      </w:r>
      <w:r w:rsidR="00BB038D" w:rsidRPr="004F09BE">
        <w:rPr>
          <w:rFonts w:ascii="Times New Roman" w:hAnsi="Times New Roman" w:cs="Times New Roman"/>
          <w:sz w:val="20"/>
          <w:szCs w:val="20"/>
          <w:lang w:val="en-GB"/>
        </w:rPr>
        <w:t>To</w:t>
      </w:r>
      <w:r w:rsidR="008677FB" w:rsidRPr="004F09BE">
        <w:rPr>
          <w:rFonts w:ascii="Times New Roman" w:hAnsi="Times New Roman" w:cs="Times New Roman"/>
          <w:sz w:val="20"/>
          <w:szCs w:val="20"/>
          <w:lang w:val="en-GB"/>
        </w:rPr>
        <w:t xml:space="preserve"> evaluate </w:t>
      </w:r>
      <w:r w:rsidR="00132517" w:rsidRPr="004F09BE">
        <w:rPr>
          <w:rFonts w:ascii="Times New Roman" w:hAnsi="Times New Roman" w:cs="Times New Roman"/>
          <w:sz w:val="20"/>
          <w:szCs w:val="20"/>
          <w:lang w:val="en-GB"/>
        </w:rPr>
        <w:t xml:space="preserve">the </w:t>
      </w:r>
      <w:r w:rsidR="008677FB" w:rsidRPr="004F09BE">
        <w:rPr>
          <w:rFonts w:ascii="Times New Roman" w:hAnsi="Times New Roman" w:cs="Times New Roman"/>
          <w:sz w:val="20"/>
          <w:szCs w:val="20"/>
          <w:lang w:val="en-GB"/>
        </w:rPr>
        <w:t xml:space="preserve">face validity, for </w:t>
      </w:r>
      <w:r w:rsidR="00767939" w:rsidRPr="004F09BE">
        <w:rPr>
          <w:rFonts w:ascii="Times New Roman" w:hAnsi="Times New Roman" w:cs="Times New Roman"/>
          <w:sz w:val="20"/>
          <w:szCs w:val="20"/>
          <w:lang w:val="en-GB"/>
        </w:rPr>
        <w:t xml:space="preserve">each item </w:t>
      </w:r>
      <w:r w:rsidR="00132517" w:rsidRPr="004F09BE">
        <w:rPr>
          <w:rFonts w:ascii="Times New Roman" w:hAnsi="Times New Roman" w:cs="Times New Roman"/>
          <w:sz w:val="20"/>
          <w:szCs w:val="20"/>
          <w:lang w:val="en-GB"/>
        </w:rPr>
        <w:t>the following questions were asked</w:t>
      </w:r>
      <w:r w:rsidR="00767939" w:rsidRPr="004F09BE">
        <w:rPr>
          <w:rFonts w:ascii="Times New Roman" w:hAnsi="Times New Roman" w:cs="Times New Roman"/>
          <w:sz w:val="20"/>
          <w:szCs w:val="20"/>
          <w:lang w:val="en-GB"/>
        </w:rPr>
        <w:t xml:space="preserve">: "Is the statement clear?"; "Do you think it could be formulated more </w:t>
      </w:r>
      <w:r w:rsidR="00132517" w:rsidRPr="004F09BE">
        <w:rPr>
          <w:rFonts w:ascii="Times New Roman" w:hAnsi="Times New Roman" w:cs="Times New Roman"/>
          <w:sz w:val="20"/>
          <w:szCs w:val="20"/>
          <w:lang w:val="en-GB"/>
        </w:rPr>
        <w:t>clearly</w:t>
      </w:r>
      <w:r w:rsidR="00767939" w:rsidRPr="004F09BE">
        <w:rPr>
          <w:rFonts w:ascii="Times New Roman" w:hAnsi="Times New Roman" w:cs="Times New Roman"/>
          <w:sz w:val="20"/>
          <w:szCs w:val="20"/>
          <w:lang w:val="en-GB"/>
        </w:rPr>
        <w:t>?"; "Did you find</w:t>
      </w:r>
      <w:r w:rsidR="00C115EE" w:rsidRPr="004F09BE">
        <w:rPr>
          <w:rFonts w:ascii="Times New Roman" w:hAnsi="Times New Roman" w:cs="Times New Roman"/>
          <w:sz w:val="20"/>
          <w:szCs w:val="20"/>
          <w:lang w:val="en-GB"/>
        </w:rPr>
        <w:t xml:space="preserve"> it</w:t>
      </w:r>
      <w:r w:rsidR="00767939" w:rsidRPr="004F09BE">
        <w:rPr>
          <w:rFonts w:ascii="Times New Roman" w:hAnsi="Times New Roman" w:cs="Times New Roman"/>
          <w:sz w:val="20"/>
          <w:szCs w:val="20"/>
          <w:lang w:val="en-GB"/>
        </w:rPr>
        <w:t xml:space="preserve"> difficult to choose </w:t>
      </w:r>
      <w:r w:rsidR="00C115EE" w:rsidRPr="004F09BE">
        <w:rPr>
          <w:rFonts w:ascii="Times New Roman" w:hAnsi="Times New Roman" w:cs="Times New Roman"/>
          <w:sz w:val="20"/>
          <w:szCs w:val="20"/>
          <w:lang w:val="en-GB"/>
        </w:rPr>
        <w:t>an appropriate response option</w:t>
      </w:r>
      <w:r w:rsidR="00392472" w:rsidRPr="004F09BE">
        <w:rPr>
          <w:rFonts w:ascii="Times New Roman" w:hAnsi="Times New Roman" w:cs="Times New Roman"/>
          <w:sz w:val="20"/>
          <w:szCs w:val="20"/>
          <w:lang w:val="en-GB"/>
        </w:rPr>
        <w:t xml:space="preserve"> </w:t>
      </w:r>
      <w:r w:rsidR="00767939" w:rsidRPr="004F09BE">
        <w:rPr>
          <w:rFonts w:ascii="Times New Roman" w:hAnsi="Times New Roman" w:cs="Times New Roman"/>
          <w:sz w:val="20"/>
          <w:szCs w:val="20"/>
          <w:lang w:val="en-GB"/>
        </w:rPr>
        <w:t xml:space="preserve">for the statement?". </w:t>
      </w:r>
    </w:p>
    <w:p w14:paraId="62B35AF6" w14:textId="3AC8A0A5" w:rsidR="002820C2" w:rsidRPr="004F09BE" w:rsidRDefault="008677FB" w:rsidP="009C1923">
      <w:pPr>
        <w:spacing w:line="480" w:lineRule="auto"/>
        <w:jc w:val="both"/>
        <w:rPr>
          <w:rFonts w:ascii="Times New Roman" w:hAnsi="Times New Roman" w:cs="Times New Roman"/>
          <w:sz w:val="20"/>
          <w:szCs w:val="20"/>
          <w:lang w:val="en-GB"/>
        </w:rPr>
      </w:pPr>
      <w:r w:rsidRPr="004F09BE">
        <w:rPr>
          <w:rFonts w:ascii="Times New Roman" w:hAnsi="Times New Roman" w:cs="Times New Roman"/>
          <w:sz w:val="20"/>
          <w:szCs w:val="20"/>
          <w:lang w:val="en-GB"/>
        </w:rPr>
        <w:t xml:space="preserve">Based on students’ </w:t>
      </w:r>
      <w:r w:rsidR="00BE164A" w:rsidRPr="004F09BE">
        <w:rPr>
          <w:rFonts w:ascii="Times New Roman" w:hAnsi="Times New Roman" w:cs="Times New Roman"/>
          <w:sz w:val="20"/>
          <w:szCs w:val="20"/>
          <w:lang w:val="en-GB"/>
        </w:rPr>
        <w:t xml:space="preserve">responses </w:t>
      </w:r>
      <w:r w:rsidRPr="004F09BE">
        <w:rPr>
          <w:rFonts w:ascii="Times New Roman" w:hAnsi="Times New Roman" w:cs="Times New Roman"/>
          <w:sz w:val="20"/>
          <w:szCs w:val="20"/>
          <w:lang w:val="en-GB"/>
        </w:rPr>
        <w:t xml:space="preserve">and </w:t>
      </w:r>
      <w:r w:rsidR="00132517" w:rsidRPr="004F09BE">
        <w:rPr>
          <w:rFonts w:ascii="Times New Roman" w:hAnsi="Times New Roman" w:cs="Times New Roman"/>
          <w:sz w:val="20"/>
          <w:szCs w:val="20"/>
          <w:lang w:val="en-GB"/>
        </w:rPr>
        <w:t xml:space="preserve">on the </w:t>
      </w:r>
      <w:r w:rsidR="00767939" w:rsidRPr="004F09BE">
        <w:rPr>
          <w:rFonts w:ascii="Times New Roman" w:hAnsi="Times New Roman" w:cs="Times New Roman"/>
          <w:sz w:val="20"/>
          <w:szCs w:val="20"/>
          <w:lang w:val="en-GB"/>
        </w:rPr>
        <w:t xml:space="preserve">supervision </w:t>
      </w:r>
      <w:r w:rsidRPr="004F09BE">
        <w:rPr>
          <w:rFonts w:ascii="Times New Roman" w:hAnsi="Times New Roman" w:cs="Times New Roman"/>
          <w:sz w:val="20"/>
          <w:szCs w:val="20"/>
          <w:lang w:val="en-GB"/>
        </w:rPr>
        <w:t>by the author of the</w:t>
      </w:r>
      <w:r w:rsidR="00F82835" w:rsidRPr="004F09BE">
        <w:rPr>
          <w:rFonts w:ascii="Times New Roman" w:hAnsi="Times New Roman" w:cs="Times New Roman"/>
          <w:sz w:val="20"/>
          <w:szCs w:val="20"/>
          <w:lang w:val="en-GB"/>
        </w:rPr>
        <w:t xml:space="preserve"> English</w:t>
      </w:r>
      <w:r w:rsidRPr="004F09BE">
        <w:rPr>
          <w:rFonts w:ascii="Times New Roman" w:hAnsi="Times New Roman" w:cs="Times New Roman"/>
          <w:sz w:val="20"/>
          <w:szCs w:val="20"/>
          <w:lang w:val="en-GB"/>
        </w:rPr>
        <w:t xml:space="preserve"> version of the</w:t>
      </w:r>
      <w:r w:rsidR="00F82835" w:rsidRPr="004F09BE">
        <w:rPr>
          <w:rFonts w:ascii="Times New Roman" w:hAnsi="Times New Roman" w:cs="Times New Roman"/>
          <w:sz w:val="20"/>
          <w:szCs w:val="20"/>
          <w:lang w:val="en-GB"/>
        </w:rPr>
        <w:t xml:space="preserve"> </w:t>
      </w:r>
      <w:r w:rsidR="00767939" w:rsidRPr="004F09BE">
        <w:rPr>
          <w:rFonts w:ascii="Times New Roman" w:hAnsi="Times New Roman" w:cs="Times New Roman"/>
          <w:sz w:val="20"/>
          <w:szCs w:val="20"/>
          <w:lang w:val="en-GB"/>
        </w:rPr>
        <w:t>questionnaire (SEL)</w:t>
      </w:r>
      <w:r w:rsidRPr="004F09BE">
        <w:rPr>
          <w:rFonts w:ascii="Times New Roman" w:hAnsi="Times New Roman" w:cs="Times New Roman"/>
          <w:sz w:val="20"/>
          <w:szCs w:val="20"/>
          <w:lang w:val="en-GB"/>
        </w:rPr>
        <w:t xml:space="preserve">, the </w:t>
      </w:r>
      <w:r w:rsidR="002B6FB4" w:rsidRPr="004F09BE">
        <w:rPr>
          <w:rFonts w:ascii="Times New Roman" w:hAnsi="Times New Roman" w:cs="Times New Roman"/>
          <w:sz w:val="20"/>
          <w:szCs w:val="20"/>
          <w:lang w:val="en-GB"/>
        </w:rPr>
        <w:t>beta</w:t>
      </w:r>
      <w:r w:rsidR="00767939" w:rsidRPr="004F09BE">
        <w:rPr>
          <w:rFonts w:ascii="Times New Roman" w:hAnsi="Times New Roman" w:cs="Times New Roman"/>
          <w:sz w:val="20"/>
          <w:szCs w:val="20"/>
          <w:lang w:val="en-GB"/>
        </w:rPr>
        <w:t xml:space="preserve"> version </w:t>
      </w:r>
      <w:r w:rsidR="00F82835" w:rsidRPr="004F09BE">
        <w:rPr>
          <w:rFonts w:ascii="Times New Roman" w:hAnsi="Times New Roman" w:cs="Times New Roman"/>
          <w:sz w:val="20"/>
          <w:szCs w:val="20"/>
          <w:lang w:val="en-GB"/>
        </w:rPr>
        <w:t>of the MAKS-I</w:t>
      </w:r>
      <w:r w:rsidR="00132517" w:rsidRPr="004F09BE">
        <w:rPr>
          <w:rFonts w:ascii="Times New Roman" w:hAnsi="Times New Roman" w:cs="Times New Roman"/>
          <w:sz w:val="20"/>
          <w:szCs w:val="20"/>
          <w:lang w:val="en-GB"/>
        </w:rPr>
        <w:t xml:space="preserve"> was developed</w:t>
      </w:r>
      <w:r w:rsidR="005254AA" w:rsidRPr="004F09BE">
        <w:rPr>
          <w:rFonts w:ascii="Times New Roman" w:hAnsi="Times New Roman" w:cs="Times New Roman"/>
          <w:sz w:val="20"/>
          <w:szCs w:val="20"/>
          <w:lang w:val="en-GB"/>
        </w:rPr>
        <w:t xml:space="preserve">. The beta version was </w:t>
      </w:r>
      <w:r w:rsidR="00DE52CB" w:rsidRPr="004F09BE">
        <w:rPr>
          <w:rFonts w:ascii="Times New Roman" w:hAnsi="Times New Roman" w:cs="Times New Roman"/>
          <w:sz w:val="20"/>
          <w:szCs w:val="20"/>
          <w:lang w:val="en-GB"/>
        </w:rPr>
        <w:t xml:space="preserve">then </w:t>
      </w:r>
      <w:r w:rsidR="005254AA" w:rsidRPr="004F09BE">
        <w:rPr>
          <w:rFonts w:ascii="Times New Roman" w:hAnsi="Times New Roman" w:cs="Times New Roman"/>
          <w:sz w:val="20"/>
          <w:szCs w:val="20"/>
          <w:lang w:val="en-GB"/>
        </w:rPr>
        <w:t>validated into Italian</w:t>
      </w:r>
      <w:r w:rsidR="00BD0260" w:rsidRPr="004F09BE">
        <w:rPr>
          <w:rFonts w:ascii="Times New Roman" w:hAnsi="Times New Roman" w:cs="Times New Roman"/>
          <w:sz w:val="20"/>
          <w:szCs w:val="20"/>
          <w:lang w:val="en-GB"/>
        </w:rPr>
        <w:t xml:space="preserve"> and administered to the general population</w:t>
      </w:r>
      <w:r w:rsidR="005254AA" w:rsidRPr="004F09BE">
        <w:rPr>
          <w:rFonts w:ascii="Times New Roman" w:hAnsi="Times New Roman" w:cs="Times New Roman"/>
          <w:sz w:val="20"/>
          <w:szCs w:val="20"/>
          <w:lang w:val="en-GB"/>
        </w:rPr>
        <w:t>.</w:t>
      </w:r>
    </w:p>
    <w:p w14:paraId="75317E79" w14:textId="77777777" w:rsidR="002D5AEB" w:rsidRDefault="002D5AEB" w:rsidP="009C1923">
      <w:pPr>
        <w:spacing w:line="480" w:lineRule="auto"/>
        <w:jc w:val="both"/>
        <w:rPr>
          <w:rFonts w:ascii="Times New Roman" w:hAnsi="Times New Roman" w:cs="Times New Roman"/>
          <w:b/>
          <w:i/>
          <w:sz w:val="20"/>
          <w:szCs w:val="20"/>
          <w:lang w:val="en-GB"/>
        </w:rPr>
      </w:pPr>
    </w:p>
    <w:p w14:paraId="5335AC9D" w14:textId="1C39EC78" w:rsidR="00FA0059" w:rsidRPr="004F09BE" w:rsidRDefault="003E1F5E" w:rsidP="009C1923">
      <w:pPr>
        <w:spacing w:line="480" w:lineRule="auto"/>
        <w:jc w:val="both"/>
        <w:rPr>
          <w:rFonts w:ascii="Times New Roman" w:hAnsi="Times New Roman" w:cs="Times New Roman"/>
          <w:b/>
          <w:i/>
          <w:sz w:val="20"/>
          <w:szCs w:val="20"/>
          <w:lang w:val="en-GB"/>
        </w:rPr>
      </w:pPr>
      <w:r w:rsidRPr="004F09BE">
        <w:rPr>
          <w:rFonts w:ascii="Times New Roman" w:hAnsi="Times New Roman" w:cs="Times New Roman"/>
          <w:b/>
          <w:i/>
          <w:sz w:val="20"/>
          <w:szCs w:val="20"/>
          <w:lang w:val="en-GB"/>
        </w:rPr>
        <w:t xml:space="preserve">Sample </w:t>
      </w:r>
      <w:r w:rsidR="005254AA" w:rsidRPr="004F09BE">
        <w:rPr>
          <w:rFonts w:ascii="Times New Roman" w:hAnsi="Times New Roman" w:cs="Times New Roman"/>
          <w:b/>
          <w:i/>
          <w:sz w:val="20"/>
          <w:szCs w:val="20"/>
          <w:lang w:val="en-GB"/>
        </w:rPr>
        <w:t>recruitment</w:t>
      </w:r>
    </w:p>
    <w:p w14:paraId="27C5238A" w14:textId="67048C03" w:rsidR="005254AA" w:rsidRPr="004F09BE" w:rsidRDefault="003E1F5E" w:rsidP="009C1923">
      <w:pPr>
        <w:spacing w:line="480" w:lineRule="auto"/>
        <w:jc w:val="both"/>
        <w:rPr>
          <w:rFonts w:ascii="Times New Roman" w:hAnsi="Times New Roman" w:cs="Times New Roman"/>
          <w:sz w:val="20"/>
          <w:szCs w:val="20"/>
          <w:lang w:val="en-GB"/>
        </w:rPr>
      </w:pPr>
      <w:r w:rsidRPr="004F09BE">
        <w:rPr>
          <w:rFonts w:ascii="Times New Roman" w:hAnsi="Times New Roman" w:cs="Times New Roman"/>
          <w:sz w:val="20"/>
          <w:szCs w:val="20"/>
          <w:lang w:val="en-GB"/>
        </w:rPr>
        <w:t xml:space="preserve">The </w:t>
      </w:r>
      <w:r w:rsidR="005254AA" w:rsidRPr="004F09BE">
        <w:rPr>
          <w:rFonts w:ascii="Times New Roman" w:hAnsi="Times New Roman" w:cs="Times New Roman"/>
          <w:sz w:val="20"/>
          <w:szCs w:val="20"/>
          <w:lang w:val="en-GB"/>
        </w:rPr>
        <w:t xml:space="preserve">beta version of the </w:t>
      </w:r>
      <w:r w:rsidR="00645F71" w:rsidRPr="004F09BE">
        <w:rPr>
          <w:rFonts w:ascii="Times New Roman" w:hAnsi="Times New Roman" w:cs="Times New Roman"/>
          <w:sz w:val="20"/>
          <w:szCs w:val="20"/>
          <w:lang w:val="en-GB"/>
        </w:rPr>
        <w:t>MAKS-I</w:t>
      </w:r>
      <w:r w:rsidR="005254AA" w:rsidRPr="004F09BE">
        <w:rPr>
          <w:rFonts w:ascii="Times New Roman" w:hAnsi="Times New Roman" w:cs="Times New Roman"/>
          <w:sz w:val="20"/>
          <w:szCs w:val="20"/>
          <w:lang w:val="en-GB"/>
        </w:rPr>
        <w:t xml:space="preserve"> questionnaire was administered</w:t>
      </w:r>
      <w:r w:rsidR="00BD0260" w:rsidRPr="004F09BE">
        <w:rPr>
          <w:rFonts w:ascii="Times New Roman" w:hAnsi="Times New Roman" w:cs="Times New Roman"/>
          <w:sz w:val="20"/>
          <w:szCs w:val="20"/>
          <w:lang w:val="en-GB"/>
        </w:rPr>
        <w:t xml:space="preserve"> by health</w:t>
      </w:r>
      <w:r w:rsidR="00132517" w:rsidRPr="004F09BE">
        <w:rPr>
          <w:rFonts w:ascii="Times New Roman" w:hAnsi="Times New Roman" w:cs="Times New Roman"/>
          <w:sz w:val="20"/>
          <w:szCs w:val="20"/>
          <w:lang w:val="en-GB"/>
        </w:rPr>
        <w:t xml:space="preserve"> </w:t>
      </w:r>
      <w:r w:rsidR="00BD0260" w:rsidRPr="004F09BE">
        <w:rPr>
          <w:rFonts w:ascii="Times New Roman" w:hAnsi="Times New Roman" w:cs="Times New Roman"/>
          <w:sz w:val="20"/>
          <w:szCs w:val="20"/>
          <w:lang w:val="en-GB"/>
        </w:rPr>
        <w:t>professionals</w:t>
      </w:r>
      <w:r w:rsidR="005254AA" w:rsidRPr="004F09BE">
        <w:rPr>
          <w:rFonts w:ascii="Times New Roman" w:hAnsi="Times New Roman" w:cs="Times New Roman"/>
          <w:sz w:val="20"/>
          <w:szCs w:val="20"/>
          <w:lang w:val="en-GB"/>
        </w:rPr>
        <w:t xml:space="preserve"> to the general </w:t>
      </w:r>
      <w:r w:rsidR="00392472" w:rsidRPr="004F09BE">
        <w:rPr>
          <w:rFonts w:ascii="Times New Roman" w:hAnsi="Times New Roman" w:cs="Times New Roman"/>
          <w:sz w:val="20"/>
          <w:szCs w:val="20"/>
          <w:lang w:val="en-GB"/>
        </w:rPr>
        <w:t xml:space="preserve">population </w:t>
      </w:r>
      <w:r w:rsidR="005254AA" w:rsidRPr="004F09BE">
        <w:rPr>
          <w:rFonts w:ascii="Times New Roman" w:hAnsi="Times New Roman" w:cs="Times New Roman"/>
          <w:sz w:val="20"/>
          <w:szCs w:val="20"/>
          <w:lang w:val="en-GB"/>
        </w:rPr>
        <w:t xml:space="preserve">in public places (shopping </w:t>
      </w:r>
      <w:r w:rsidR="0025273A" w:rsidRPr="004F09BE">
        <w:rPr>
          <w:rFonts w:ascii="Times New Roman" w:hAnsi="Times New Roman" w:cs="Times New Roman"/>
          <w:sz w:val="20"/>
          <w:szCs w:val="20"/>
          <w:lang w:val="en-GB"/>
        </w:rPr>
        <w:t>centres</w:t>
      </w:r>
      <w:r w:rsidR="005254AA" w:rsidRPr="004F09BE">
        <w:rPr>
          <w:rFonts w:ascii="Times New Roman" w:hAnsi="Times New Roman" w:cs="Times New Roman"/>
          <w:sz w:val="20"/>
          <w:szCs w:val="20"/>
          <w:lang w:val="en-GB"/>
        </w:rPr>
        <w:t>, markets, squares, cinema, etc.) in two different Italian cities (Reggio Emilia and Napoli). The inclusion criteri</w:t>
      </w:r>
      <w:r w:rsidR="00132517" w:rsidRPr="004F09BE">
        <w:rPr>
          <w:rFonts w:ascii="Times New Roman" w:hAnsi="Times New Roman" w:cs="Times New Roman"/>
          <w:sz w:val="20"/>
          <w:szCs w:val="20"/>
          <w:lang w:val="en-GB"/>
        </w:rPr>
        <w:t>a</w:t>
      </w:r>
      <w:r w:rsidR="005254AA" w:rsidRPr="004F09BE">
        <w:rPr>
          <w:rFonts w:ascii="Times New Roman" w:hAnsi="Times New Roman" w:cs="Times New Roman"/>
          <w:sz w:val="20"/>
          <w:szCs w:val="20"/>
          <w:lang w:val="en-GB"/>
        </w:rPr>
        <w:t xml:space="preserve"> w</w:t>
      </w:r>
      <w:r w:rsidR="00132517" w:rsidRPr="004F09BE">
        <w:rPr>
          <w:rFonts w:ascii="Times New Roman" w:hAnsi="Times New Roman" w:cs="Times New Roman"/>
          <w:sz w:val="20"/>
          <w:szCs w:val="20"/>
          <w:lang w:val="en-GB"/>
        </w:rPr>
        <w:t xml:space="preserve">ere: a) </w:t>
      </w:r>
      <w:r w:rsidR="005254AA" w:rsidRPr="004F09BE">
        <w:rPr>
          <w:rFonts w:ascii="Times New Roman" w:hAnsi="Times New Roman" w:cs="Times New Roman"/>
          <w:sz w:val="20"/>
          <w:szCs w:val="20"/>
          <w:lang w:val="en-GB"/>
        </w:rPr>
        <w:t>being 18 years of age or more</w:t>
      </w:r>
      <w:r w:rsidR="00132517" w:rsidRPr="004F09BE">
        <w:rPr>
          <w:rFonts w:ascii="Times New Roman" w:hAnsi="Times New Roman" w:cs="Times New Roman"/>
          <w:sz w:val="20"/>
          <w:szCs w:val="20"/>
          <w:lang w:val="en-GB"/>
        </w:rPr>
        <w:t xml:space="preserve">; b) having the </w:t>
      </w:r>
      <w:r w:rsidR="005254AA" w:rsidRPr="004F09BE">
        <w:rPr>
          <w:rFonts w:ascii="Times New Roman" w:hAnsi="Times New Roman" w:cs="Times New Roman"/>
          <w:sz w:val="20"/>
          <w:szCs w:val="20"/>
          <w:lang w:val="en-GB"/>
        </w:rPr>
        <w:t>ability to provide an informed consent to take part to the study.</w:t>
      </w:r>
      <w:r w:rsidR="00BD0260" w:rsidRPr="004F09BE">
        <w:rPr>
          <w:rFonts w:ascii="Times New Roman" w:hAnsi="Times New Roman" w:cs="Times New Roman"/>
          <w:sz w:val="20"/>
          <w:szCs w:val="20"/>
          <w:lang w:val="en-GB"/>
        </w:rPr>
        <w:t xml:space="preserve"> </w:t>
      </w:r>
      <w:r w:rsidR="00392472" w:rsidRPr="004F09BE">
        <w:rPr>
          <w:rFonts w:ascii="Times New Roman" w:hAnsi="Times New Roman" w:cs="Times New Roman"/>
          <w:sz w:val="20"/>
          <w:szCs w:val="20"/>
          <w:lang w:val="en-GB"/>
        </w:rPr>
        <w:t xml:space="preserve">One </w:t>
      </w:r>
      <w:r w:rsidR="005254AA" w:rsidRPr="004F09BE">
        <w:rPr>
          <w:rFonts w:ascii="Times New Roman" w:hAnsi="Times New Roman" w:cs="Times New Roman"/>
          <w:sz w:val="20"/>
          <w:szCs w:val="20"/>
          <w:lang w:val="en-GB"/>
        </w:rPr>
        <w:t xml:space="preserve">criteria </w:t>
      </w:r>
      <w:r w:rsidR="00392472" w:rsidRPr="004F09BE">
        <w:rPr>
          <w:rFonts w:ascii="Times New Roman" w:hAnsi="Times New Roman" w:cs="Times New Roman"/>
          <w:sz w:val="20"/>
          <w:szCs w:val="20"/>
          <w:lang w:val="en-GB"/>
        </w:rPr>
        <w:t xml:space="preserve">was </w:t>
      </w:r>
      <w:r w:rsidR="005254AA" w:rsidRPr="004F09BE">
        <w:rPr>
          <w:rFonts w:ascii="Times New Roman" w:hAnsi="Times New Roman" w:cs="Times New Roman"/>
          <w:sz w:val="20"/>
          <w:szCs w:val="20"/>
          <w:lang w:val="en-GB"/>
        </w:rPr>
        <w:t>taken into account</w:t>
      </w:r>
      <w:r w:rsidR="00132517" w:rsidRPr="004F09BE">
        <w:rPr>
          <w:rFonts w:ascii="Times New Roman" w:hAnsi="Times New Roman" w:cs="Times New Roman"/>
          <w:sz w:val="20"/>
          <w:szCs w:val="20"/>
          <w:lang w:val="en-GB"/>
        </w:rPr>
        <w:t xml:space="preserve"> to define the sample size for the validation of the questionnaire</w:t>
      </w:r>
      <w:r w:rsidR="005254AA" w:rsidRPr="004F09BE">
        <w:rPr>
          <w:rFonts w:ascii="Times New Roman" w:hAnsi="Times New Roman" w:cs="Times New Roman"/>
          <w:sz w:val="20"/>
          <w:szCs w:val="20"/>
          <w:lang w:val="en-GB"/>
        </w:rPr>
        <w:t>: a number of respondents no</w:t>
      </w:r>
      <w:r w:rsidR="00392472" w:rsidRPr="004F09BE">
        <w:rPr>
          <w:rFonts w:ascii="Times New Roman" w:hAnsi="Times New Roman" w:cs="Times New Roman"/>
          <w:sz w:val="20"/>
          <w:szCs w:val="20"/>
          <w:lang w:val="en-GB"/>
        </w:rPr>
        <w:t>t</w:t>
      </w:r>
      <w:r w:rsidR="005254AA" w:rsidRPr="004F09BE">
        <w:rPr>
          <w:rFonts w:ascii="Times New Roman" w:hAnsi="Times New Roman" w:cs="Times New Roman"/>
          <w:sz w:val="20"/>
          <w:szCs w:val="20"/>
          <w:lang w:val="en-GB"/>
        </w:rPr>
        <w:t xml:space="preserve"> less than 100 units</w:t>
      </w:r>
      <w:r w:rsidR="008B5A69" w:rsidRPr="004F09BE">
        <w:rPr>
          <w:rFonts w:ascii="Times New Roman" w:hAnsi="Times New Roman" w:cs="Times New Roman"/>
          <w:sz w:val="20"/>
          <w:szCs w:val="20"/>
          <w:lang w:val="en-GB"/>
        </w:rPr>
        <w:t xml:space="preserve"> </w:t>
      </w:r>
      <w:r w:rsidR="008B5A69" w:rsidRPr="004F09BE">
        <w:rPr>
          <w:rFonts w:ascii="Times New Roman" w:hAnsi="Times New Roman" w:cs="Times New Roman"/>
          <w:sz w:val="20"/>
          <w:szCs w:val="20"/>
          <w:lang w:val="en-GB"/>
        </w:rPr>
        <w:fldChar w:fldCharType="begin"/>
      </w:r>
      <w:r w:rsidR="00A70FF6">
        <w:rPr>
          <w:rFonts w:ascii="Times New Roman" w:hAnsi="Times New Roman" w:cs="Times New Roman"/>
          <w:sz w:val="20"/>
          <w:szCs w:val="20"/>
          <w:lang w:val="en-GB"/>
        </w:rPr>
        <w:instrText xml:space="preserve"> ADDIN ZOTERO_ITEM CSL_CITATION {"citationID":"kCqRTVzv","properties":{"formattedCitation":"(Hair, Anderson, Tatham, &amp; Black, 1998; Hatcher, 1994)","plainCitation":"(Hair, Anderson, Tatham, &amp; Black, 1998; Hatcher, 1994)","noteIndex":0},"citationItems":[{"id":1159,"uris":["http://zotero.org/users/local/3bOTVbWd/items/DME7YX8A"],"uri":["http://zotero.org/users/local/3bOTVbWd/items/DME7YX8A"],"itemData":{"id":1159,"type":"book","title":"Multivariate data analysis","publisher":"Prentice Hall","publisher-place":"New Jersey","event-place":"New Jersey","shortTitle":"Multivariate data analysis","author":[{"family":"Hair","given":"MJF"},{"family":"Anderson","given":"RE"},{"family":"Tatham","given":"RL"},{"family":"Black","given":"WC"}],"issued":{"date-parts":[["1998"]]}}},{"id":1204,"uris":["http://zotero.org/users/local/3bOTVbWd/items/KFUJD3QX"],"uri":["http://zotero.org/users/local/3bOTVbWd/items/KFUJD3QX"],"itemData":{"id":1204,"type":"book","title":"A Step-by-Step Approach to Using the SAS System for Factor Analysis and Structural Equation Modeling","publisher":"Cary SAS Institute","publisher-place":"North Colorado","event-place":"North Colorado","shortTitle":"A Step-by-Step Approach to Using the SAS System for Factor Analysis and Structural Equation Modeling","author":[{"family":"Hatcher","given":"L"}],"issued":{"date-parts":[["1994"]]}}}],"schema":"https://github.com/citation-style-language/schema/raw/master/csl-citation.json"} </w:instrText>
      </w:r>
      <w:r w:rsidR="008B5A69" w:rsidRPr="004F09BE">
        <w:rPr>
          <w:rFonts w:ascii="Times New Roman" w:hAnsi="Times New Roman" w:cs="Times New Roman"/>
          <w:sz w:val="20"/>
          <w:szCs w:val="20"/>
          <w:lang w:val="en-GB"/>
        </w:rPr>
        <w:fldChar w:fldCharType="separate"/>
      </w:r>
      <w:r w:rsidR="00A70FF6" w:rsidRPr="00A70FF6">
        <w:rPr>
          <w:rFonts w:ascii="Times New Roman" w:hAnsi="Times New Roman" w:cs="Times New Roman"/>
          <w:sz w:val="20"/>
          <w:lang w:val="en-US"/>
        </w:rPr>
        <w:t>(Hair, Anderson, Tatham, &amp; Black, 1998; Hatcher, 1994)</w:t>
      </w:r>
      <w:r w:rsidR="008B5A69" w:rsidRPr="004F09BE">
        <w:rPr>
          <w:rFonts w:ascii="Times New Roman" w:hAnsi="Times New Roman" w:cs="Times New Roman"/>
          <w:sz w:val="20"/>
          <w:szCs w:val="20"/>
          <w:lang w:val="en-GB"/>
        </w:rPr>
        <w:fldChar w:fldCharType="end"/>
      </w:r>
      <w:r w:rsidR="005254AA" w:rsidRPr="004F09BE">
        <w:rPr>
          <w:rFonts w:ascii="Times New Roman" w:hAnsi="Times New Roman" w:cs="Times New Roman"/>
          <w:sz w:val="20"/>
          <w:szCs w:val="20"/>
          <w:lang w:val="en-GB"/>
        </w:rPr>
        <w:t>.</w:t>
      </w:r>
      <w:r w:rsidR="00392472" w:rsidRPr="004F09BE">
        <w:rPr>
          <w:rFonts w:ascii="Times New Roman" w:hAnsi="Times New Roman" w:cs="Times New Roman"/>
          <w:sz w:val="20"/>
          <w:szCs w:val="20"/>
          <w:lang w:val="en-GB"/>
        </w:rPr>
        <w:t xml:space="preserve"> </w:t>
      </w:r>
      <w:r w:rsidR="00EF74F0" w:rsidRPr="004F09BE">
        <w:rPr>
          <w:rFonts w:ascii="Times New Roman" w:hAnsi="Times New Roman" w:cs="Times New Roman"/>
          <w:sz w:val="20"/>
          <w:szCs w:val="20"/>
          <w:lang w:val="en-GB"/>
        </w:rPr>
        <w:t xml:space="preserve">The goal </w:t>
      </w:r>
      <w:r w:rsidR="00EF167E" w:rsidRPr="004F09BE">
        <w:rPr>
          <w:rFonts w:ascii="Times New Roman" w:hAnsi="Times New Roman" w:cs="Times New Roman"/>
          <w:sz w:val="20"/>
          <w:szCs w:val="20"/>
          <w:lang w:val="en-GB"/>
        </w:rPr>
        <w:t>wa</w:t>
      </w:r>
      <w:r w:rsidR="00EF74F0" w:rsidRPr="004F09BE">
        <w:rPr>
          <w:rFonts w:ascii="Times New Roman" w:hAnsi="Times New Roman" w:cs="Times New Roman"/>
          <w:sz w:val="20"/>
          <w:szCs w:val="20"/>
          <w:lang w:val="en-GB"/>
        </w:rPr>
        <w:t xml:space="preserve">s to </w:t>
      </w:r>
      <w:r w:rsidR="00B84029" w:rsidRPr="004F09BE">
        <w:rPr>
          <w:rFonts w:ascii="Times New Roman" w:hAnsi="Times New Roman" w:cs="Times New Roman"/>
          <w:sz w:val="20"/>
          <w:szCs w:val="20"/>
          <w:lang w:val="en-GB"/>
        </w:rPr>
        <w:t>administer</w:t>
      </w:r>
      <w:r w:rsidR="00EF74F0" w:rsidRPr="004F09BE">
        <w:rPr>
          <w:rFonts w:ascii="Times New Roman" w:hAnsi="Times New Roman" w:cs="Times New Roman"/>
          <w:sz w:val="20"/>
          <w:szCs w:val="20"/>
          <w:lang w:val="en-GB"/>
        </w:rPr>
        <w:t xml:space="preserve"> 500 </w:t>
      </w:r>
      <w:r w:rsidR="0025273A" w:rsidRPr="004F09BE">
        <w:rPr>
          <w:rFonts w:ascii="Times New Roman" w:hAnsi="Times New Roman" w:cs="Times New Roman"/>
          <w:sz w:val="20"/>
          <w:szCs w:val="20"/>
          <w:lang w:val="en-GB"/>
        </w:rPr>
        <w:t>questionnaires expecting</w:t>
      </w:r>
      <w:r w:rsidR="00B84029" w:rsidRPr="004F09BE">
        <w:rPr>
          <w:rFonts w:ascii="Times New Roman" w:hAnsi="Times New Roman" w:cs="Times New Roman"/>
          <w:sz w:val="20"/>
          <w:szCs w:val="20"/>
          <w:lang w:val="en-GB"/>
        </w:rPr>
        <w:t xml:space="preserve"> a response rate above 75% </w:t>
      </w:r>
      <w:r w:rsidR="00EF74F0" w:rsidRPr="004F09BE">
        <w:rPr>
          <w:rFonts w:ascii="Times New Roman" w:hAnsi="Times New Roman" w:cs="Times New Roman"/>
          <w:sz w:val="20"/>
          <w:szCs w:val="20"/>
          <w:lang w:val="en-GB"/>
        </w:rPr>
        <w:t xml:space="preserve">largely satisfying the minimum </w:t>
      </w:r>
      <w:r w:rsidR="00B84029" w:rsidRPr="004F09BE">
        <w:rPr>
          <w:rFonts w:ascii="Times New Roman" w:hAnsi="Times New Roman" w:cs="Times New Roman"/>
          <w:sz w:val="20"/>
          <w:szCs w:val="20"/>
          <w:lang w:val="en-GB"/>
        </w:rPr>
        <w:t>sample size</w:t>
      </w:r>
      <w:r w:rsidR="00EF74F0" w:rsidRPr="004F09BE">
        <w:rPr>
          <w:rFonts w:ascii="Times New Roman" w:hAnsi="Times New Roman" w:cs="Times New Roman"/>
          <w:sz w:val="20"/>
          <w:szCs w:val="20"/>
          <w:lang w:val="en-GB"/>
        </w:rPr>
        <w:t xml:space="preserve"> required.</w:t>
      </w:r>
      <w:r w:rsidR="00B84029" w:rsidRPr="004F09BE">
        <w:rPr>
          <w:rFonts w:ascii="Times New Roman" w:hAnsi="Times New Roman" w:cs="Times New Roman"/>
          <w:sz w:val="20"/>
          <w:szCs w:val="20"/>
          <w:lang w:val="en-GB"/>
        </w:rPr>
        <w:t xml:space="preserve"> </w:t>
      </w:r>
      <w:r w:rsidR="00E447FD" w:rsidRPr="004F09BE">
        <w:rPr>
          <w:rFonts w:ascii="Times New Roman" w:hAnsi="Times New Roman" w:cs="Times New Roman"/>
          <w:sz w:val="20"/>
          <w:szCs w:val="20"/>
          <w:lang w:val="en-GB"/>
        </w:rPr>
        <w:t>To</w:t>
      </w:r>
      <w:r w:rsidR="00132517" w:rsidRPr="004F09BE">
        <w:rPr>
          <w:rFonts w:ascii="Times New Roman" w:hAnsi="Times New Roman" w:cs="Times New Roman"/>
          <w:sz w:val="20"/>
          <w:szCs w:val="20"/>
          <w:lang w:val="en-GB"/>
        </w:rPr>
        <w:t xml:space="preserve"> all eligible </w:t>
      </w:r>
      <w:r w:rsidR="00E447FD" w:rsidRPr="004F09BE">
        <w:rPr>
          <w:rFonts w:ascii="Times New Roman" w:hAnsi="Times New Roman" w:cs="Times New Roman"/>
          <w:sz w:val="20"/>
          <w:szCs w:val="20"/>
          <w:lang w:val="en-GB"/>
        </w:rPr>
        <w:t>responder</w:t>
      </w:r>
      <w:r w:rsidR="00132517" w:rsidRPr="004F09BE">
        <w:rPr>
          <w:rFonts w:ascii="Times New Roman" w:hAnsi="Times New Roman" w:cs="Times New Roman"/>
          <w:sz w:val="20"/>
          <w:szCs w:val="20"/>
          <w:lang w:val="en-GB"/>
        </w:rPr>
        <w:t xml:space="preserve">s the </w:t>
      </w:r>
      <w:r w:rsidRPr="004F09BE">
        <w:rPr>
          <w:rFonts w:ascii="Times New Roman" w:hAnsi="Times New Roman" w:cs="Times New Roman"/>
          <w:sz w:val="20"/>
          <w:szCs w:val="20"/>
          <w:lang w:val="en-GB"/>
        </w:rPr>
        <w:t>purpose of the study</w:t>
      </w:r>
      <w:r w:rsidR="00132517" w:rsidRPr="004F09BE">
        <w:rPr>
          <w:rFonts w:ascii="Times New Roman" w:hAnsi="Times New Roman" w:cs="Times New Roman"/>
          <w:sz w:val="20"/>
          <w:szCs w:val="20"/>
          <w:lang w:val="en-GB"/>
        </w:rPr>
        <w:t>, the i</w:t>
      </w:r>
      <w:r w:rsidRPr="004F09BE">
        <w:rPr>
          <w:rFonts w:ascii="Times New Roman" w:hAnsi="Times New Roman" w:cs="Times New Roman"/>
          <w:sz w:val="20"/>
          <w:szCs w:val="20"/>
          <w:lang w:val="en-GB"/>
        </w:rPr>
        <w:t>nstitution</w:t>
      </w:r>
      <w:r w:rsidR="00FA0059" w:rsidRPr="004F09BE">
        <w:rPr>
          <w:rFonts w:ascii="Times New Roman" w:hAnsi="Times New Roman" w:cs="Times New Roman"/>
          <w:sz w:val="20"/>
          <w:szCs w:val="20"/>
          <w:lang w:val="en-GB"/>
        </w:rPr>
        <w:t>s</w:t>
      </w:r>
      <w:r w:rsidRPr="004F09BE">
        <w:rPr>
          <w:rFonts w:ascii="Times New Roman" w:hAnsi="Times New Roman" w:cs="Times New Roman"/>
          <w:sz w:val="20"/>
          <w:szCs w:val="20"/>
          <w:lang w:val="en-GB"/>
        </w:rPr>
        <w:t xml:space="preserve"> promot</w:t>
      </w:r>
      <w:r w:rsidR="00132517" w:rsidRPr="004F09BE">
        <w:rPr>
          <w:rFonts w:ascii="Times New Roman" w:hAnsi="Times New Roman" w:cs="Times New Roman"/>
          <w:sz w:val="20"/>
          <w:szCs w:val="20"/>
          <w:lang w:val="en-GB"/>
        </w:rPr>
        <w:t xml:space="preserve">ing </w:t>
      </w:r>
      <w:r w:rsidRPr="004F09BE">
        <w:rPr>
          <w:rFonts w:ascii="Times New Roman" w:hAnsi="Times New Roman" w:cs="Times New Roman"/>
          <w:sz w:val="20"/>
          <w:szCs w:val="20"/>
          <w:lang w:val="en-GB"/>
        </w:rPr>
        <w:t>the study</w:t>
      </w:r>
      <w:r w:rsidR="00132517" w:rsidRPr="004F09BE">
        <w:rPr>
          <w:rFonts w:ascii="Times New Roman" w:hAnsi="Times New Roman" w:cs="Times New Roman"/>
          <w:sz w:val="20"/>
          <w:szCs w:val="20"/>
          <w:lang w:val="en-GB"/>
        </w:rPr>
        <w:t xml:space="preserve"> and the characteristics </w:t>
      </w:r>
      <w:r w:rsidR="00E447FD" w:rsidRPr="004F09BE">
        <w:rPr>
          <w:rFonts w:ascii="Times New Roman" w:hAnsi="Times New Roman" w:cs="Times New Roman"/>
          <w:sz w:val="20"/>
          <w:szCs w:val="20"/>
          <w:lang w:val="en-GB"/>
        </w:rPr>
        <w:t>of the questionnaire</w:t>
      </w:r>
      <w:r w:rsidRPr="004F09BE">
        <w:rPr>
          <w:rFonts w:ascii="Times New Roman" w:hAnsi="Times New Roman" w:cs="Times New Roman"/>
          <w:sz w:val="20"/>
          <w:szCs w:val="20"/>
          <w:lang w:val="en-GB"/>
        </w:rPr>
        <w:t xml:space="preserve"> </w:t>
      </w:r>
      <w:r w:rsidR="00132517" w:rsidRPr="004F09BE">
        <w:rPr>
          <w:rFonts w:ascii="Times New Roman" w:hAnsi="Times New Roman" w:cs="Times New Roman"/>
          <w:sz w:val="20"/>
          <w:szCs w:val="20"/>
          <w:lang w:val="en-GB"/>
        </w:rPr>
        <w:t>were clearly explained and discussed</w:t>
      </w:r>
      <w:r w:rsidRPr="004F09BE">
        <w:rPr>
          <w:rFonts w:ascii="Times New Roman" w:hAnsi="Times New Roman" w:cs="Times New Roman"/>
          <w:sz w:val="20"/>
          <w:szCs w:val="20"/>
          <w:lang w:val="en-GB"/>
        </w:rPr>
        <w:t>.</w:t>
      </w:r>
      <w:r w:rsidR="00E447FD" w:rsidRPr="004F09BE">
        <w:rPr>
          <w:rFonts w:ascii="Times New Roman" w:hAnsi="Times New Roman" w:cs="Times New Roman"/>
          <w:sz w:val="20"/>
          <w:szCs w:val="20"/>
          <w:lang w:val="en-GB"/>
        </w:rPr>
        <w:t xml:space="preserve"> </w:t>
      </w:r>
    </w:p>
    <w:p w14:paraId="741E1ADD" w14:textId="5A7CF93E" w:rsidR="00306BC0" w:rsidRDefault="00306BC0" w:rsidP="009C1923">
      <w:pPr>
        <w:spacing w:line="480" w:lineRule="auto"/>
        <w:jc w:val="both"/>
        <w:rPr>
          <w:rFonts w:ascii="Times New Roman" w:hAnsi="Times New Roman" w:cs="Times New Roman"/>
          <w:i/>
          <w:sz w:val="20"/>
          <w:szCs w:val="20"/>
          <w:lang w:val="en-GB"/>
        </w:rPr>
      </w:pPr>
    </w:p>
    <w:p w14:paraId="07729445" w14:textId="77777777" w:rsidR="0074366E" w:rsidRPr="004F09BE" w:rsidRDefault="0074366E" w:rsidP="009C1923">
      <w:pPr>
        <w:spacing w:line="480" w:lineRule="auto"/>
        <w:jc w:val="both"/>
        <w:rPr>
          <w:rFonts w:ascii="Times New Roman" w:hAnsi="Times New Roman" w:cs="Times New Roman"/>
          <w:i/>
          <w:sz w:val="20"/>
          <w:szCs w:val="20"/>
          <w:lang w:val="en-GB"/>
        </w:rPr>
      </w:pPr>
    </w:p>
    <w:p w14:paraId="4EBF6E05" w14:textId="77777777" w:rsidR="00645F71" w:rsidRPr="004F09BE" w:rsidRDefault="00645F71" w:rsidP="009C1923">
      <w:pPr>
        <w:spacing w:line="480" w:lineRule="auto"/>
        <w:jc w:val="both"/>
        <w:rPr>
          <w:rFonts w:ascii="Times New Roman" w:hAnsi="Times New Roman" w:cs="Times New Roman"/>
          <w:b/>
          <w:i/>
          <w:sz w:val="20"/>
          <w:szCs w:val="20"/>
          <w:lang w:val="en-GB"/>
        </w:rPr>
      </w:pPr>
      <w:r w:rsidRPr="004F09BE">
        <w:rPr>
          <w:rFonts w:ascii="Times New Roman" w:hAnsi="Times New Roman" w:cs="Times New Roman"/>
          <w:b/>
          <w:i/>
          <w:sz w:val="20"/>
          <w:szCs w:val="20"/>
          <w:lang w:val="en-GB"/>
        </w:rPr>
        <w:lastRenderedPageBreak/>
        <w:t>Statistical analysis</w:t>
      </w:r>
    </w:p>
    <w:p w14:paraId="20ECA16A" w14:textId="108D1760" w:rsidR="00E447FD" w:rsidRPr="004F09BE" w:rsidRDefault="00645F71" w:rsidP="009C1923">
      <w:pPr>
        <w:spacing w:line="480" w:lineRule="auto"/>
        <w:jc w:val="both"/>
        <w:rPr>
          <w:rFonts w:ascii="Times New Roman" w:hAnsi="Times New Roman" w:cs="Times New Roman"/>
          <w:sz w:val="20"/>
          <w:szCs w:val="20"/>
          <w:lang w:val="en-GB"/>
        </w:rPr>
      </w:pPr>
      <w:r w:rsidRPr="004F09BE">
        <w:rPr>
          <w:rFonts w:ascii="Times New Roman" w:hAnsi="Times New Roman" w:cs="Times New Roman"/>
          <w:sz w:val="20"/>
          <w:szCs w:val="20"/>
          <w:lang w:val="en-GB"/>
        </w:rPr>
        <w:t xml:space="preserve">Descriptive statistics, including frequency distributions, means and standard deviation were computed for each MAKS-I </w:t>
      </w:r>
      <w:r w:rsidR="0080199A" w:rsidRPr="004F09BE">
        <w:rPr>
          <w:rFonts w:ascii="Times New Roman" w:hAnsi="Times New Roman" w:cs="Times New Roman"/>
          <w:sz w:val="20"/>
          <w:szCs w:val="20"/>
          <w:lang w:val="en-GB"/>
        </w:rPr>
        <w:t xml:space="preserve">item </w:t>
      </w:r>
      <w:r w:rsidRPr="004F09BE">
        <w:rPr>
          <w:rFonts w:ascii="Times New Roman" w:hAnsi="Times New Roman" w:cs="Times New Roman"/>
          <w:sz w:val="20"/>
          <w:szCs w:val="20"/>
          <w:lang w:val="en-GB"/>
        </w:rPr>
        <w:t xml:space="preserve">and for all </w:t>
      </w:r>
      <w:r w:rsidR="00132517" w:rsidRPr="004F09BE">
        <w:rPr>
          <w:rFonts w:ascii="Times New Roman" w:hAnsi="Times New Roman" w:cs="Times New Roman"/>
          <w:sz w:val="20"/>
          <w:szCs w:val="20"/>
          <w:lang w:val="en-GB"/>
        </w:rPr>
        <w:t>collected socio-demographic variables</w:t>
      </w:r>
      <w:r w:rsidRPr="004F09BE">
        <w:rPr>
          <w:rFonts w:ascii="Times New Roman" w:hAnsi="Times New Roman" w:cs="Times New Roman"/>
          <w:sz w:val="20"/>
          <w:szCs w:val="20"/>
          <w:lang w:val="en-GB"/>
        </w:rPr>
        <w:t>.</w:t>
      </w:r>
      <w:r w:rsidR="00132517" w:rsidRPr="004F09BE">
        <w:rPr>
          <w:rFonts w:ascii="Times New Roman" w:hAnsi="Times New Roman" w:cs="Times New Roman"/>
          <w:sz w:val="20"/>
          <w:szCs w:val="20"/>
          <w:lang w:val="en-GB"/>
        </w:rPr>
        <w:t xml:space="preserve"> </w:t>
      </w:r>
      <w:r w:rsidR="00FA0059" w:rsidRPr="004F09BE">
        <w:rPr>
          <w:rFonts w:ascii="Times New Roman" w:hAnsi="Times New Roman" w:cs="Times New Roman"/>
          <w:sz w:val="20"/>
          <w:szCs w:val="20"/>
          <w:lang w:val="en-GB"/>
        </w:rPr>
        <w:t xml:space="preserve">The feasibility was verified by </w:t>
      </w:r>
      <w:r w:rsidR="0025273A" w:rsidRPr="004F09BE">
        <w:rPr>
          <w:rFonts w:ascii="Times New Roman" w:hAnsi="Times New Roman" w:cs="Times New Roman"/>
          <w:sz w:val="20"/>
          <w:szCs w:val="20"/>
          <w:lang w:val="en-GB"/>
        </w:rPr>
        <w:t>analysing</w:t>
      </w:r>
      <w:r w:rsidR="00FA0059" w:rsidRPr="004F09BE">
        <w:rPr>
          <w:rFonts w:ascii="Times New Roman" w:hAnsi="Times New Roman" w:cs="Times New Roman"/>
          <w:sz w:val="20"/>
          <w:szCs w:val="20"/>
          <w:lang w:val="en-GB"/>
        </w:rPr>
        <w:t xml:space="preserve"> the time used to compile the questionnaire by the </w:t>
      </w:r>
      <w:r w:rsidR="00442B5D" w:rsidRPr="004F09BE">
        <w:rPr>
          <w:rFonts w:ascii="Times New Roman" w:hAnsi="Times New Roman" w:cs="Times New Roman"/>
          <w:sz w:val="20"/>
          <w:szCs w:val="20"/>
          <w:lang w:val="en-GB"/>
        </w:rPr>
        <w:t>first</w:t>
      </w:r>
      <w:r w:rsidR="00FA0059" w:rsidRPr="004F09BE">
        <w:rPr>
          <w:rFonts w:ascii="Times New Roman" w:hAnsi="Times New Roman" w:cs="Times New Roman"/>
          <w:sz w:val="20"/>
          <w:szCs w:val="20"/>
          <w:lang w:val="en-GB"/>
        </w:rPr>
        <w:t xml:space="preserve"> 40 people involved in the study</w:t>
      </w:r>
      <w:r w:rsidR="00E10855" w:rsidRPr="004F09BE">
        <w:rPr>
          <w:rFonts w:ascii="Times New Roman" w:hAnsi="Times New Roman" w:cs="Times New Roman"/>
          <w:sz w:val="20"/>
          <w:szCs w:val="20"/>
          <w:lang w:val="en-GB"/>
        </w:rPr>
        <w:t xml:space="preserve"> while </w:t>
      </w:r>
      <w:r w:rsidR="00BD0DDB" w:rsidRPr="004F09BE">
        <w:rPr>
          <w:rFonts w:ascii="Times New Roman" w:hAnsi="Times New Roman" w:cs="Times New Roman"/>
          <w:sz w:val="20"/>
          <w:szCs w:val="20"/>
          <w:lang w:val="en-GB"/>
        </w:rPr>
        <w:t>f</w:t>
      </w:r>
      <w:r w:rsidR="00E10855" w:rsidRPr="004F09BE">
        <w:rPr>
          <w:rFonts w:ascii="Times New Roman" w:hAnsi="Times New Roman" w:cs="Times New Roman"/>
          <w:sz w:val="20"/>
          <w:szCs w:val="20"/>
          <w:lang w:val="en-GB"/>
        </w:rPr>
        <w:t xml:space="preserve">ace </w:t>
      </w:r>
      <w:r w:rsidR="00BD0DDB" w:rsidRPr="004F09BE">
        <w:rPr>
          <w:rFonts w:ascii="Times New Roman" w:hAnsi="Times New Roman" w:cs="Times New Roman"/>
          <w:sz w:val="20"/>
          <w:szCs w:val="20"/>
          <w:lang w:val="en-GB"/>
        </w:rPr>
        <w:t>v</w:t>
      </w:r>
      <w:r w:rsidR="00E10855" w:rsidRPr="004F09BE">
        <w:rPr>
          <w:rFonts w:ascii="Times New Roman" w:hAnsi="Times New Roman" w:cs="Times New Roman"/>
          <w:sz w:val="20"/>
          <w:szCs w:val="20"/>
          <w:lang w:val="en-GB"/>
        </w:rPr>
        <w:t>alidity was performed on a sample of 25 students from the University of Modena and Reggio Emilia.</w:t>
      </w:r>
    </w:p>
    <w:p w14:paraId="0DFA3B4E" w14:textId="6A611AE6" w:rsidR="0037362B" w:rsidRPr="00306BC0" w:rsidRDefault="00FA0059" w:rsidP="009C1923">
      <w:pPr>
        <w:spacing w:after="0" w:line="480" w:lineRule="auto"/>
        <w:jc w:val="both"/>
        <w:rPr>
          <w:rFonts w:ascii="Times New Roman" w:hAnsi="Times New Roman" w:cs="Times New Roman"/>
          <w:b/>
          <w:sz w:val="20"/>
          <w:szCs w:val="20"/>
          <w:lang w:val="en-GB"/>
        </w:rPr>
      </w:pPr>
      <w:bookmarkStart w:id="1" w:name="_Hlk505181735"/>
      <w:r w:rsidRPr="004F09BE">
        <w:rPr>
          <w:rFonts w:ascii="Times New Roman" w:hAnsi="Times New Roman" w:cs="Times New Roman"/>
          <w:sz w:val="20"/>
          <w:szCs w:val="20"/>
          <w:lang w:val="en-GB"/>
        </w:rPr>
        <w:t xml:space="preserve">The internal consistency of the questionnaire was </w:t>
      </w:r>
      <w:r w:rsidR="007E5F6C" w:rsidRPr="004F09BE">
        <w:rPr>
          <w:rFonts w:ascii="Times New Roman" w:hAnsi="Times New Roman" w:cs="Times New Roman"/>
          <w:sz w:val="20"/>
          <w:szCs w:val="20"/>
          <w:lang w:val="en-GB"/>
        </w:rPr>
        <w:t xml:space="preserve">tested using the </w:t>
      </w:r>
      <w:r w:rsidR="00645F71" w:rsidRPr="004F09BE">
        <w:rPr>
          <w:rFonts w:ascii="Times New Roman" w:hAnsi="Times New Roman" w:cs="Times New Roman"/>
          <w:sz w:val="20"/>
          <w:szCs w:val="20"/>
          <w:lang w:val="en-GB"/>
        </w:rPr>
        <w:t xml:space="preserve">Composite Reliability </w:t>
      </w:r>
      <w:r w:rsidR="00E75B8E" w:rsidRPr="004F09BE">
        <w:rPr>
          <w:rFonts w:ascii="Times New Roman" w:hAnsi="Times New Roman" w:cs="Times New Roman"/>
          <w:sz w:val="20"/>
          <w:szCs w:val="20"/>
          <w:lang w:val="en-GB"/>
        </w:rPr>
        <w:t>of the first 6 items</w:t>
      </w:r>
      <w:r w:rsidR="003F364F" w:rsidRPr="004F09BE">
        <w:rPr>
          <w:rFonts w:ascii="Times New Roman" w:hAnsi="Times New Roman" w:cs="Times New Roman"/>
          <w:sz w:val="20"/>
          <w:szCs w:val="20"/>
          <w:lang w:val="en-GB"/>
        </w:rPr>
        <w:t>. This is because</w:t>
      </w:r>
      <w:r w:rsidR="006A5948" w:rsidRPr="004F09BE">
        <w:rPr>
          <w:rFonts w:ascii="Times New Roman" w:hAnsi="Times New Roman" w:cs="Times New Roman"/>
          <w:sz w:val="20"/>
          <w:szCs w:val="20"/>
          <w:lang w:val="en-GB"/>
        </w:rPr>
        <w:t xml:space="preserve"> </w:t>
      </w:r>
      <w:r w:rsidR="00E75B8E" w:rsidRPr="004F09BE">
        <w:rPr>
          <w:rFonts w:ascii="Times New Roman" w:hAnsi="Times New Roman" w:cs="Times New Roman"/>
          <w:sz w:val="20"/>
          <w:szCs w:val="20"/>
          <w:lang w:val="en-GB"/>
        </w:rPr>
        <w:t xml:space="preserve">the last 6 items </w:t>
      </w:r>
      <w:r w:rsidR="006A5948" w:rsidRPr="004F09BE">
        <w:rPr>
          <w:rFonts w:ascii="Times New Roman" w:hAnsi="Times New Roman" w:cs="Times New Roman"/>
          <w:sz w:val="20"/>
          <w:szCs w:val="20"/>
          <w:lang w:val="en-GB"/>
        </w:rPr>
        <w:t>were</w:t>
      </w:r>
      <w:r w:rsidR="003F364F" w:rsidRPr="004F09BE">
        <w:rPr>
          <w:rFonts w:ascii="Times New Roman" w:hAnsi="Times New Roman" w:cs="Times New Roman"/>
          <w:sz w:val="20"/>
          <w:szCs w:val="20"/>
          <w:lang w:val="en-GB"/>
        </w:rPr>
        <w:t xml:space="preserve"> only designed to assess</w:t>
      </w:r>
      <w:r w:rsidR="00E75B8E" w:rsidRPr="004F09BE">
        <w:rPr>
          <w:rFonts w:ascii="Times New Roman" w:hAnsi="Times New Roman" w:cs="Times New Roman"/>
          <w:sz w:val="20"/>
          <w:szCs w:val="20"/>
          <w:lang w:val="en-GB"/>
        </w:rPr>
        <w:t xml:space="preserve"> the knowledge of s</w:t>
      </w:r>
      <w:r w:rsidR="00BD711A" w:rsidRPr="004F09BE">
        <w:rPr>
          <w:rFonts w:ascii="Times New Roman" w:hAnsi="Times New Roman" w:cs="Times New Roman"/>
          <w:sz w:val="20"/>
          <w:szCs w:val="20"/>
          <w:lang w:val="en-GB"/>
        </w:rPr>
        <w:t xml:space="preserve">pecific </w:t>
      </w:r>
      <w:r w:rsidR="00E75B8E" w:rsidRPr="004F09BE">
        <w:rPr>
          <w:rFonts w:ascii="Times New Roman" w:hAnsi="Times New Roman" w:cs="Times New Roman"/>
          <w:sz w:val="20"/>
          <w:szCs w:val="20"/>
          <w:lang w:val="en-GB"/>
        </w:rPr>
        <w:t>clinical conditions</w:t>
      </w:r>
      <w:r w:rsidR="008B5A69" w:rsidRPr="004F09BE">
        <w:rPr>
          <w:rFonts w:ascii="Times New Roman" w:hAnsi="Times New Roman" w:cs="Times New Roman"/>
          <w:sz w:val="20"/>
          <w:szCs w:val="20"/>
          <w:lang w:val="en-GB"/>
        </w:rPr>
        <w:t xml:space="preserve"> </w:t>
      </w:r>
      <w:r w:rsidR="008B5A69" w:rsidRPr="004F09BE">
        <w:rPr>
          <w:rFonts w:ascii="Times New Roman" w:hAnsi="Times New Roman" w:cs="Times New Roman"/>
          <w:sz w:val="20"/>
          <w:szCs w:val="20"/>
          <w:lang w:val="en-GB"/>
        </w:rPr>
        <w:fldChar w:fldCharType="begin"/>
      </w:r>
      <w:r w:rsidR="00A70FF6">
        <w:rPr>
          <w:rFonts w:ascii="Times New Roman" w:hAnsi="Times New Roman" w:cs="Times New Roman"/>
          <w:sz w:val="20"/>
          <w:szCs w:val="20"/>
          <w:lang w:val="en-GB"/>
        </w:rPr>
        <w:instrText xml:space="preserve"> ADDIN ZOTERO_ITEM CSL_CITATION {"citationID":"Do8Z4GQW","properties":{"formattedCitation":"(S. Evans-Lacko, Little, et al., 2010)","plainCitation":"(S. Evans-Lacko, Little, et al., 2010)","noteIndex":0},"citationItems":[{"id":848,"uris":["http://zotero.org/users/local/3bOTVbWd/items/8N5A83ZY"],"uri":["http://zotero.org/users/local/3bOTVbWd/items/8N5A83ZY"],"itemData":{"id":848,"type":"article-journal","title":"Development and psychometric properties of the Mental Health Knowledge Schedule","container-title":"Can J Psychiatry","page":"440-8","volume":"55","issue":"7","archive_location":"20704771","abstract":"Stigma has been conceptualized as comprised of 3 constructs: knowledge (ignorance), attitudes (prejudice), and behaviour (discrimination). We are not aware of a psychometrically tested instrument to assess knowledge about mental health problems among the general public. Our paper presents the results of the development stage and the psychometric properties of the Mental Health Knowledge Schedule (MAKS), an instrument to assess stigma-related mental health knowledge among the general public.|We describe the development of the MAKS in addition to 3 studies that were carried out to evaluate the psychometric properties of the MAKS. Adults aged 25 to 45 years in socioeconomic groups: B, C1, and C2 completed the instrument via face-to-face interview (n = 92) and online (n = 403).|Internal reliability and test-retest reliability is moderate to substantial. Validity is supported by extensive review by experts (including service users and international experts in stigma research).|The lack of a valid outcome measure to assess knowledge is a shortcoming of evaluations of stigma interventions and programs. The MAKS was found to be a brief and feasible instrument for assessing and tracking stigma-related mental health knowledge. This instrument should be used in conjunction with other attitude- and behaviour-related measures.","ISSN":"1497-0015","shortTitle":"Development and psychometric properties of the Mental Health Knowledge Schedule","language":"eng","author":[{"family":"Evans-Lacko","given":"S."},{"family":"Little","given":"K."},{"family":"Meltzer","given":"H."},{"family":"Rose","given":"D."},{"family":"Rhydderch","given":"D."},{"family":"Henderson","given":"C."},{"family":"Thornicroft","given":"G."}],"issued":{"date-parts":[["2010",7]]}}}],"schema":"https://github.com/citation-style-language/schema/raw/master/csl-citation.json"} </w:instrText>
      </w:r>
      <w:r w:rsidR="008B5A69" w:rsidRPr="004F09BE">
        <w:rPr>
          <w:rFonts w:ascii="Times New Roman" w:hAnsi="Times New Roman" w:cs="Times New Roman"/>
          <w:sz w:val="20"/>
          <w:szCs w:val="20"/>
          <w:lang w:val="en-GB"/>
        </w:rPr>
        <w:fldChar w:fldCharType="separate"/>
      </w:r>
      <w:r w:rsidR="00A70FF6" w:rsidRPr="00A70FF6">
        <w:rPr>
          <w:rFonts w:ascii="Times New Roman" w:hAnsi="Times New Roman" w:cs="Times New Roman"/>
          <w:sz w:val="20"/>
          <w:lang w:val="en-US"/>
        </w:rPr>
        <w:t>(S. Evans-Lacko, Little, et al., 2010)</w:t>
      </w:r>
      <w:r w:rsidR="008B5A69" w:rsidRPr="004F09BE">
        <w:rPr>
          <w:rFonts w:ascii="Times New Roman" w:hAnsi="Times New Roman" w:cs="Times New Roman"/>
          <w:sz w:val="20"/>
          <w:szCs w:val="20"/>
          <w:lang w:val="en-GB"/>
        </w:rPr>
        <w:fldChar w:fldCharType="end"/>
      </w:r>
      <w:r w:rsidR="00E75B8E" w:rsidRPr="004F09BE">
        <w:rPr>
          <w:rFonts w:ascii="Times New Roman" w:hAnsi="Times New Roman" w:cs="Times New Roman"/>
          <w:sz w:val="20"/>
          <w:szCs w:val="20"/>
          <w:lang w:val="en-GB"/>
        </w:rPr>
        <w:t xml:space="preserve">. </w:t>
      </w:r>
      <w:r w:rsidR="007E5F6C" w:rsidRPr="004F09BE">
        <w:rPr>
          <w:rFonts w:ascii="Times New Roman" w:hAnsi="Times New Roman" w:cs="Times New Roman"/>
          <w:sz w:val="20"/>
          <w:szCs w:val="20"/>
          <w:lang w:val="en-GB"/>
        </w:rPr>
        <w:t xml:space="preserve">A threshold of </w:t>
      </w:r>
      <w:r w:rsidR="00381CEB" w:rsidRPr="004F09BE">
        <w:rPr>
          <w:rFonts w:ascii="Times New Roman" w:hAnsi="Times New Roman" w:cs="Times New Roman"/>
          <w:sz w:val="20"/>
          <w:szCs w:val="20"/>
          <w:lang w:val="en-GB"/>
        </w:rPr>
        <w:t>0</w:t>
      </w:r>
      <w:r w:rsidR="00C330E0" w:rsidRPr="004F09BE">
        <w:rPr>
          <w:rFonts w:ascii="Times New Roman" w:hAnsi="Times New Roman" w:cs="Times New Roman"/>
          <w:sz w:val="20"/>
          <w:szCs w:val="20"/>
          <w:lang w:val="en-GB"/>
        </w:rPr>
        <w:t>.</w:t>
      </w:r>
      <w:r w:rsidRPr="004F09BE">
        <w:rPr>
          <w:rFonts w:ascii="Times New Roman" w:hAnsi="Times New Roman" w:cs="Times New Roman"/>
          <w:sz w:val="20"/>
          <w:szCs w:val="20"/>
          <w:lang w:val="en-GB"/>
        </w:rPr>
        <w:t xml:space="preserve">6 </w:t>
      </w:r>
      <w:r w:rsidR="00E75B8E" w:rsidRPr="004F09BE">
        <w:rPr>
          <w:rFonts w:ascii="Times New Roman" w:hAnsi="Times New Roman" w:cs="Times New Roman"/>
          <w:sz w:val="20"/>
          <w:szCs w:val="20"/>
          <w:lang w:val="en-GB"/>
        </w:rPr>
        <w:t xml:space="preserve">was considered </w:t>
      </w:r>
      <w:r w:rsidRPr="004F09BE">
        <w:rPr>
          <w:rFonts w:ascii="Times New Roman" w:hAnsi="Times New Roman" w:cs="Times New Roman"/>
          <w:sz w:val="20"/>
          <w:szCs w:val="20"/>
          <w:lang w:val="en-GB"/>
        </w:rPr>
        <w:t>the acceptable minimum value</w:t>
      </w:r>
      <w:r w:rsidR="00E75B8E" w:rsidRPr="004F09BE">
        <w:rPr>
          <w:rFonts w:ascii="Times New Roman" w:hAnsi="Times New Roman" w:cs="Times New Roman"/>
          <w:sz w:val="20"/>
          <w:szCs w:val="20"/>
          <w:lang w:val="en-GB"/>
        </w:rPr>
        <w:t xml:space="preserve"> of the Composite Reliability</w:t>
      </w:r>
      <w:r w:rsidR="008B5A69" w:rsidRPr="004F09BE">
        <w:rPr>
          <w:rFonts w:ascii="Times New Roman" w:hAnsi="Times New Roman" w:cs="Times New Roman"/>
          <w:sz w:val="20"/>
          <w:szCs w:val="20"/>
          <w:lang w:val="en-GB"/>
        </w:rPr>
        <w:t xml:space="preserve"> </w:t>
      </w:r>
      <w:r w:rsidR="008B5A69" w:rsidRPr="004F09BE">
        <w:rPr>
          <w:rFonts w:ascii="Times New Roman" w:hAnsi="Times New Roman" w:cs="Times New Roman"/>
          <w:sz w:val="20"/>
          <w:szCs w:val="20"/>
          <w:lang w:val="en-GB"/>
        </w:rPr>
        <w:fldChar w:fldCharType="begin"/>
      </w:r>
      <w:r w:rsidR="002757E6" w:rsidRPr="004F09BE">
        <w:rPr>
          <w:rFonts w:ascii="Times New Roman" w:hAnsi="Times New Roman" w:cs="Times New Roman"/>
          <w:sz w:val="20"/>
          <w:szCs w:val="20"/>
          <w:lang w:val="en-GB"/>
        </w:rPr>
        <w:instrText xml:space="preserve"> ADDIN ZOTERO_ITEM CSL_CITATION {"citationID":"W0FnHXgp","properties":{"formattedCitation":"(Raykov, 1997)","plainCitation":"(Raykov, 1997)","noteIndex":0},"citationItems":[{"id":2252,"uris":["http://zotero.org/users/local/3bOTVbWd/items/AF4KHSN9"],"uri":["http://zotero.org/users/local/3bOTVbWd/items/AF4KHSN9"],"itemData":{"id":2252,"type":"article-journal","title":"Estimation of composite reliability for congeneric measures","container-title":"Applied Psychological Measurement","page":"173-184","volume":"21","issue":"2","shortTitle":"Estimation of composite reliability for congeneric measures","author":[{"family":"Raykov","given":"T"}],"issued":{"date-parts":[["1997"]]}}}],"schema":"https://github.com/citation-style-language/schema/raw/master/csl-citation.json"} </w:instrText>
      </w:r>
      <w:r w:rsidR="008B5A69" w:rsidRPr="004F09BE">
        <w:rPr>
          <w:rFonts w:ascii="Times New Roman" w:hAnsi="Times New Roman" w:cs="Times New Roman"/>
          <w:sz w:val="20"/>
          <w:szCs w:val="20"/>
          <w:lang w:val="en-GB"/>
        </w:rPr>
        <w:fldChar w:fldCharType="separate"/>
      </w:r>
      <w:r w:rsidR="00FA15CA" w:rsidRPr="004F09BE">
        <w:rPr>
          <w:rFonts w:ascii="Times New Roman" w:hAnsi="Times New Roman" w:cs="Times New Roman"/>
          <w:sz w:val="20"/>
          <w:szCs w:val="20"/>
          <w:lang w:val="en-US"/>
        </w:rPr>
        <w:t>(Raykov, 1997)</w:t>
      </w:r>
      <w:r w:rsidR="008B5A69" w:rsidRPr="004F09BE">
        <w:rPr>
          <w:rFonts w:ascii="Times New Roman" w:hAnsi="Times New Roman" w:cs="Times New Roman"/>
          <w:sz w:val="20"/>
          <w:szCs w:val="20"/>
          <w:lang w:val="en-GB"/>
        </w:rPr>
        <w:fldChar w:fldCharType="end"/>
      </w:r>
      <w:r w:rsidRPr="004F09BE">
        <w:rPr>
          <w:rFonts w:ascii="Times New Roman" w:hAnsi="Times New Roman" w:cs="Times New Roman"/>
          <w:sz w:val="20"/>
          <w:szCs w:val="20"/>
          <w:lang w:val="en-GB"/>
        </w:rPr>
        <w:t>.</w:t>
      </w:r>
      <w:r w:rsidR="00381CEB" w:rsidRPr="004F09BE">
        <w:rPr>
          <w:rFonts w:ascii="Times New Roman" w:hAnsi="Times New Roman" w:cs="Times New Roman"/>
          <w:sz w:val="20"/>
          <w:szCs w:val="20"/>
          <w:lang w:val="en-GB"/>
        </w:rPr>
        <w:t xml:space="preserve"> </w:t>
      </w:r>
      <w:r w:rsidR="00D36B9D" w:rsidRPr="004F09BE">
        <w:rPr>
          <w:rFonts w:ascii="Times New Roman" w:hAnsi="Times New Roman" w:cs="Times New Roman"/>
          <w:sz w:val="20"/>
          <w:szCs w:val="20"/>
          <w:lang w:val="en-GB"/>
        </w:rPr>
        <w:t>The standardize</w:t>
      </w:r>
      <w:r w:rsidR="006A5948" w:rsidRPr="004F09BE">
        <w:rPr>
          <w:rFonts w:ascii="Times New Roman" w:hAnsi="Times New Roman" w:cs="Times New Roman"/>
          <w:sz w:val="20"/>
          <w:szCs w:val="20"/>
          <w:lang w:val="en-GB"/>
        </w:rPr>
        <w:t>d</w:t>
      </w:r>
      <w:r w:rsidR="00D36B9D" w:rsidRPr="004F09BE">
        <w:rPr>
          <w:rFonts w:ascii="Times New Roman" w:hAnsi="Times New Roman" w:cs="Times New Roman"/>
          <w:sz w:val="20"/>
          <w:szCs w:val="20"/>
          <w:lang w:val="en-GB"/>
        </w:rPr>
        <w:t xml:space="preserve"> loading was defined using an exploratory factory</w:t>
      </w:r>
      <w:r w:rsidR="007E5F6C" w:rsidRPr="004F09BE">
        <w:rPr>
          <w:rFonts w:ascii="Times New Roman" w:hAnsi="Times New Roman" w:cs="Times New Roman"/>
          <w:sz w:val="20"/>
          <w:szCs w:val="20"/>
          <w:lang w:val="en-GB"/>
        </w:rPr>
        <w:t xml:space="preserve"> analysis</w:t>
      </w:r>
      <w:r w:rsidR="00D36B9D" w:rsidRPr="004F09BE">
        <w:rPr>
          <w:rFonts w:ascii="Times New Roman" w:hAnsi="Times New Roman" w:cs="Times New Roman"/>
          <w:sz w:val="20"/>
          <w:szCs w:val="20"/>
          <w:lang w:val="en-GB"/>
        </w:rPr>
        <w:t xml:space="preserve"> (Varimax rotation) defining a single factor to extract. </w:t>
      </w:r>
      <w:r w:rsidR="009345D4" w:rsidRPr="004F09BE">
        <w:rPr>
          <w:rFonts w:ascii="Times New Roman" w:hAnsi="Times New Roman" w:cs="Times New Roman"/>
          <w:sz w:val="20"/>
          <w:szCs w:val="20"/>
          <w:lang w:val="en-GB"/>
        </w:rPr>
        <w:t>The floor and the ceiling effect</w:t>
      </w:r>
      <w:r w:rsidR="00500BE3" w:rsidRPr="004F09BE">
        <w:rPr>
          <w:rFonts w:ascii="Times New Roman" w:hAnsi="Times New Roman" w:cs="Times New Roman"/>
          <w:sz w:val="20"/>
          <w:szCs w:val="20"/>
          <w:lang w:val="en-GB"/>
        </w:rPr>
        <w:t>s</w:t>
      </w:r>
      <w:r w:rsidR="008B5A69" w:rsidRPr="004F09BE">
        <w:rPr>
          <w:rFonts w:ascii="Times New Roman" w:hAnsi="Times New Roman" w:cs="Times New Roman"/>
          <w:sz w:val="20"/>
          <w:szCs w:val="20"/>
          <w:lang w:val="en-GB"/>
        </w:rPr>
        <w:t xml:space="preserve"> </w:t>
      </w:r>
      <w:r w:rsidR="008B5A69" w:rsidRPr="004F09BE">
        <w:rPr>
          <w:rFonts w:ascii="Times New Roman" w:hAnsi="Times New Roman" w:cs="Times New Roman"/>
          <w:sz w:val="20"/>
          <w:szCs w:val="20"/>
          <w:lang w:val="en-GB"/>
        </w:rPr>
        <w:fldChar w:fldCharType="begin"/>
      </w:r>
      <w:r w:rsidR="00A70FF6">
        <w:rPr>
          <w:rFonts w:ascii="Times New Roman" w:hAnsi="Times New Roman" w:cs="Times New Roman"/>
          <w:sz w:val="20"/>
          <w:szCs w:val="20"/>
          <w:lang w:val="en-GB"/>
        </w:rPr>
        <w:instrText xml:space="preserve"> ADDIN ZOTERO_ITEM CSL_CITATION {"citationID":"VaSMho8z","properties":{"formattedCitation":"(Portney &amp; Watkins, 2000)","plainCitation":"(Portney &amp; Watkins, 2000)","noteIndex":0},"citationItems":[{"id":2204,"uris":["http://zotero.org/users/local/3bOTVbWd/items/4K22D8KZ"],"uri":["http://zotero.org/users/local/3bOTVbWd/items/4K22D8KZ"],"itemData":{"id":2204,"type":"book","title":"Foundations of clinical research: applications to practice","publisher":"Financial Times Prentice Hall","publisher-place":"New Jersey","event-place":"New Jersey","shortTitle":"Foundations of clinical research: applications to practice","author":[{"family":"Portney","given":"L"},{"family":"Watkins","given":"M"}],"issued":{"date-parts":[["2000"]]}}}],"schema":"https://github.com/citation-style-language/schema/raw/master/csl-citation.json"} </w:instrText>
      </w:r>
      <w:r w:rsidR="008B5A69" w:rsidRPr="004F09BE">
        <w:rPr>
          <w:rFonts w:ascii="Times New Roman" w:hAnsi="Times New Roman" w:cs="Times New Roman"/>
          <w:sz w:val="20"/>
          <w:szCs w:val="20"/>
          <w:lang w:val="en-GB"/>
        </w:rPr>
        <w:fldChar w:fldCharType="separate"/>
      </w:r>
      <w:r w:rsidR="00A70FF6" w:rsidRPr="00A70FF6">
        <w:rPr>
          <w:rFonts w:ascii="Times New Roman" w:hAnsi="Times New Roman" w:cs="Times New Roman"/>
          <w:sz w:val="20"/>
          <w:lang w:val="en-US"/>
        </w:rPr>
        <w:t>(Portney &amp; Watkins, 2000)</w:t>
      </w:r>
      <w:r w:rsidR="008B5A69" w:rsidRPr="004F09BE">
        <w:rPr>
          <w:rFonts w:ascii="Times New Roman" w:hAnsi="Times New Roman" w:cs="Times New Roman"/>
          <w:sz w:val="20"/>
          <w:szCs w:val="20"/>
          <w:lang w:val="en-GB"/>
        </w:rPr>
        <w:fldChar w:fldCharType="end"/>
      </w:r>
      <w:r w:rsidR="009345D4" w:rsidRPr="004F09BE">
        <w:rPr>
          <w:rFonts w:ascii="Times New Roman" w:hAnsi="Times New Roman" w:cs="Times New Roman"/>
          <w:sz w:val="20"/>
          <w:szCs w:val="20"/>
          <w:lang w:val="en-GB"/>
        </w:rPr>
        <w:t xml:space="preserve"> </w:t>
      </w:r>
      <w:r w:rsidR="001F5411" w:rsidRPr="004F09BE">
        <w:rPr>
          <w:rFonts w:ascii="Times New Roman" w:hAnsi="Times New Roman" w:cs="Times New Roman"/>
          <w:sz w:val="20"/>
          <w:szCs w:val="20"/>
          <w:lang w:val="en-GB"/>
        </w:rPr>
        <w:t xml:space="preserve">(percentage less or more the 20% of the answer) </w:t>
      </w:r>
      <w:r w:rsidR="009345D4" w:rsidRPr="004F09BE">
        <w:rPr>
          <w:rFonts w:ascii="Times New Roman" w:hAnsi="Times New Roman" w:cs="Times New Roman"/>
          <w:sz w:val="20"/>
          <w:szCs w:val="20"/>
          <w:lang w:val="en-GB"/>
        </w:rPr>
        <w:t xml:space="preserve">were </w:t>
      </w:r>
      <w:r w:rsidR="00645F71" w:rsidRPr="004F09BE">
        <w:rPr>
          <w:rFonts w:ascii="Times New Roman" w:hAnsi="Times New Roman" w:cs="Times New Roman"/>
          <w:sz w:val="20"/>
          <w:szCs w:val="20"/>
          <w:lang w:val="en-GB"/>
        </w:rPr>
        <w:t>defined</w:t>
      </w:r>
      <w:r w:rsidR="009345D4" w:rsidRPr="004F09BE">
        <w:rPr>
          <w:rFonts w:ascii="Times New Roman" w:hAnsi="Times New Roman" w:cs="Times New Roman"/>
          <w:sz w:val="20"/>
          <w:szCs w:val="20"/>
          <w:lang w:val="en-GB"/>
        </w:rPr>
        <w:t xml:space="preserve">, for each item, </w:t>
      </w:r>
      <w:r w:rsidR="00645F71" w:rsidRPr="004F09BE">
        <w:rPr>
          <w:rFonts w:ascii="Times New Roman" w:hAnsi="Times New Roman" w:cs="Times New Roman"/>
          <w:sz w:val="20"/>
          <w:szCs w:val="20"/>
          <w:lang w:val="en-GB"/>
        </w:rPr>
        <w:t xml:space="preserve">calculating </w:t>
      </w:r>
      <w:r w:rsidR="009345D4" w:rsidRPr="004F09BE">
        <w:rPr>
          <w:rFonts w:ascii="Times New Roman" w:hAnsi="Times New Roman" w:cs="Times New Roman"/>
          <w:sz w:val="20"/>
          <w:szCs w:val="20"/>
          <w:lang w:val="en-GB"/>
        </w:rPr>
        <w:t xml:space="preserve">the percentage of responses attributed to the first and last point of the Likert scale. </w:t>
      </w:r>
      <w:r w:rsidR="006A5948" w:rsidRPr="004F09BE">
        <w:rPr>
          <w:rFonts w:ascii="Times New Roman" w:hAnsi="Times New Roman" w:cs="Times New Roman"/>
          <w:sz w:val="20"/>
          <w:szCs w:val="20"/>
          <w:lang w:val="en-GB"/>
        </w:rPr>
        <w:t>D</w:t>
      </w:r>
      <w:r w:rsidR="00B85C74" w:rsidRPr="004F09BE">
        <w:rPr>
          <w:rFonts w:ascii="Times New Roman" w:hAnsi="Times New Roman" w:cs="Times New Roman"/>
          <w:sz w:val="20"/>
          <w:szCs w:val="20"/>
          <w:lang w:val="en-GB"/>
        </w:rPr>
        <w:t xml:space="preserve">ivergent validity </w:t>
      </w:r>
      <w:r w:rsidR="006A5948" w:rsidRPr="004F09BE">
        <w:rPr>
          <w:rFonts w:ascii="Times New Roman" w:hAnsi="Times New Roman" w:cs="Times New Roman"/>
          <w:sz w:val="20"/>
          <w:szCs w:val="20"/>
          <w:lang w:val="en-GB"/>
        </w:rPr>
        <w:t>was examined in relation to the RIBS-I</w:t>
      </w:r>
      <w:r w:rsidR="008B5A69" w:rsidRPr="004F09BE">
        <w:rPr>
          <w:rFonts w:ascii="Times New Roman" w:hAnsi="Times New Roman" w:cs="Times New Roman"/>
          <w:sz w:val="20"/>
          <w:szCs w:val="20"/>
          <w:lang w:val="en-GB"/>
        </w:rPr>
        <w:t xml:space="preserve"> </w:t>
      </w:r>
      <w:r w:rsidR="008B5A69" w:rsidRPr="004F09BE">
        <w:rPr>
          <w:rFonts w:ascii="Times New Roman" w:hAnsi="Times New Roman" w:cs="Times New Roman"/>
          <w:sz w:val="20"/>
          <w:szCs w:val="20"/>
          <w:lang w:val="en-GB"/>
        </w:rPr>
        <w:fldChar w:fldCharType="begin"/>
      </w:r>
      <w:r w:rsidR="00A70FF6">
        <w:rPr>
          <w:rFonts w:ascii="Times New Roman" w:hAnsi="Times New Roman" w:cs="Times New Roman"/>
          <w:sz w:val="20"/>
          <w:szCs w:val="20"/>
          <w:lang w:val="en-GB"/>
        </w:rPr>
        <w:instrText xml:space="preserve"> ADDIN ZOTERO_ITEM CSL_CITATION {"citationID":"d1JwtVOb","properties":{"formattedCitation":"(Pingani, Evans-Lacko, et al., 2016)","plainCitation":"(Pingani, Evans-Lacko, et al., 2016)","noteIndex":0},"citationItems":[{"id":2179,"uris":["http://zotero.org/users/local/3bOTVbWd/items/MT8ED6UM"],"uri":["http://zotero.org/users/local/3bOTVbWd/items/MT8ED6UM"],"itemData":{"id":2179,"type":"article-journal","title":"Psychometric validation of the Italian version of the Reported and Intended Behaviour Scale (RIBS)","container-title":"Epidemiol Psychiatr Sci","page":"485-492","volume":"25","issue":"5","archive_location":"26928054","abstract":"Many instruments have been developed and validated to assess the stigma associated with mental disorders and its various domains across different populations. To our knowledge, the Reported and Intended Behaviour Scale (RIBS) is the only validated questionnaire to analyse the presence of reported and intended stigmatising/discriminatory behaviours towards people with mental health problems in the general population. The aims of the study presented herein are to translate and validate the RIBS in Italian language and to adapt it to the Italian socio-cultural background (RIBS-I).|The RIBS considers reported and intended behaviours across four different domains: (1) living with, (2) working with, (3) living nearby and (4) continuing a relationship with someone with a mental health problem. The validation process included four phases: (1) translation/back translation of the questionnaire from English to Italian and vice versa; (2,3) face validity and reliability of RIBS-I; (4) description of model fit through confirmatory factor analysis. The questionnaire was administered to a sample of the general public via distribution in public places such as shopping centres, markets, squares, cinemas and other gathering places. Questionnaires were administered by trained mental health professionals.|A total of 447 lay respondents were recruited. The mean age was 38.08 (s.d. = ±14.74) years. Fifty-seven per cent of the sample (n = 257) were female. The Cronbach alpha of RIBS-I was 0.83. All indices of model fit were above the reference values: Goodness of Fit Index (GFI) = 0.987 (GFI &gt; 0.9); Adjusted Goodness of Fit Index (AGFI) = 0.975 (AGFI &gt; 0.9); Comparative Fit Index (CFI) = 0.994 (CFI &gt; 0.9); and Root-Mean-Square Error of Approximation (RMSEA) = 0.023 (RMSEA &lt; 0.05). The χ 2 = 23.60 (df = 19; p = 0.21) and χ 2/df = 1.24 supported the model.|The RIBS-I demonstrated good psychometric properties and it can be considered a useful tool to: (1) assess stigmatising (actual or potential) behaviours in the general population; (2) test the efficacy of anti-stigma campaigns and actions; (3) design further studies to better understand the relationship between the three different components of stigmatisation: knowledge, attitudes and behaviours.","DOI":"10.1017/S2045796015000633","ISSN":"2045-7960","shortTitle":"Psychometric validation of the Italian version of the Reported and Intended Behaviour Scale (RIBS)","language":"eng","author":[{"family":"Pingani","given":"L."},{"family":"Evans-Lacko","given":"S."},{"family":"Luciano","given":"M."},{"family":"Del Vecchio","given":"V."},{"family":"Ferrari","given":"S."},{"family":"Sampogna","given":"G."},{"family":"Croci","given":"I."},{"family":"Del Fatto","given":"T."},{"family":"Rigatelli","given":"M."},{"family":"Fiorillo","given":"A."}],"issued":{"date-parts":[["2016",10]]}}}],"schema":"https://github.com/citation-style-language/schema/raw/master/csl-citation.json"} </w:instrText>
      </w:r>
      <w:r w:rsidR="008B5A69" w:rsidRPr="004F09BE">
        <w:rPr>
          <w:rFonts w:ascii="Times New Roman" w:hAnsi="Times New Roman" w:cs="Times New Roman"/>
          <w:sz w:val="20"/>
          <w:szCs w:val="20"/>
          <w:lang w:val="en-GB"/>
        </w:rPr>
        <w:fldChar w:fldCharType="separate"/>
      </w:r>
      <w:r w:rsidR="00A70FF6" w:rsidRPr="00A70FF6">
        <w:rPr>
          <w:rFonts w:ascii="Times New Roman" w:hAnsi="Times New Roman" w:cs="Times New Roman"/>
          <w:sz w:val="20"/>
          <w:lang w:val="en-US"/>
        </w:rPr>
        <w:t>(Pingani, Evans-Lacko, et al., 2016)</w:t>
      </w:r>
      <w:r w:rsidR="008B5A69" w:rsidRPr="004F09BE">
        <w:rPr>
          <w:rFonts w:ascii="Times New Roman" w:hAnsi="Times New Roman" w:cs="Times New Roman"/>
          <w:sz w:val="20"/>
          <w:szCs w:val="20"/>
          <w:lang w:val="en-GB"/>
        </w:rPr>
        <w:fldChar w:fldCharType="end"/>
      </w:r>
      <w:r w:rsidR="006A5948" w:rsidRPr="004F09BE">
        <w:rPr>
          <w:rFonts w:ascii="Times New Roman" w:hAnsi="Times New Roman" w:cs="Times New Roman"/>
          <w:sz w:val="20"/>
          <w:szCs w:val="20"/>
          <w:lang w:val="en-GB"/>
        </w:rPr>
        <w:t xml:space="preserve"> using </w:t>
      </w:r>
      <w:r w:rsidR="00B85C74" w:rsidRPr="004F09BE">
        <w:rPr>
          <w:rFonts w:ascii="Times New Roman" w:hAnsi="Times New Roman" w:cs="Times New Roman"/>
          <w:sz w:val="20"/>
          <w:szCs w:val="20"/>
          <w:lang w:val="en-GB"/>
        </w:rPr>
        <w:t>the Pearson’s correlation coefficient</w:t>
      </w:r>
      <w:r w:rsidR="008B5A69" w:rsidRPr="004F09BE">
        <w:rPr>
          <w:rFonts w:ascii="Times New Roman" w:hAnsi="Times New Roman" w:cs="Times New Roman"/>
          <w:sz w:val="20"/>
          <w:szCs w:val="20"/>
          <w:lang w:val="en-GB"/>
        </w:rPr>
        <w:t xml:space="preserve"> </w:t>
      </w:r>
      <w:r w:rsidR="008B5A69" w:rsidRPr="004F09BE">
        <w:rPr>
          <w:rFonts w:ascii="Times New Roman" w:hAnsi="Times New Roman" w:cs="Times New Roman"/>
          <w:sz w:val="20"/>
          <w:szCs w:val="20"/>
          <w:lang w:val="en-GB"/>
        </w:rPr>
        <w:fldChar w:fldCharType="begin"/>
      </w:r>
      <w:r w:rsidR="00A70FF6">
        <w:rPr>
          <w:rFonts w:ascii="Times New Roman" w:hAnsi="Times New Roman" w:cs="Times New Roman"/>
          <w:sz w:val="20"/>
          <w:szCs w:val="20"/>
          <w:lang w:val="en-GB"/>
        </w:rPr>
        <w:instrText xml:space="preserve"> ADDIN ZOTERO_ITEM CSL_CITATION {"citationID":"qIiGVdhu","properties":{"formattedCitation":"(Kendall &amp; Stuart, 1973)","plainCitation":"(Kendall &amp; Stuart, 1973)","noteIndex":0},"citationItems":[{"id":1475,"uris":["http://zotero.org/users/local/3bOTVbWd/items/DIAGQNLM"],"uri":["http://zotero.org/users/local/3bOTVbWd/items/DIAGQNLM"],"itemData":{"id":1475,"type":"article-journal","title":"The Advanced Theory of Statistics","container-title":"Journal of the Royal Statistical Society","page":"284-286","volume":"125","shortTitle":"The Advanced Theory of Statistics","author":[{"family":"Kendall","given":"MG"},{"family":"Stuart","given":"A"}],"issued":{"date-parts":[["1973"]]}}}],"schema":"https://github.com/citation-style-language/schema/raw/master/csl-citation.json"} </w:instrText>
      </w:r>
      <w:r w:rsidR="008B5A69" w:rsidRPr="004F09BE">
        <w:rPr>
          <w:rFonts w:ascii="Times New Roman" w:hAnsi="Times New Roman" w:cs="Times New Roman"/>
          <w:sz w:val="20"/>
          <w:szCs w:val="20"/>
          <w:lang w:val="en-GB"/>
        </w:rPr>
        <w:fldChar w:fldCharType="separate"/>
      </w:r>
      <w:r w:rsidR="00A70FF6" w:rsidRPr="00A70FF6">
        <w:rPr>
          <w:rFonts w:ascii="Times New Roman" w:hAnsi="Times New Roman" w:cs="Times New Roman"/>
          <w:sz w:val="20"/>
          <w:lang w:val="en-US"/>
        </w:rPr>
        <w:t>(Kendall &amp; Stuart, 1973)</w:t>
      </w:r>
      <w:r w:rsidR="008B5A69" w:rsidRPr="004F09BE">
        <w:rPr>
          <w:rFonts w:ascii="Times New Roman" w:hAnsi="Times New Roman" w:cs="Times New Roman"/>
          <w:sz w:val="20"/>
          <w:szCs w:val="20"/>
          <w:lang w:val="en-GB"/>
        </w:rPr>
        <w:fldChar w:fldCharType="end"/>
      </w:r>
      <w:r w:rsidR="00B97459" w:rsidRPr="004F09BE">
        <w:rPr>
          <w:rFonts w:ascii="Times New Roman" w:hAnsi="Times New Roman" w:cs="Times New Roman"/>
          <w:sz w:val="20"/>
          <w:szCs w:val="20"/>
          <w:lang w:val="en-GB"/>
        </w:rPr>
        <w:t xml:space="preserve">. </w:t>
      </w:r>
      <w:r w:rsidR="007E5F6C" w:rsidRPr="004F09BE">
        <w:rPr>
          <w:rFonts w:ascii="Times New Roman" w:hAnsi="Times New Roman" w:cs="Times New Roman"/>
          <w:sz w:val="20"/>
          <w:szCs w:val="20"/>
          <w:lang w:val="en-GB"/>
        </w:rPr>
        <w:t>A</w:t>
      </w:r>
      <w:r w:rsidR="005D5A36" w:rsidRPr="004F09BE">
        <w:rPr>
          <w:rFonts w:ascii="Times New Roman" w:hAnsi="Times New Roman" w:cs="Times New Roman"/>
          <w:sz w:val="20"/>
          <w:szCs w:val="20"/>
          <w:lang w:val="en-GB"/>
        </w:rPr>
        <w:t xml:space="preserve"> </w:t>
      </w:r>
      <w:r w:rsidR="00EF74F0" w:rsidRPr="004F09BE">
        <w:rPr>
          <w:rFonts w:ascii="Times New Roman" w:hAnsi="Times New Roman" w:cs="Times New Roman"/>
          <w:sz w:val="20"/>
          <w:szCs w:val="20"/>
          <w:lang w:val="en-GB"/>
        </w:rPr>
        <w:t xml:space="preserve">multiple </w:t>
      </w:r>
      <w:r w:rsidR="00392472" w:rsidRPr="004F09BE">
        <w:rPr>
          <w:rFonts w:ascii="Times New Roman" w:hAnsi="Times New Roman" w:cs="Times New Roman"/>
          <w:sz w:val="20"/>
          <w:szCs w:val="20"/>
          <w:lang w:val="en-GB"/>
        </w:rPr>
        <w:t xml:space="preserve">linear regression </w:t>
      </w:r>
      <w:r w:rsidR="005D5A36" w:rsidRPr="004F09BE">
        <w:rPr>
          <w:rFonts w:ascii="Times New Roman" w:hAnsi="Times New Roman" w:cs="Times New Roman"/>
          <w:sz w:val="20"/>
          <w:szCs w:val="20"/>
          <w:lang w:val="en-GB"/>
        </w:rPr>
        <w:t xml:space="preserve">was </w:t>
      </w:r>
      <w:r w:rsidR="00392472" w:rsidRPr="004F09BE">
        <w:rPr>
          <w:rFonts w:ascii="Times New Roman" w:hAnsi="Times New Roman" w:cs="Times New Roman"/>
          <w:sz w:val="20"/>
          <w:szCs w:val="20"/>
          <w:lang w:val="en-GB"/>
        </w:rPr>
        <w:t xml:space="preserve">performed </w:t>
      </w:r>
      <w:r w:rsidR="007E5F6C" w:rsidRPr="004F09BE">
        <w:rPr>
          <w:rFonts w:ascii="Times New Roman" w:hAnsi="Times New Roman" w:cs="Times New Roman"/>
          <w:sz w:val="20"/>
          <w:szCs w:val="20"/>
          <w:lang w:val="en-GB"/>
        </w:rPr>
        <w:t xml:space="preserve">in order to identify possible </w:t>
      </w:r>
      <w:r w:rsidR="00442B5D" w:rsidRPr="004F09BE">
        <w:rPr>
          <w:rFonts w:ascii="Times New Roman" w:hAnsi="Times New Roman" w:cs="Times New Roman"/>
          <w:sz w:val="20"/>
          <w:szCs w:val="20"/>
          <w:lang w:val="en-GB"/>
        </w:rPr>
        <w:t>predic</w:t>
      </w:r>
      <w:r w:rsidR="007E5F6C" w:rsidRPr="004F09BE">
        <w:rPr>
          <w:rFonts w:ascii="Times New Roman" w:hAnsi="Times New Roman" w:cs="Times New Roman"/>
          <w:sz w:val="20"/>
          <w:szCs w:val="20"/>
          <w:lang w:val="en-GB"/>
        </w:rPr>
        <w:t>tors of mental health knowledge</w:t>
      </w:r>
      <w:r w:rsidR="00EC6176" w:rsidRPr="004F09BE">
        <w:rPr>
          <w:rFonts w:ascii="Times New Roman" w:hAnsi="Times New Roman" w:cs="Times New Roman"/>
          <w:sz w:val="20"/>
          <w:szCs w:val="20"/>
          <w:lang w:val="en-GB"/>
        </w:rPr>
        <w:t xml:space="preserve"> using </w:t>
      </w:r>
      <w:r w:rsidR="001C0EC0" w:rsidRPr="004F09BE">
        <w:rPr>
          <w:rFonts w:ascii="Times New Roman" w:hAnsi="Times New Roman" w:cs="Times New Roman"/>
          <w:sz w:val="20"/>
          <w:szCs w:val="20"/>
          <w:lang w:val="en-GB"/>
        </w:rPr>
        <w:t>five</w:t>
      </w:r>
      <w:r w:rsidR="00EC6176" w:rsidRPr="004F09BE">
        <w:rPr>
          <w:rFonts w:ascii="Times New Roman" w:hAnsi="Times New Roman" w:cs="Times New Roman"/>
          <w:sz w:val="20"/>
          <w:szCs w:val="20"/>
          <w:lang w:val="en-GB"/>
        </w:rPr>
        <w:t xml:space="preserve"> independent </w:t>
      </w:r>
      <w:r w:rsidR="001C0EC0" w:rsidRPr="004F09BE">
        <w:rPr>
          <w:rFonts w:ascii="Times New Roman" w:hAnsi="Times New Roman" w:cs="Times New Roman"/>
          <w:sz w:val="20"/>
          <w:szCs w:val="20"/>
          <w:lang w:val="en-GB"/>
        </w:rPr>
        <w:t>variables</w:t>
      </w:r>
      <w:r w:rsidR="00EC6176" w:rsidRPr="004F09BE">
        <w:rPr>
          <w:rFonts w:ascii="Times New Roman" w:hAnsi="Times New Roman" w:cs="Times New Roman"/>
          <w:sz w:val="20"/>
          <w:szCs w:val="20"/>
          <w:lang w:val="en-GB"/>
        </w:rPr>
        <w:t xml:space="preserve"> (</w:t>
      </w:r>
      <w:r w:rsidR="001C0EC0" w:rsidRPr="004F09BE">
        <w:rPr>
          <w:rFonts w:ascii="Times New Roman" w:hAnsi="Times New Roman" w:cs="Times New Roman"/>
          <w:sz w:val="20"/>
          <w:szCs w:val="20"/>
          <w:lang w:val="en-GB"/>
        </w:rPr>
        <w:t>age, sex, participation in seminars or conferences related to the issue of stigma in psychiatry, to have a first or second-degree relatives with a psychiatric disorder, qualification)</w:t>
      </w:r>
      <w:r w:rsidR="008B5A69" w:rsidRPr="004F09BE">
        <w:rPr>
          <w:rFonts w:ascii="Times New Roman" w:hAnsi="Times New Roman" w:cs="Times New Roman"/>
          <w:sz w:val="20"/>
          <w:szCs w:val="20"/>
          <w:lang w:val="en-GB"/>
        </w:rPr>
        <w:t xml:space="preserve"> </w:t>
      </w:r>
      <w:r w:rsidR="008B5A69" w:rsidRPr="004F09BE">
        <w:rPr>
          <w:rFonts w:ascii="Times New Roman" w:hAnsi="Times New Roman" w:cs="Times New Roman"/>
          <w:sz w:val="20"/>
          <w:szCs w:val="20"/>
          <w:lang w:val="en-GB"/>
        </w:rPr>
        <w:fldChar w:fldCharType="begin"/>
      </w:r>
      <w:r w:rsidR="002757E6" w:rsidRPr="004F09BE">
        <w:rPr>
          <w:rFonts w:ascii="Times New Roman" w:hAnsi="Times New Roman" w:cs="Times New Roman"/>
          <w:sz w:val="20"/>
          <w:szCs w:val="20"/>
          <w:lang w:val="en-GB"/>
        </w:rPr>
        <w:instrText xml:space="preserve"> ADDIN ZOTERO_ITEM CSL_CITATION {"citationID":"GJ6pZw2t","properties":{"formattedCitation":"(Freedman, 2009)","plainCitation":"(Freedman, 2009)","noteIndex":0},"citationItems":[{"id":961,"uris":["http://zotero.org/users/local/3bOTVbWd/items/QIWZGT4J"],"uri":["http://zotero.org/users/local/3bOTVbWd/items/QIWZGT4J"],"itemData":{"id":961,"type":"book","title":"Statistical Models: Theory and Practice","publisher":"Cambridge University Press","publisher-place":"Cambridge","event-place":"Cambridge","shortTitle":"Statistical Models: Theory and Practice","author":[{"family":"Freedman","given":"DA"}],"issued":{"date-parts":[["2009"]]}}}],"schema":"https://github.com/citation-style-language/schema/raw/master/csl-citation.json"} </w:instrText>
      </w:r>
      <w:r w:rsidR="008B5A69" w:rsidRPr="004F09BE">
        <w:rPr>
          <w:rFonts w:ascii="Times New Roman" w:hAnsi="Times New Roman" w:cs="Times New Roman"/>
          <w:sz w:val="20"/>
          <w:szCs w:val="20"/>
          <w:lang w:val="en-GB"/>
        </w:rPr>
        <w:fldChar w:fldCharType="separate"/>
      </w:r>
      <w:r w:rsidR="00FA15CA" w:rsidRPr="004F09BE">
        <w:rPr>
          <w:rFonts w:ascii="Times New Roman" w:hAnsi="Times New Roman" w:cs="Times New Roman"/>
          <w:sz w:val="20"/>
          <w:szCs w:val="20"/>
          <w:lang w:val="en-US"/>
        </w:rPr>
        <w:t>(Freedman, 2009)</w:t>
      </w:r>
      <w:r w:rsidR="008B5A69" w:rsidRPr="004F09BE">
        <w:rPr>
          <w:rFonts w:ascii="Times New Roman" w:hAnsi="Times New Roman" w:cs="Times New Roman"/>
          <w:sz w:val="20"/>
          <w:szCs w:val="20"/>
          <w:lang w:val="en-GB"/>
        </w:rPr>
        <w:fldChar w:fldCharType="end"/>
      </w:r>
      <w:r w:rsidR="007E5F6C" w:rsidRPr="004F09BE">
        <w:rPr>
          <w:rFonts w:ascii="Times New Roman" w:hAnsi="Times New Roman" w:cs="Times New Roman"/>
          <w:sz w:val="20"/>
          <w:szCs w:val="20"/>
          <w:lang w:val="en-GB"/>
        </w:rPr>
        <w:t>.</w:t>
      </w:r>
      <w:r w:rsidR="00392472" w:rsidRPr="004F09BE">
        <w:rPr>
          <w:rFonts w:ascii="Times New Roman" w:hAnsi="Times New Roman" w:cs="Times New Roman"/>
          <w:sz w:val="20"/>
          <w:szCs w:val="20"/>
          <w:lang w:val="en-GB"/>
        </w:rPr>
        <w:t xml:space="preserve"> </w:t>
      </w:r>
      <w:r w:rsidR="00BD711A" w:rsidRPr="004F09BE">
        <w:rPr>
          <w:rFonts w:ascii="Times New Roman" w:hAnsi="Times New Roman" w:cs="Times New Roman"/>
          <w:sz w:val="20"/>
          <w:szCs w:val="20"/>
          <w:lang w:val="en-GB"/>
        </w:rPr>
        <w:t>The Statistical Package Social Sciences (SPSS) version 22.0 and Data Analysis and Statistical Software (STATA) version 12.0 were used for data analysis.</w:t>
      </w:r>
      <w:bookmarkEnd w:id="1"/>
    </w:p>
    <w:p w14:paraId="358011B3" w14:textId="2AD023CD" w:rsidR="00E45381" w:rsidRPr="002D5AEB" w:rsidRDefault="002D5AEB" w:rsidP="009C1923">
      <w:pPr>
        <w:spacing w:after="0" w:line="480" w:lineRule="auto"/>
        <w:jc w:val="both"/>
        <w:rPr>
          <w:rFonts w:ascii="Times New Roman" w:hAnsi="Times New Roman" w:cs="Times New Roman"/>
          <w:sz w:val="20"/>
          <w:szCs w:val="20"/>
          <w:lang w:val="en-GB"/>
        </w:rPr>
      </w:pPr>
      <w:r w:rsidRPr="002D5AEB">
        <w:rPr>
          <w:rFonts w:ascii="Times New Roman" w:hAnsi="Times New Roman" w:cs="Times New Roman"/>
          <w:sz w:val="20"/>
          <w:szCs w:val="20"/>
          <w:lang w:val="en-GB"/>
        </w:rPr>
        <w:t>According to the Internal Review Board, the ethical approval for this study was not necessary because it did not involve cases nor patients. The authors assert that all procedures contributing to this work comply with the ethical standards of the relevant national and institutional committees on human experimentation and with the Helsinki Declaration of 1975, as revised in 2008.</w:t>
      </w:r>
      <w:r w:rsidR="0037362B">
        <w:rPr>
          <w:rFonts w:ascii="Times New Roman" w:hAnsi="Times New Roman" w:cs="Times New Roman"/>
          <w:sz w:val="20"/>
          <w:szCs w:val="20"/>
          <w:lang w:val="en-GB"/>
        </w:rPr>
        <w:t xml:space="preserve"> </w:t>
      </w:r>
      <w:r w:rsidR="0037362B" w:rsidRPr="0037362B">
        <w:rPr>
          <w:rFonts w:ascii="Times New Roman" w:hAnsi="Times New Roman" w:cs="Times New Roman"/>
          <w:sz w:val="20"/>
          <w:szCs w:val="20"/>
          <w:lang w:val="en-GB"/>
        </w:rPr>
        <w:t>Authors certify their responsibility for the manuscript</w:t>
      </w:r>
      <w:r w:rsidR="0037362B">
        <w:rPr>
          <w:rFonts w:ascii="Times New Roman" w:hAnsi="Times New Roman" w:cs="Times New Roman"/>
          <w:sz w:val="20"/>
          <w:szCs w:val="20"/>
          <w:lang w:val="en-GB"/>
        </w:rPr>
        <w:t xml:space="preserve">: </w:t>
      </w:r>
      <w:r w:rsidR="0037362B" w:rsidRPr="0037362B">
        <w:rPr>
          <w:rFonts w:ascii="Times New Roman" w:hAnsi="Times New Roman" w:cs="Times New Roman"/>
          <w:sz w:val="20"/>
          <w:szCs w:val="20"/>
          <w:lang w:val="en-GB"/>
        </w:rPr>
        <w:t>they accept responsibility for the conduct of the study and for the analysis and interpretation of the data</w:t>
      </w:r>
      <w:r w:rsidR="0037362B">
        <w:rPr>
          <w:rFonts w:ascii="Times New Roman" w:hAnsi="Times New Roman" w:cs="Times New Roman"/>
          <w:sz w:val="20"/>
          <w:szCs w:val="20"/>
          <w:lang w:val="en-GB"/>
        </w:rPr>
        <w:t xml:space="preserve">; </w:t>
      </w:r>
      <w:r w:rsidR="0037362B" w:rsidRPr="0037362B">
        <w:rPr>
          <w:rFonts w:ascii="Times New Roman" w:hAnsi="Times New Roman" w:cs="Times New Roman"/>
          <w:sz w:val="20"/>
          <w:szCs w:val="20"/>
          <w:lang w:val="en-GB"/>
        </w:rPr>
        <w:t>they helped write the manuscript and agree with the decisions about it</w:t>
      </w:r>
      <w:r w:rsidR="0037362B">
        <w:rPr>
          <w:rFonts w:ascii="Times New Roman" w:hAnsi="Times New Roman" w:cs="Times New Roman"/>
          <w:sz w:val="20"/>
          <w:szCs w:val="20"/>
          <w:lang w:val="en-GB"/>
        </w:rPr>
        <w:t xml:space="preserve">; </w:t>
      </w:r>
      <w:r w:rsidR="0037362B" w:rsidRPr="0037362B">
        <w:rPr>
          <w:rFonts w:ascii="Times New Roman" w:hAnsi="Times New Roman" w:cs="Times New Roman"/>
          <w:sz w:val="20"/>
          <w:szCs w:val="20"/>
          <w:lang w:val="en-GB"/>
        </w:rPr>
        <w:t>they meet the definition of an author as stated by the International Committee of Medical Journal Editors</w:t>
      </w:r>
      <w:r w:rsidR="0037362B">
        <w:rPr>
          <w:rFonts w:ascii="Times New Roman" w:hAnsi="Times New Roman" w:cs="Times New Roman"/>
          <w:sz w:val="20"/>
          <w:szCs w:val="20"/>
          <w:lang w:val="en-GB"/>
        </w:rPr>
        <w:t xml:space="preserve">; </w:t>
      </w:r>
      <w:r w:rsidR="0037362B" w:rsidRPr="0037362B">
        <w:rPr>
          <w:rFonts w:ascii="Times New Roman" w:hAnsi="Times New Roman" w:cs="Times New Roman"/>
          <w:sz w:val="20"/>
          <w:szCs w:val="20"/>
          <w:lang w:val="en-GB"/>
        </w:rPr>
        <w:t>they have seen and approved the final manuscript. The authors declare that neither the article nor any essential part of it, including tables and figures, will be published or submitted elsewhere before appearing in the Journal.</w:t>
      </w:r>
    </w:p>
    <w:p w14:paraId="64FAA9B7" w14:textId="68C9A309" w:rsidR="00306BC0" w:rsidRDefault="00306BC0" w:rsidP="009C1923">
      <w:pPr>
        <w:spacing w:after="0" w:line="480" w:lineRule="auto"/>
        <w:jc w:val="both"/>
        <w:rPr>
          <w:rFonts w:ascii="Times New Roman" w:hAnsi="Times New Roman" w:cs="Times New Roman"/>
          <w:b/>
          <w:sz w:val="20"/>
          <w:szCs w:val="20"/>
          <w:lang w:val="en-GB"/>
        </w:rPr>
      </w:pPr>
    </w:p>
    <w:p w14:paraId="1A807C9E" w14:textId="4A258B21" w:rsidR="0074366E" w:rsidRDefault="0074366E" w:rsidP="009C1923">
      <w:pPr>
        <w:spacing w:after="0" w:line="480" w:lineRule="auto"/>
        <w:jc w:val="both"/>
        <w:rPr>
          <w:rFonts w:ascii="Times New Roman" w:hAnsi="Times New Roman" w:cs="Times New Roman"/>
          <w:b/>
          <w:sz w:val="20"/>
          <w:szCs w:val="20"/>
          <w:lang w:val="en-GB"/>
        </w:rPr>
      </w:pPr>
    </w:p>
    <w:p w14:paraId="1D575DB6" w14:textId="77777777" w:rsidR="0074366E" w:rsidRPr="004F09BE" w:rsidRDefault="0074366E" w:rsidP="009C1923">
      <w:pPr>
        <w:spacing w:after="0" w:line="480" w:lineRule="auto"/>
        <w:jc w:val="both"/>
        <w:rPr>
          <w:rFonts w:ascii="Times New Roman" w:hAnsi="Times New Roman" w:cs="Times New Roman"/>
          <w:b/>
          <w:sz w:val="20"/>
          <w:szCs w:val="20"/>
          <w:lang w:val="en-GB"/>
        </w:rPr>
      </w:pPr>
    </w:p>
    <w:p w14:paraId="19B542E6" w14:textId="40A596DC" w:rsidR="0025273A" w:rsidRPr="004F09BE" w:rsidRDefault="00D947C2" w:rsidP="009C1923">
      <w:pPr>
        <w:spacing w:line="480" w:lineRule="auto"/>
        <w:rPr>
          <w:rFonts w:ascii="Times New Roman" w:hAnsi="Times New Roman" w:cs="Times New Roman"/>
          <w:b/>
          <w:sz w:val="20"/>
          <w:szCs w:val="20"/>
          <w:lang w:val="en-GB"/>
        </w:rPr>
      </w:pPr>
      <w:r w:rsidRPr="004F09BE">
        <w:rPr>
          <w:rFonts w:ascii="Times New Roman" w:hAnsi="Times New Roman" w:cs="Times New Roman"/>
          <w:b/>
          <w:sz w:val="20"/>
          <w:szCs w:val="20"/>
          <w:lang w:val="en-GB"/>
        </w:rPr>
        <w:lastRenderedPageBreak/>
        <w:t>Results</w:t>
      </w:r>
    </w:p>
    <w:p w14:paraId="0C237443" w14:textId="13BECC6E" w:rsidR="007515EE" w:rsidRPr="004F09BE" w:rsidRDefault="007515EE" w:rsidP="009C1923">
      <w:pPr>
        <w:spacing w:line="480" w:lineRule="auto"/>
        <w:rPr>
          <w:rFonts w:ascii="Times New Roman" w:hAnsi="Times New Roman" w:cs="Times New Roman"/>
          <w:b/>
          <w:i/>
          <w:sz w:val="20"/>
          <w:szCs w:val="20"/>
          <w:lang w:val="en-GB"/>
        </w:rPr>
      </w:pPr>
      <w:r w:rsidRPr="004F09BE">
        <w:rPr>
          <w:rFonts w:ascii="Times New Roman" w:hAnsi="Times New Roman" w:cs="Times New Roman"/>
          <w:b/>
          <w:i/>
          <w:sz w:val="20"/>
          <w:szCs w:val="20"/>
          <w:lang w:val="en-GB"/>
        </w:rPr>
        <w:t>Sample characteristics</w:t>
      </w:r>
    </w:p>
    <w:p w14:paraId="136F9B2B" w14:textId="13A25B68" w:rsidR="00D947C2" w:rsidRPr="0037362B" w:rsidRDefault="007515EE" w:rsidP="0037362B">
      <w:pPr>
        <w:spacing w:line="480" w:lineRule="auto"/>
        <w:jc w:val="both"/>
        <w:rPr>
          <w:rFonts w:ascii="Times New Roman" w:hAnsi="Times New Roman" w:cs="Times New Roman"/>
          <w:sz w:val="20"/>
          <w:szCs w:val="20"/>
          <w:lang w:val="en-GB"/>
        </w:rPr>
      </w:pPr>
      <w:bookmarkStart w:id="2" w:name="_Hlk8717469"/>
      <w:r w:rsidRPr="004F09BE">
        <w:rPr>
          <w:rFonts w:ascii="Times New Roman" w:hAnsi="Times New Roman" w:cs="Times New Roman"/>
          <w:sz w:val="20"/>
          <w:szCs w:val="20"/>
          <w:lang w:val="en-GB"/>
        </w:rPr>
        <w:t>The Italian version of MAKS was administered to</w:t>
      </w:r>
      <w:r w:rsidR="00B84029" w:rsidRPr="004F09BE">
        <w:rPr>
          <w:rFonts w:ascii="Times New Roman" w:hAnsi="Times New Roman" w:cs="Times New Roman"/>
          <w:sz w:val="20"/>
          <w:szCs w:val="20"/>
          <w:lang w:val="en-GB"/>
        </w:rPr>
        <w:t xml:space="preserve"> 500 people but only 453 (90</w:t>
      </w:r>
      <w:r w:rsidR="00C330E0" w:rsidRPr="004F09BE">
        <w:rPr>
          <w:rFonts w:ascii="Times New Roman" w:hAnsi="Times New Roman" w:cs="Times New Roman"/>
          <w:sz w:val="20"/>
          <w:szCs w:val="20"/>
          <w:lang w:val="en-GB"/>
        </w:rPr>
        <w:t>.</w:t>
      </w:r>
      <w:r w:rsidR="00B84029" w:rsidRPr="004F09BE">
        <w:rPr>
          <w:rFonts w:ascii="Times New Roman" w:hAnsi="Times New Roman" w:cs="Times New Roman"/>
          <w:sz w:val="20"/>
          <w:szCs w:val="20"/>
          <w:lang w:val="en-GB"/>
        </w:rPr>
        <w:t xml:space="preserve">60%) agreed to </w:t>
      </w:r>
      <w:r w:rsidR="002E232D" w:rsidRPr="004F09BE">
        <w:rPr>
          <w:rFonts w:ascii="Times New Roman" w:hAnsi="Times New Roman" w:cs="Times New Roman"/>
          <w:sz w:val="20"/>
          <w:szCs w:val="20"/>
          <w:lang w:val="en-GB"/>
        </w:rPr>
        <w:t>participate in</w:t>
      </w:r>
      <w:r w:rsidR="00B84029" w:rsidRPr="004F09BE">
        <w:rPr>
          <w:rFonts w:ascii="Times New Roman" w:hAnsi="Times New Roman" w:cs="Times New Roman"/>
          <w:sz w:val="20"/>
          <w:szCs w:val="20"/>
          <w:lang w:val="en-GB"/>
        </w:rPr>
        <w:t xml:space="preserve"> the stud</w:t>
      </w:r>
      <w:r w:rsidR="00E10855" w:rsidRPr="004F09BE">
        <w:rPr>
          <w:rFonts w:ascii="Times New Roman" w:hAnsi="Times New Roman" w:cs="Times New Roman"/>
          <w:sz w:val="20"/>
          <w:szCs w:val="20"/>
          <w:lang w:val="en-GB"/>
        </w:rPr>
        <w:t>y</w:t>
      </w:r>
      <w:r w:rsidR="007D5B05" w:rsidRPr="004F09BE">
        <w:rPr>
          <w:rFonts w:ascii="Times New Roman" w:hAnsi="Times New Roman" w:cs="Times New Roman"/>
          <w:sz w:val="20"/>
          <w:szCs w:val="20"/>
          <w:lang w:val="en-US"/>
        </w:rPr>
        <w:t xml:space="preserve"> </w:t>
      </w:r>
      <w:r w:rsidR="007D5B05" w:rsidRPr="004F09BE">
        <w:rPr>
          <w:rFonts w:ascii="Times New Roman" w:hAnsi="Times New Roman" w:cs="Times New Roman"/>
          <w:sz w:val="20"/>
          <w:szCs w:val="20"/>
          <w:lang w:val="en-GB"/>
        </w:rPr>
        <w:t>and had given consent for their data to be used/published in the research.</w:t>
      </w:r>
      <w:r w:rsidR="00E10855" w:rsidRPr="004F09BE">
        <w:rPr>
          <w:rFonts w:ascii="Times New Roman" w:hAnsi="Times New Roman" w:cs="Times New Roman"/>
          <w:sz w:val="20"/>
          <w:szCs w:val="20"/>
          <w:lang w:val="en-GB"/>
        </w:rPr>
        <w:t xml:space="preserve"> </w:t>
      </w:r>
      <w:r w:rsidR="0074366E" w:rsidRPr="0074366E">
        <w:rPr>
          <w:rFonts w:ascii="Times New Roman" w:hAnsi="Times New Roman" w:cs="Times New Roman"/>
          <w:b/>
          <w:sz w:val="20"/>
          <w:szCs w:val="20"/>
          <w:lang w:val="en-GB"/>
        </w:rPr>
        <w:t>Most of those who did not agree to participate said they were not interested in the topic and did not want to spend time on it.</w:t>
      </w:r>
      <w:r w:rsidR="0074366E" w:rsidRPr="0074366E">
        <w:rPr>
          <w:rFonts w:ascii="Times New Roman" w:hAnsi="Times New Roman" w:cs="Times New Roman"/>
          <w:sz w:val="20"/>
          <w:szCs w:val="20"/>
          <w:lang w:val="en-GB"/>
        </w:rPr>
        <w:t xml:space="preserve"> </w:t>
      </w:r>
      <w:r w:rsidR="00B84029" w:rsidRPr="004F09BE">
        <w:rPr>
          <w:rFonts w:ascii="Times New Roman" w:hAnsi="Times New Roman" w:cs="Times New Roman"/>
          <w:sz w:val="20"/>
          <w:szCs w:val="20"/>
          <w:lang w:val="en-GB"/>
        </w:rPr>
        <w:t>T</w:t>
      </w:r>
      <w:r w:rsidRPr="004F09BE">
        <w:rPr>
          <w:rFonts w:ascii="Times New Roman" w:hAnsi="Times New Roman" w:cs="Times New Roman"/>
          <w:sz w:val="20"/>
          <w:szCs w:val="20"/>
          <w:lang w:val="en-GB"/>
        </w:rPr>
        <w:t xml:space="preserve">he mean age of the sample </w:t>
      </w:r>
      <w:r w:rsidR="002D49D2" w:rsidRPr="004F09BE">
        <w:rPr>
          <w:rFonts w:ascii="Times New Roman" w:hAnsi="Times New Roman" w:cs="Times New Roman"/>
          <w:sz w:val="20"/>
          <w:szCs w:val="20"/>
          <w:lang w:val="en-GB"/>
        </w:rPr>
        <w:t xml:space="preserve">was </w:t>
      </w:r>
      <w:r w:rsidRPr="004F09BE">
        <w:rPr>
          <w:rFonts w:ascii="Times New Roman" w:hAnsi="Times New Roman" w:cs="Times New Roman"/>
          <w:sz w:val="20"/>
          <w:szCs w:val="20"/>
          <w:lang w:val="en-GB"/>
        </w:rPr>
        <w:t>almost forty years (39</w:t>
      </w:r>
      <w:r w:rsidR="00C330E0" w:rsidRPr="004F09BE">
        <w:rPr>
          <w:rFonts w:ascii="Times New Roman" w:hAnsi="Times New Roman" w:cs="Times New Roman"/>
          <w:sz w:val="20"/>
          <w:szCs w:val="20"/>
          <w:lang w:val="en-GB"/>
        </w:rPr>
        <w:t>.</w:t>
      </w:r>
      <w:r w:rsidRPr="004F09BE">
        <w:rPr>
          <w:rFonts w:ascii="Times New Roman" w:hAnsi="Times New Roman" w:cs="Times New Roman"/>
          <w:sz w:val="20"/>
          <w:szCs w:val="20"/>
          <w:lang w:val="en-GB"/>
        </w:rPr>
        <w:t>95; SD=±18</w:t>
      </w:r>
      <w:r w:rsidR="00C330E0" w:rsidRPr="004F09BE">
        <w:rPr>
          <w:rFonts w:ascii="Times New Roman" w:hAnsi="Times New Roman" w:cs="Times New Roman"/>
          <w:sz w:val="20"/>
          <w:szCs w:val="20"/>
          <w:lang w:val="en-GB"/>
        </w:rPr>
        <w:t>.</w:t>
      </w:r>
      <w:r w:rsidRPr="004F09BE">
        <w:rPr>
          <w:rFonts w:ascii="Times New Roman" w:hAnsi="Times New Roman" w:cs="Times New Roman"/>
          <w:sz w:val="20"/>
          <w:szCs w:val="20"/>
          <w:lang w:val="en-GB"/>
        </w:rPr>
        <w:t>03) and 58</w:t>
      </w:r>
      <w:r w:rsidR="00C330E0" w:rsidRPr="004F09BE">
        <w:rPr>
          <w:rFonts w:ascii="Times New Roman" w:hAnsi="Times New Roman" w:cs="Times New Roman"/>
          <w:sz w:val="20"/>
          <w:szCs w:val="20"/>
          <w:lang w:val="en-GB"/>
        </w:rPr>
        <w:t>.</w:t>
      </w:r>
      <w:r w:rsidRPr="004F09BE">
        <w:rPr>
          <w:rFonts w:ascii="Times New Roman" w:hAnsi="Times New Roman" w:cs="Times New Roman"/>
          <w:sz w:val="20"/>
          <w:szCs w:val="20"/>
          <w:lang w:val="en-GB"/>
        </w:rPr>
        <w:t xml:space="preserve">72% of the respondents (266/453) are female. </w:t>
      </w:r>
      <w:r w:rsidR="00BB038D" w:rsidRPr="004F09BE">
        <w:rPr>
          <w:rFonts w:ascii="Times New Roman" w:hAnsi="Times New Roman" w:cs="Times New Roman"/>
          <w:sz w:val="20"/>
          <w:szCs w:val="20"/>
          <w:lang w:val="en-GB"/>
        </w:rPr>
        <w:t>Most</w:t>
      </w:r>
      <w:r w:rsidRPr="004F09BE">
        <w:rPr>
          <w:rFonts w:ascii="Times New Roman" w:hAnsi="Times New Roman" w:cs="Times New Roman"/>
          <w:sz w:val="20"/>
          <w:szCs w:val="20"/>
          <w:lang w:val="en-GB"/>
        </w:rPr>
        <w:t xml:space="preserve"> respondents ha</w:t>
      </w:r>
      <w:r w:rsidR="002D49D2" w:rsidRPr="004F09BE">
        <w:rPr>
          <w:rFonts w:ascii="Times New Roman" w:hAnsi="Times New Roman" w:cs="Times New Roman"/>
          <w:sz w:val="20"/>
          <w:szCs w:val="20"/>
          <w:lang w:val="en-GB"/>
        </w:rPr>
        <w:t>d</w:t>
      </w:r>
      <w:r w:rsidRPr="004F09BE">
        <w:rPr>
          <w:rFonts w:ascii="Times New Roman" w:hAnsi="Times New Roman" w:cs="Times New Roman"/>
          <w:sz w:val="20"/>
          <w:szCs w:val="20"/>
          <w:lang w:val="en-GB"/>
        </w:rPr>
        <w:t xml:space="preserve"> </w:t>
      </w:r>
      <w:r w:rsidR="00BB038D" w:rsidRPr="004F09BE">
        <w:rPr>
          <w:rFonts w:ascii="Times New Roman" w:hAnsi="Times New Roman" w:cs="Times New Roman"/>
          <w:sz w:val="20"/>
          <w:szCs w:val="20"/>
          <w:lang w:val="en-GB"/>
        </w:rPr>
        <w:t>a</w:t>
      </w:r>
      <w:r w:rsidRPr="004F09BE">
        <w:rPr>
          <w:rFonts w:ascii="Times New Roman" w:hAnsi="Times New Roman" w:cs="Times New Roman"/>
          <w:sz w:val="20"/>
          <w:szCs w:val="20"/>
          <w:lang w:val="en-GB"/>
        </w:rPr>
        <w:t xml:space="preserve"> high school diploma (211/453; 46.58%) (Table </w:t>
      </w:r>
      <w:r w:rsidR="008A5E4A" w:rsidRPr="004F09BE">
        <w:rPr>
          <w:rFonts w:ascii="Times New Roman" w:hAnsi="Times New Roman" w:cs="Times New Roman"/>
          <w:sz w:val="20"/>
          <w:szCs w:val="20"/>
          <w:lang w:val="en-GB"/>
        </w:rPr>
        <w:t>1</w:t>
      </w:r>
      <w:r w:rsidRPr="004F09BE">
        <w:rPr>
          <w:rFonts w:ascii="Times New Roman" w:hAnsi="Times New Roman" w:cs="Times New Roman"/>
          <w:sz w:val="20"/>
          <w:szCs w:val="20"/>
          <w:lang w:val="en-GB"/>
        </w:rPr>
        <w:t xml:space="preserve">). </w:t>
      </w:r>
    </w:p>
    <w:bookmarkEnd w:id="2"/>
    <w:p w14:paraId="6B03F1DC" w14:textId="77777777" w:rsidR="00306BC0" w:rsidRDefault="00306BC0" w:rsidP="009C1923">
      <w:pPr>
        <w:spacing w:line="480" w:lineRule="auto"/>
        <w:rPr>
          <w:rFonts w:ascii="Times New Roman" w:hAnsi="Times New Roman" w:cs="Times New Roman"/>
          <w:b/>
          <w:i/>
          <w:sz w:val="20"/>
          <w:szCs w:val="20"/>
          <w:lang w:val="en-GB"/>
        </w:rPr>
      </w:pPr>
    </w:p>
    <w:p w14:paraId="3BA08661" w14:textId="2B4757E7" w:rsidR="00D947C2" w:rsidRPr="004F09BE" w:rsidRDefault="00D947C2" w:rsidP="009C1923">
      <w:pPr>
        <w:spacing w:line="480" w:lineRule="auto"/>
        <w:rPr>
          <w:rFonts w:ascii="Times New Roman" w:hAnsi="Times New Roman" w:cs="Times New Roman"/>
          <w:b/>
          <w:i/>
          <w:sz w:val="20"/>
          <w:szCs w:val="20"/>
          <w:lang w:val="en-GB"/>
        </w:rPr>
      </w:pPr>
      <w:r w:rsidRPr="004F09BE">
        <w:rPr>
          <w:rFonts w:ascii="Times New Roman" w:hAnsi="Times New Roman" w:cs="Times New Roman"/>
          <w:b/>
          <w:i/>
          <w:sz w:val="20"/>
          <w:szCs w:val="20"/>
          <w:lang w:val="en-GB"/>
        </w:rPr>
        <w:t>Face validity</w:t>
      </w:r>
    </w:p>
    <w:p w14:paraId="275CB4B2" w14:textId="4049535A" w:rsidR="00757029" w:rsidRPr="004F09BE" w:rsidRDefault="00A10440" w:rsidP="009C1923">
      <w:pPr>
        <w:spacing w:line="480" w:lineRule="auto"/>
        <w:jc w:val="both"/>
        <w:rPr>
          <w:rFonts w:ascii="Times New Roman" w:hAnsi="Times New Roman" w:cs="Times New Roman"/>
          <w:sz w:val="20"/>
          <w:szCs w:val="20"/>
          <w:lang w:val="en-GB"/>
        </w:rPr>
      </w:pPr>
      <w:r w:rsidRPr="004F09BE">
        <w:rPr>
          <w:rFonts w:ascii="Times New Roman" w:hAnsi="Times New Roman" w:cs="Times New Roman"/>
          <w:sz w:val="20"/>
          <w:szCs w:val="20"/>
          <w:lang w:val="en-GB"/>
        </w:rPr>
        <w:t xml:space="preserve">The 25 university students </w:t>
      </w:r>
      <w:r w:rsidR="001876B4" w:rsidRPr="004F09BE">
        <w:rPr>
          <w:rFonts w:ascii="Times New Roman" w:hAnsi="Times New Roman" w:cs="Times New Roman"/>
          <w:sz w:val="20"/>
          <w:szCs w:val="20"/>
          <w:lang w:val="en-GB"/>
        </w:rPr>
        <w:t>were o</w:t>
      </w:r>
      <w:r w:rsidRPr="004F09BE">
        <w:rPr>
          <w:rFonts w:ascii="Times New Roman" w:hAnsi="Times New Roman" w:cs="Times New Roman"/>
          <w:sz w:val="20"/>
          <w:szCs w:val="20"/>
          <w:lang w:val="en-GB"/>
        </w:rPr>
        <w:t xml:space="preserve">n </w:t>
      </w:r>
      <w:r w:rsidR="00E10855" w:rsidRPr="004F09BE">
        <w:rPr>
          <w:rFonts w:ascii="Times New Roman" w:hAnsi="Times New Roman" w:cs="Times New Roman"/>
          <w:sz w:val="20"/>
          <w:szCs w:val="20"/>
          <w:lang w:val="en-GB"/>
        </w:rPr>
        <w:t>average 25</w:t>
      </w:r>
      <w:r w:rsidR="00C330E0" w:rsidRPr="004F09BE">
        <w:rPr>
          <w:rFonts w:ascii="Times New Roman" w:hAnsi="Times New Roman" w:cs="Times New Roman"/>
          <w:sz w:val="20"/>
          <w:szCs w:val="20"/>
          <w:lang w:val="en-GB"/>
        </w:rPr>
        <w:t>.</w:t>
      </w:r>
      <w:r w:rsidR="00E10855" w:rsidRPr="004F09BE">
        <w:rPr>
          <w:rFonts w:ascii="Times New Roman" w:hAnsi="Times New Roman" w:cs="Times New Roman"/>
          <w:sz w:val="20"/>
          <w:szCs w:val="20"/>
          <w:lang w:val="en-GB"/>
        </w:rPr>
        <w:t>90</w:t>
      </w:r>
      <w:r w:rsidR="007E5F6C" w:rsidRPr="004F09BE">
        <w:rPr>
          <w:rFonts w:ascii="Times New Roman" w:hAnsi="Times New Roman" w:cs="Times New Roman"/>
          <w:sz w:val="20"/>
          <w:szCs w:val="20"/>
          <w:lang w:val="en-GB"/>
        </w:rPr>
        <w:t xml:space="preserve"> years, mainly female (N=15; 60%)</w:t>
      </w:r>
      <w:r w:rsidR="00C522FA" w:rsidRPr="004F09BE">
        <w:rPr>
          <w:rFonts w:ascii="Times New Roman" w:hAnsi="Times New Roman" w:cs="Times New Roman"/>
          <w:sz w:val="20"/>
          <w:szCs w:val="20"/>
          <w:lang w:val="en-GB"/>
        </w:rPr>
        <w:t xml:space="preserve">. </w:t>
      </w:r>
      <w:r w:rsidR="00CE3631" w:rsidRPr="004F09BE">
        <w:rPr>
          <w:rFonts w:ascii="Times New Roman" w:hAnsi="Times New Roman" w:cs="Times New Roman"/>
          <w:sz w:val="20"/>
          <w:szCs w:val="20"/>
          <w:lang w:val="en-GB"/>
        </w:rPr>
        <w:t xml:space="preserve">Items </w:t>
      </w:r>
      <w:r w:rsidR="00955B91" w:rsidRPr="004F09BE">
        <w:rPr>
          <w:rFonts w:ascii="Times New Roman" w:hAnsi="Times New Roman" w:cs="Times New Roman"/>
          <w:sz w:val="20"/>
          <w:szCs w:val="20"/>
          <w:lang w:val="en-GB"/>
        </w:rPr>
        <w:t xml:space="preserve">2, </w:t>
      </w:r>
      <w:r w:rsidR="00CE3631" w:rsidRPr="004F09BE">
        <w:rPr>
          <w:rFonts w:ascii="Times New Roman" w:hAnsi="Times New Roman" w:cs="Times New Roman"/>
          <w:sz w:val="20"/>
          <w:szCs w:val="20"/>
          <w:lang w:val="en-GB"/>
        </w:rPr>
        <w:t xml:space="preserve">4, </w:t>
      </w:r>
      <w:r w:rsidR="00A72A64" w:rsidRPr="004F09BE">
        <w:rPr>
          <w:rFonts w:ascii="Times New Roman" w:hAnsi="Times New Roman" w:cs="Times New Roman"/>
          <w:sz w:val="20"/>
          <w:szCs w:val="20"/>
          <w:lang w:val="en-GB"/>
        </w:rPr>
        <w:t xml:space="preserve">5, </w:t>
      </w:r>
      <w:r w:rsidR="00CE3631" w:rsidRPr="004F09BE">
        <w:rPr>
          <w:rFonts w:ascii="Times New Roman" w:hAnsi="Times New Roman" w:cs="Times New Roman"/>
          <w:sz w:val="20"/>
          <w:szCs w:val="20"/>
          <w:lang w:val="en-GB"/>
        </w:rPr>
        <w:t xml:space="preserve">7, </w:t>
      </w:r>
      <w:r w:rsidR="00A72A64" w:rsidRPr="004F09BE">
        <w:rPr>
          <w:rFonts w:ascii="Times New Roman" w:hAnsi="Times New Roman" w:cs="Times New Roman"/>
          <w:sz w:val="20"/>
          <w:szCs w:val="20"/>
          <w:lang w:val="en-GB"/>
        </w:rPr>
        <w:t xml:space="preserve">8, 9, 10, </w:t>
      </w:r>
      <w:r w:rsidR="00CE3631" w:rsidRPr="004F09BE">
        <w:rPr>
          <w:rFonts w:ascii="Times New Roman" w:hAnsi="Times New Roman" w:cs="Times New Roman"/>
          <w:sz w:val="20"/>
          <w:szCs w:val="20"/>
          <w:lang w:val="en-GB"/>
        </w:rPr>
        <w:t xml:space="preserve">11, and 12 </w:t>
      </w:r>
      <w:r w:rsidR="001876B4" w:rsidRPr="004F09BE">
        <w:rPr>
          <w:rFonts w:ascii="Times New Roman" w:hAnsi="Times New Roman" w:cs="Times New Roman"/>
          <w:sz w:val="20"/>
          <w:szCs w:val="20"/>
          <w:lang w:val="en-GB"/>
        </w:rPr>
        <w:t>were</w:t>
      </w:r>
      <w:r w:rsidR="00E10855" w:rsidRPr="004F09BE">
        <w:rPr>
          <w:rFonts w:ascii="Times New Roman" w:hAnsi="Times New Roman" w:cs="Times New Roman"/>
          <w:sz w:val="20"/>
          <w:szCs w:val="20"/>
          <w:lang w:val="en-GB"/>
        </w:rPr>
        <w:t xml:space="preserve"> </w:t>
      </w:r>
      <w:r w:rsidR="00500BE3" w:rsidRPr="004F09BE">
        <w:rPr>
          <w:rFonts w:ascii="Times New Roman" w:hAnsi="Times New Roman" w:cs="Times New Roman"/>
          <w:sz w:val="20"/>
          <w:szCs w:val="20"/>
          <w:lang w:val="en-GB"/>
        </w:rPr>
        <w:t>considered</w:t>
      </w:r>
      <w:r w:rsidR="00CE3631" w:rsidRPr="004F09BE">
        <w:rPr>
          <w:rFonts w:ascii="Times New Roman" w:hAnsi="Times New Roman" w:cs="Times New Roman"/>
          <w:sz w:val="20"/>
          <w:szCs w:val="20"/>
          <w:lang w:val="en-GB"/>
        </w:rPr>
        <w:t xml:space="preserve"> clear and </w:t>
      </w:r>
      <w:r w:rsidR="00500BE3" w:rsidRPr="004F09BE">
        <w:rPr>
          <w:rFonts w:ascii="Times New Roman" w:hAnsi="Times New Roman" w:cs="Times New Roman"/>
          <w:sz w:val="20"/>
          <w:szCs w:val="20"/>
          <w:lang w:val="en-GB"/>
        </w:rPr>
        <w:t xml:space="preserve">understandable </w:t>
      </w:r>
      <w:r w:rsidR="00CE3631" w:rsidRPr="004F09BE">
        <w:rPr>
          <w:rFonts w:ascii="Times New Roman" w:hAnsi="Times New Roman" w:cs="Times New Roman"/>
          <w:sz w:val="20"/>
          <w:szCs w:val="20"/>
          <w:lang w:val="en-GB"/>
        </w:rPr>
        <w:t xml:space="preserve">by the </w:t>
      </w:r>
      <w:r w:rsidR="001876B4" w:rsidRPr="004F09BE">
        <w:rPr>
          <w:rFonts w:ascii="Times New Roman" w:hAnsi="Times New Roman" w:cs="Times New Roman"/>
          <w:sz w:val="20"/>
          <w:szCs w:val="20"/>
          <w:lang w:val="en-GB"/>
        </w:rPr>
        <w:t xml:space="preserve">entire </w:t>
      </w:r>
      <w:r w:rsidR="00CE3631" w:rsidRPr="004F09BE">
        <w:rPr>
          <w:rFonts w:ascii="Times New Roman" w:hAnsi="Times New Roman" w:cs="Times New Roman"/>
          <w:sz w:val="20"/>
          <w:szCs w:val="20"/>
          <w:lang w:val="en-GB"/>
        </w:rPr>
        <w:t>sample. Item 1 (“Most peo</w:t>
      </w:r>
      <w:r w:rsidR="00955B91" w:rsidRPr="004F09BE">
        <w:rPr>
          <w:rFonts w:ascii="Times New Roman" w:hAnsi="Times New Roman" w:cs="Times New Roman"/>
          <w:sz w:val="20"/>
          <w:szCs w:val="20"/>
          <w:lang w:val="en-GB"/>
        </w:rPr>
        <w:t>ple with mental health problems want to have paid employment”)</w:t>
      </w:r>
      <w:r w:rsidR="00CE3631" w:rsidRPr="004F09BE">
        <w:rPr>
          <w:rFonts w:ascii="Times New Roman" w:hAnsi="Times New Roman" w:cs="Times New Roman"/>
          <w:sz w:val="20"/>
          <w:szCs w:val="20"/>
          <w:lang w:val="en-GB"/>
        </w:rPr>
        <w:t xml:space="preserve"> </w:t>
      </w:r>
      <w:r w:rsidR="001876B4" w:rsidRPr="004F09BE">
        <w:rPr>
          <w:rFonts w:ascii="Times New Roman" w:hAnsi="Times New Roman" w:cs="Times New Roman"/>
          <w:sz w:val="20"/>
          <w:szCs w:val="20"/>
          <w:lang w:val="en-GB"/>
        </w:rPr>
        <w:t xml:space="preserve">was found to be </w:t>
      </w:r>
      <w:r w:rsidR="00CE3631" w:rsidRPr="004F09BE">
        <w:rPr>
          <w:rFonts w:ascii="Times New Roman" w:hAnsi="Times New Roman" w:cs="Times New Roman"/>
          <w:sz w:val="20"/>
          <w:szCs w:val="20"/>
          <w:lang w:val="en-GB"/>
        </w:rPr>
        <w:t xml:space="preserve">clear by </w:t>
      </w:r>
      <w:r w:rsidR="00500BE3" w:rsidRPr="004F09BE">
        <w:rPr>
          <w:rFonts w:ascii="Times New Roman" w:hAnsi="Times New Roman" w:cs="Times New Roman"/>
          <w:sz w:val="20"/>
          <w:szCs w:val="20"/>
          <w:lang w:val="en-GB"/>
        </w:rPr>
        <w:t>all respondents; only one participant</w:t>
      </w:r>
      <w:r w:rsidR="00CE3631" w:rsidRPr="004F09BE">
        <w:rPr>
          <w:rFonts w:ascii="Times New Roman" w:hAnsi="Times New Roman" w:cs="Times New Roman"/>
          <w:sz w:val="20"/>
          <w:szCs w:val="20"/>
          <w:lang w:val="en-GB"/>
        </w:rPr>
        <w:t xml:space="preserve"> pointed out </w:t>
      </w:r>
      <w:r w:rsidR="00955B91" w:rsidRPr="004F09BE">
        <w:rPr>
          <w:rFonts w:ascii="Times New Roman" w:hAnsi="Times New Roman" w:cs="Times New Roman"/>
          <w:sz w:val="20"/>
          <w:szCs w:val="20"/>
          <w:lang w:val="en-GB"/>
        </w:rPr>
        <w:t>that</w:t>
      </w:r>
      <w:r w:rsidR="00CE3631" w:rsidRPr="004F09BE">
        <w:rPr>
          <w:rFonts w:ascii="Times New Roman" w:hAnsi="Times New Roman" w:cs="Times New Roman"/>
          <w:sz w:val="20"/>
          <w:szCs w:val="20"/>
          <w:lang w:val="en-GB"/>
        </w:rPr>
        <w:t xml:space="preserve"> </w:t>
      </w:r>
      <w:r w:rsidR="001876B4" w:rsidRPr="004F09BE">
        <w:rPr>
          <w:rFonts w:ascii="Times New Roman" w:hAnsi="Times New Roman" w:cs="Times New Roman"/>
          <w:sz w:val="20"/>
          <w:szCs w:val="20"/>
          <w:lang w:val="en-GB"/>
        </w:rPr>
        <w:t xml:space="preserve">they </w:t>
      </w:r>
      <w:r w:rsidR="00BD0DDB" w:rsidRPr="004F09BE">
        <w:rPr>
          <w:rFonts w:ascii="Times New Roman" w:hAnsi="Times New Roman" w:cs="Times New Roman"/>
          <w:sz w:val="20"/>
          <w:szCs w:val="20"/>
          <w:lang w:val="en-GB"/>
        </w:rPr>
        <w:t xml:space="preserve">it would be good to </w:t>
      </w:r>
      <w:r w:rsidR="002E232D" w:rsidRPr="004F09BE">
        <w:rPr>
          <w:rFonts w:ascii="Times New Roman" w:hAnsi="Times New Roman" w:cs="Times New Roman"/>
          <w:sz w:val="20"/>
          <w:szCs w:val="20"/>
          <w:lang w:val="en-GB"/>
        </w:rPr>
        <w:t>emphasize</w:t>
      </w:r>
      <w:r w:rsidR="00CE3631" w:rsidRPr="004F09BE">
        <w:rPr>
          <w:rFonts w:ascii="Times New Roman" w:hAnsi="Times New Roman" w:cs="Times New Roman"/>
          <w:sz w:val="20"/>
          <w:szCs w:val="20"/>
          <w:lang w:val="en-GB"/>
        </w:rPr>
        <w:t xml:space="preserve"> </w:t>
      </w:r>
      <w:r w:rsidR="00BD0DDB" w:rsidRPr="004F09BE">
        <w:rPr>
          <w:rFonts w:ascii="Times New Roman" w:hAnsi="Times New Roman" w:cs="Times New Roman"/>
          <w:sz w:val="20"/>
          <w:szCs w:val="20"/>
          <w:lang w:val="en-GB"/>
        </w:rPr>
        <w:t>is the question refers to</w:t>
      </w:r>
      <w:r w:rsidR="00BE7D39" w:rsidRPr="004F09BE">
        <w:rPr>
          <w:rFonts w:ascii="Times New Roman" w:hAnsi="Times New Roman" w:cs="Times New Roman"/>
          <w:sz w:val="20"/>
          <w:szCs w:val="20"/>
          <w:lang w:val="en-GB"/>
        </w:rPr>
        <w:t xml:space="preserve"> </w:t>
      </w:r>
      <w:r w:rsidR="007515EE" w:rsidRPr="004F09BE">
        <w:rPr>
          <w:rFonts w:ascii="Times New Roman" w:hAnsi="Times New Roman" w:cs="Times New Roman"/>
          <w:sz w:val="20"/>
          <w:szCs w:val="20"/>
          <w:lang w:val="en-GB"/>
        </w:rPr>
        <w:t xml:space="preserve">having a </w:t>
      </w:r>
      <w:r w:rsidR="00A72A64" w:rsidRPr="004F09BE">
        <w:rPr>
          <w:rFonts w:ascii="Times New Roman" w:hAnsi="Times New Roman" w:cs="Times New Roman"/>
          <w:sz w:val="20"/>
          <w:szCs w:val="20"/>
          <w:lang w:val="en-GB"/>
        </w:rPr>
        <w:t>job paid fairly and not with symbolic salaries</w:t>
      </w:r>
      <w:r w:rsidR="00955B91" w:rsidRPr="004F09BE">
        <w:rPr>
          <w:rFonts w:ascii="Times New Roman" w:hAnsi="Times New Roman" w:cs="Times New Roman"/>
          <w:sz w:val="20"/>
          <w:szCs w:val="20"/>
          <w:lang w:val="en-GB"/>
        </w:rPr>
        <w:t>. Regarding statement 3</w:t>
      </w:r>
      <w:r w:rsidR="00500BE3" w:rsidRPr="004F09BE">
        <w:rPr>
          <w:rFonts w:ascii="Times New Roman" w:hAnsi="Times New Roman" w:cs="Times New Roman"/>
          <w:sz w:val="20"/>
          <w:szCs w:val="20"/>
          <w:lang w:val="en-GB"/>
        </w:rPr>
        <w:t>,</w:t>
      </w:r>
      <w:r w:rsidR="00955B91" w:rsidRPr="004F09BE">
        <w:rPr>
          <w:rFonts w:ascii="Times New Roman" w:hAnsi="Times New Roman" w:cs="Times New Roman"/>
          <w:sz w:val="20"/>
          <w:szCs w:val="20"/>
          <w:lang w:val="en-GB"/>
        </w:rPr>
        <w:t xml:space="preserve"> one respondent pointed out that the term "medication" </w:t>
      </w:r>
      <w:r w:rsidR="00E971C8" w:rsidRPr="004F09BE">
        <w:rPr>
          <w:rFonts w:ascii="Times New Roman" w:hAnsi="Times New Roman" w:cs="Times New Roman"/>
          <w:sz w:val="20"/>
          <w:szCs w:val="20"/>
          <w:lang w:val="en-GB"/>
        </w:rPr>
        <w:t xml:space="preserve">was </w:t>
      </w:r>
      <w:r w:rsidR="00955B91" w:rsidRPr="004F09BE">
        <w:rPr>
          <w:rFonts w:ascii="Times New Roman" w:hAnsi="Times New Roman" w:cs="Times New Roman"/>
          <w:sz w:val="20"/>
          <w:szCs w:val="20"/>
          <w:lang w:val="en-GB"/>
        </w:rPr>
        <w:t xml:space="preserve">too general; </w:t>
      </w:r>
      <w:r w:rsidR="00500BE3" w:rsidRPr="004F09BE">
        <w:rPr>
          <w:rFonts w:ascii="Times New Roman" w:hAnsi="Times New Roman" w:cs="Times New Roman"/>
          <w:sz w:val="20"/>
          <w:szCs w:val="20"/>
          <w:lang w:val="en-GB"/>
        </w:rPr>
        <w:t xml:space="preserve">and that </w:t>
      </w:r>
      <w:r w:rsidR="00955B91" w:rsidRPr="004F09BE">
        <w:rPr>
          <w:rFonts w:ascii="Times New Roman" w:hAnsi="Times New Roman" w:cs="Times New Roman"/>
          <w:sz w:val="20"/>
          <w:szCs w:val="20"/>
          <w:lang w:val="en-GB"/>
        </w:rPr>
        <w:t xml:space="preserve">it would be more useful to indicate </w:t>
      </w:r>
      <w:r w:rsidR="00E971C8" w:rsidRPr="004F09BE">
        <w:rPr>
          <w:rFonts w:ascii="Times New Roman" w:hAnsi="Times New Roman" w:cs="Times New Roman"/>
          <w:sz w:val="20"/>
          <w:szCs w:val="20"/>
          <w:lang w:val="en-GB"/>
        </w:rPr>
        <w:t>specific</w:t>
      </w:r>
      <w:r w:rsidR="00955B91" w:rsidRPr="004F09BE">
        <w:rPr>
          <w:rFonts w:ascii="Times New Roman" w:hAnsi="Times New Roman" w:cs="Times New Roman"/>
          <w:sz w:val="20"/>
          <w:szCs w:val="20"/>
          <w:lang w:val="en-GB"/>
        </w:rPr>
        <w:t xml:space="preserve"> psycho-pharmacological categories. </w:t>
      </w:r>
      <w:r w:rsidR="004F66C1" w:rsidRPr="004F09BE">
        <w:rPr>
          <w:rFonts w:ascii="Times New Roman" w:hAnsi="Times New Roman" w:cs="Times New Roman"/>
          <w:sz w:val="20"/>
          <w:szCs w:val="20"/>
          <w:lang w:val="en-GB"/>
        </w:rPr>
        <w:t xml:space="preserve">The term </w:t>
      </w:r>
      <w:r w:rsidR="007515EE" w:rsidRPr="004F09BE">
        <w:rPr>
          <w:rFonts w:ascii="Times New Roman" w:hAnsi="Times New Roman" w:cs="Times New Roman"/>
          <w:sz w:val="20"/>
          <w:szCs w:val="20"/>
          <w:lang w:val="en-GB"/>
        </w:rPr>
        <w:t>“</w:t>
      </w:r>
      <w:r w:rsidR="004F66C1" w:rsidRPr="004F09BE">
        <w:rPr>
          <w:rFonts w:ascii="Times New Roman" w:hAnsi="Times New Roman" w:cs="Times New Roman"/>
          <w:sz w:val="20"/>
          <w:szCs w:val="20"/>
          <w:lang w:val="en-GB"/>
        </w:rPr>
        <w:t>health care professional</w:t>
      </w:r>
      <w:r w:rsidR="007515EE" w:rsidRPr="004F09BE">
        <w:rPr>
          <w:rFonts w:ascii="Times New Roman" w:hAnsi="Times New Roman" w:cs="Times New Roman"/>
          <w:sz w:val="20"/>
          <w:szCs w:val="20"/>
          <w:lang w:val="en-GB"/>
        </w:rPr>
        <w:t>”</w:t>
      </w:r>
      <w:r w:rsidR="004F66C1" w:rsidRPr="004F09BE">
        <w:rPr>
          <w:rFonts w:ascii="Times New Roman" w:hAnsi="Times New Roman" w:cs="Times New Roman"/>
          <w:sz w:val="20"/>
          <w:szCs w:val="20"/>
          <w:lang w:val="en-GB"/>
        </w:rPr>
        <w:t xml:space="preserve"> used in item 6 (“Most people with mental health problems go to a healthcare professional to get help”) raised doubts in two </w:t>
      </w:r>
      <w:r w:rsidR="00E971C8" w:rsidRPr="004F09BE">
        <w:rPr>
          <w:rFonts w:ascii="Times New Roman" w:hAnsi="Times New Roman" w:cs="Times New Roman"/>
          <w:sz w:val="20"/>
          <w:szCs w:val="20"/>
          <w:lang w:val="en-GB"/>
        </w:rPr>
        <w:t>respondents</w:t>
      </w:r>
      <w:r w:rsidR="004F66C1" w:rsidRPr="004F09BE">
        <w:rPr>
          <w:rFonts w:ascii="Times New Roman" w:hAnsi="Times New Roman" w:cs="Times New Roman"/>
          <w:sz w:val="20"/>
          <w:szCs w:val="20"/>
          <w:lang w:val="en-GB"/>
        </w:rPr>
        <w:t xml:space="preserve">: </w:t>
      </w:r>
      <w:r w:rsidR="00E971C8" w:rsidRPr="004F09BE">
        <w:rPr>
          <w:rFonts w:ascii="Times New Roman" w:hAnsi="Times New Roman" w:cs="Times New Roman"/>
          <w:sz w:val="20"/>
          <w:szCs w:val="20"/>
          <w:lang w:val="en-GB"/>
        </w:rPr>
        <w:t>who felt that healthcare professional was too broad</w:t>
      </w:r>
      <w:r w:rsidR="004F66C1" w:rsidRPr="004F09BE">
        <w:rPr>
          <w:rFonts w:ascii="Times New Roman" w:hAnsi="Times New Roman" w:cs="Times New Roman"/>
          <w:sz w:val="20"/>
          <w:szCs w:val="20"/>
          <w:lang w:val="en-GB"/>
        </w:rPr>
        <w:t xml:space="preserve">. </w:t>
      </w:r>
    </w:p>
    <w:p w14:paraId="18204DAE" w14:textId="77777777" w:rsidR="009C1923" w:rsidRPr="004F09BE" w:rsidRDefault="009C1923" w:rsidP="009C1923">
      <w:pPr>
        <w:spacing w:line="480" w:lineRule="auto"/>
        <w:jc w:val="both"/>
        <w:rPr>
          <w:rFonts w:ascii="Times New Roman" w:hAnsi="Times New Roman" w:cs="Times New Roman"/>
          <w:sz w:val="20"/>
          <w:szCs w:val="20"/>
          <w:lang w:val="en-GB"/>
        </w:rPr>
      </w:pPr>
    </w:p>
    <w:p w14:paraId="5C5A7990" w14:textId="08779951" w:rsidR="00841816" w:rsidRPr="004F09BE" w:rsidRDefault="00841816" w:rsidP="009C1923">
      <w:pPr>
        <w:spacing w:line="480" w:lineRule="auto"/>
        <w:jc w:val="both"/>
        <w:rPr>
          <w:rFonts w:ascii="Times New Roman" w:hAnsi="Times New Roman" w:cs="Times New Roman"/>
          <w:b/>
          <w:i/>
          <w:sz w:val="20"/>
          <w:szCs w:val="20"/>
          <w:lang w:val="en-GB"/>
        </w:rPr>
      </w:pPr>
      <w:r w:rsidRPr="004F09BE">
        <w:rPr>
          <w:rFonts w:ascii="Times New Roman" w:hAnsi="Times New Roman" w:cs="Times New Roman"/>
          <w:b/>
          <w:i/>
          <w:sz w:val="20"/>
          <w:szCs w:val="20"/>
          <w:lang w:val="en-GB"/>
        </w:rPr>
        <w:t>Psychometric properties</w:t>
      </w:r>
    </w:p>
    <w:p w14:paraId="299F9153" w14:textId="5077AD8D" w:rsidR="007515EE" w:rsidRPr="004F09BE" w:rsidRDefault="007515EE" w:rsidP="009C1923">
      <w:pPr>
        <w:spacing w:line="480" w:lineRule="auto"/>
        <w:jc w:val="both"/>
        <w:rPr>
          <w:rFonts w:ascii="Times New Roman" w:hAnsi="Times New Roman" w:cs="Times New Roman"/>
          <w:sz w:val="20"/>
          <w:szCs w:val="20"/>
          <w:lang w:val="en-GB"/>
        </w:rPr>
      </w:pPr>
      <w:r w:rsidRPr="004F09BE">
        <w:rPr>
          <w:rFonts w:ascii="Times New Roman" w:hAnsi="Times New Roman" w:cs="Times New Roman"/>
          <w:sz w:val="20"/>
          <w:szCs w:val="20"/>
          <w:lang w:val="en-GB"/>
        </w:rPr>
        <w:t>The c</w:t>
      </w:r>
      <w:r w:rsidR="00E75B8E" w:rsidRPr="004F09BE">
        <w:rPr>
          <w:rFonts w:ascii="Times New Roman" w:hAnsi="Times New Roman" w:cs="Times New Roman"/>
          <w:sz w:val="20"/>
          <w:szCs w:val="20"/>
          <w:lang w:val="en-GB"/>
        </w:rPr>
        <w:t xml:space="preserve">omposite reliability analysis is </w:t>
      </w:r>
      <w:r w:rsidRPr="004F09BE">
        <w:rPr>
          <w:rFonts w:ascii="Times New Roman" w:hAnsi="Times New Roman" w:cs="Times New Roman"/>
          <w:sz w:val="20"/>
          <w:szCs w:val="20"/>
          <w:lang w:val="en-GB"/>
        </w:rPr>
        <w:t>shown</w:t>
      </w:r>
      <w:r w:rsidR="00E75B8E" w:rsidRPr="004F09BE">
        <w:rPr>
          <w:rFonts w:ascii="Times New Roman" w:hAnsi="Times New Roman" w:cs="Times New Roman"/>
          <w:sz w:val="20"/>
          <w:szCs w:val="20"/>
          <w:lang w:val="en-GB"/>
        </w:rPr>
        <w:t xml:space="preserve"> in Table </w:t>
      </w:r>
      <w:r w:rsidR="008A5E4A" w:rsidRPr="004F09BE">
        <w:rPr>
          <w:rFonts w:ascii="Times New Roman" w:hAnsi="Times New Roman" w:cs="Times New Roman"/>
          <w:sz w:val="20"/>
          <w:szCs w:val="20"/>
          <w:lang w:val="en-GB"/>
        </w:rPr>
        <w:t>2</w:t>
      </w:r>
      <w:r w:rsidR="00E75B8E" w:rsidRPr="004F09BE">
        <w:rPr>
          <w:rFonts w:ascii="Times New Roman" w:hAnsi="Times New Roman" w:cs="Times New Roman"/>
          <w:sz w:val="20"/>
          <w:szCs w:val="20"/>
          <w:lang w:val="en-GB"/>
        </w:rPr>
        <w:t xml:space="preserve">. </w:t>
      </w:r>
      <w:r w:rsidRPr="004F09BE">
        <w:rPr>
          <w:rFonts w:ascii="Times New Roman" w:hAnsi="Times New Roman" w:cs="Times New Roman"/>
          <w:sz w:val="20"/>
          <w:szCs w:val="20"/>
          <w:lang w:val="en-GB"/>
        </w:rPr>
        <w:t xml:space="preserve">The value of estimated </w:t>
      </w:r>
      <w:r w:rsidR="00E75B8E" w:rsidRPr="004F09BE">
        <w:rPr>
          <w:rFonts w:ascii="Times New Roman" w:hAnsi="Times New Roman" w:cs="Times New Roman"/>
          <w:sz w:val="20"/>
          <w:szCs w:val="20"/>
          <w:lang w:val="en-GB"/>
        </w:rPr>
        <w:t xml:space="preserve">composite reliability </w:t>
      </w:r>
      <w:r w:rsidR="00700123" w:rsidRPr="004F09BE">
        <w:rPr>
          <w:rFonts w:ascii="Times New Roman" w:hAnsi="Times New Roman" w:cs="Times New Roman"/>
          <w:sz w:val="20"/>
          <w:szCs w:val="20"/>
          <w:lang w:val="en-GB"/>
        </w:rPr>
        <w:t xml:space="preserve">was </w:t>
      </w:r>
      <w:r w:rsidR="00E75B8E" w:rsidRPr="004F09BE">
        <w:rPr>
          <w:rFonts w:ascii="Times New Roman" w:hAnsi="Times New Roman" w:cs="Times New Roman"/>
          <w:sz w:val="20"/>
          <w:szCs w:val="20"/>
          <w:lang w:val="en-GB"/>
        </w:rPr>
        <w:t>0,638.</w:t>
      </w:r>
      <w:r w:rsidR="003140D0" w:rsidRPr="004F09BE">
        <w:rPr>
          <w:rFonts w:ascii="Times New Roman" w:hAnsi="Times New Roman" w:cs="Times New Roman"/>
          <w:sz w:val="20"/>
          <w:szCs w:val="20"/>
          <w:lang w:val="en-GB"/>
        </w:rPr>
        <w:t xml:space="preserve"> </w:t>
      </w:r>
      <w:r w:rsidR="00BA3928" w:rsidRPr="004F09BE">
        <w:rPr>
          <w:rFonts w:ascii="Times New Roman" w:hAnsi="Times New Roman" w:cs="Times New Roman"/>
          <w:sz w:val="20"/>
          <w:szCs w:val="20"/>
          <w:lang w:val="en-GB"/>
        </w:rPr>
        <w:t xml:space="preserve">Table </w:t>
      </w:r>
      <w:r w:rsidR="00173571" w:rsidRPr="004F09BE">
        <w:rPr>
          <w:rFonts w:ascii="Times New Roman" w:hAnsi="Times New Roman" w:cs="Times New Roman"/>
          <w:sz w:val="20"/>
          <w:szCs w:val="20"/>
          <w:lang w:val="en-GB"/>
        </w:rPr>
        <w:t>3</w:t>
      </w:r>
      <w:r w:rsidR="00BA3928" w:rsidRPr="004F09BE">
        <w:rPr>
          <w:rFonts w:ascii="Times New Roman" w:hAnsi="Times New Roman" w:cs="Times New Roman"/>
          <w:sz w:val="20"/>
          <w:szCs w:val="20"/>
          <w:lang w:val="en-GB"/>
        </w:rPr>
        <w:t xml:space="preserve"> shows all frequencies and percentage related to the answers given to each item. Item 1 (“Most people with mental health problems want to have paid employment”) and 5 (“People with severe mental health problems can fully recover”) present the highest percentage of "Don’t know" responses (21</w:t>
      </w:r>
      <w:r w:rsidR="00C330E0" w:rsidRPr="004F09BE">
        <w:rPr>
          <w:rFonts w:ascii="Times New Roman" w:hAnsi="Times New Roman" w:cs="Times New Roman"/>
          <w:sz w:val="20"/>
          <w:szCs w:val="20"/>
          <w:lang w:val="en-GB"/>
        </w:rPr>
        <w:t>.</w:t>
      </w:r>
      <w:r w:rsidR="00BA3928" w:rsidRPr="004F09BE">
        <w:rPr>
          <w:rFonts w:ascii="Times New Roman" w:hAnsi="Times New Roman" w:cs="Times New Roman"/>
          <w:sz w:val="20"/>
          <w:szCs w:val="20"/>
          <w:lang w:val="en-GB"/>
        </w:rPr>
        <w:t>85% and 22</w:t>
      </w:r>
      <w:r w:rsidR="00C330E0" w:rsidRPr="004F09BE">
        <w:rPr>
          <w:rFonts w:ascii="Times New Roman" w:hAnsi="Times New Roman" w:cs="Times New Roman"/>
          <w:sz w:val="20"/>
          <w:szCs w:val="20"/>
          <w:lang w:val="en-GB"/>
        </w:rPr>
        <w:t>.</w:t>
      </w:r>
      <w:r w:rsidR="00BA3928" w:rsidRPr="004F09BE">
        <w:rPr>
          <w:rFonts w:ascii="Times New Roman" w:hAnsi="Times New Roman" w:cs="Times New Roman"/>
          <w:sz w:val="20"/>
          <w:szCs w:val="20"/>
          <w:lang w:val="en-GB"/>
        </w:rPr>
        <w:t>74%). The floor effect was found only for item 5 (23</w:t>
      </w:r>
      <w:r w:rsidR="00C330E0" w:rsidRPr="004F09BE">
        <w:rPr>
          <w:rFonts w:ascii="Times New Roman" w:hAnsi="Times New Roman" w:cs="Times New Roman"/>
          <w:sz w:val="20"/>
          <w:szCs w:val="20"/>
          <w:lang w:val="en-GB"/>
        </w:rPr>
        <w:t>.</w:t>
      </w:r>
      <w:r w:rsidR="00BA3928" w:rsidRPr="004F09BE">
        <w:rPr>
          <w:rFonts w:ascii="Times New Roman" w:hAnsi="Times New Roman" w:cs="Times New Roman"/>
          <w:sz w:val="20"/>
          <w:szCs w:val="20"/>
          <w:lang w:val="en-GB"/>
        </w:rPr>
        <w:t>84%), while items 6 (“Most people with mental health problems go to a healthcare professional to get help”) and 11 (“Drug addiction”) had a score near to 20% (19</w:t>
      </w:r>
      <w:r w:rsidR="00C330E0" w:rsidRPr="004F09BE">
        <w:rPr>
          <w:rFonts w:ascii="Times New Roman" w:hAnsi="Times New Roman" w:cs="Times New Roman"/>
          <w:sz w:val="20"/>
          <w:szCs w:val="20"/>
          <w:lang w:val="en-GB"/>
        </w:rPr>
        <w:t>.</w:t>
      </w:r>
      <w:r w:rsidR="00BA3928" w:rsidRPr="004F09BE">
        <w:rPr>
          <w:rFonts w:ascii="Times New Roman" w:hAnsi="Times New Roman" w:cs="Times New Roman"/>
          <w:sz w:val="20"/>
          <w:szCs w:val="20"/>
          <w:lang w:val="en-GB"/>
        </w:rPr>
        <w:t>43% and 19</w:t>
      </w:r>
      <w:r w:rsidR="00C330E0" w:rsidRPr="004F09BE">
        <w:rPr>
          <w:rFonts w:ascii="Times New Roman" w:hAnsi="Times New Roman" w:cs="Times New Roman"/>
          <w:sz w:val="20"/>
          <w:szCs w:val="20"/>
          <w:lang w:val="en-GB"/>
        </w:rPr>
        <w:t>.</w:t>
      </w:r>
      <w:r w:rsidR="00BA3928" w:rsidRPr="004F09BE">
        <w:rPr>
          <w:rFonts w:ascii="Times New Roman" w:hAnsi="Times New Roman" w:cs="Times New Roman"/>
          <w:sz w:val="20"/>
          <w:szCs w:val="20"/>
          <w:lang w:val="en-GB"/>
        </w:rPr>
        <w:t>21%). There were no ceiling effects for items 5 (5</w:t>
      </w:r>
      <w:r w:rsidR="00C330E0" w:rsidRPr="004F09BE">
        <w:rPr>
          <w:rFonts w:ascii="Times New Roman" w:hAnsi="Times New Roman" w:cs="Times New Roman"/>
          <w:sz w:val="20"/>
          <w:szCs w:val="20"/>
          <w:lang w:val="en-GB"/>
        </w:rPr>
        <w:t>.</w:t>
      </w:r>
      <w:r w:rsidR="00BA3928" w:rsidRPr="004F09BE">
        <w:rPr>
          <w:rFonts w:ascii="Times New Roman" w:hAnsi="Times New Roman" w:cs="Times New Roman"/>
          <w:sz w:val="20"/>
          <w:szCs w:val="20"/>
          <w:lang w:val="en-GB"/>
        </w:rPr>
        <w:t>52%) and 6 (15</w:t>
      </w:r>
      <w:r w:rsidR="00C330E0" w:rsidRPr="004F09BE">
        <w:rPr>
          <w:rFonts w:ascii="Times New Roman" w:hAnsi="Times New Roman" w:cs="Times New Roman"/>
          <w:sz w:val="20"/>
          <w:szCs w:val="20"/>
          <w:lang w:val="en-GB"/>
        </w:rPr>
        <w:t>.</w:t>
      </w:r>
      <w:r w:rsidR="00BA3928" w:rsidRPr="004F09BE">
        <w:rPr>
          <w:rFonts w:ascii="Times New Roman" w:hAnsi="Times New Roman" w:cs="Times New Roman"/>
          <w:sz w:val="20"/>
          <w:szCs w:val="20"/>
          <w:lang w:val="en-GB"/>
        </w:rPr>
        <w:t>01%). The percentages of the other items were significant (&gt;20%): the minimum was 27</w:t>
      </w:r>
      <w:r w:rsidR="00C330E0" w:rsidRPr="004F09BE">
        <w:rPr>
          <w:rFonts w:ascii="Times New Roman" w:hAnsi="Times New Roman" w:cs="Times New Roman"/>
          <w:sz w:val="20"/>
          <w:szCs w:val="20"/>
          <w:lang w:val="en-GB"/>
        </w:rPr>
        <w:t>.</w:t>
      </w:r>
      <w:r w:rsidR="00BA3928" w:rsidRPr="004F09BE">
        <w:rPr>
          <w:rFonts w:ascii="Times New Roman" w:hAnsi="Times New Roman" w:cs="Times New Roman"/>
          <w:sz w:val="20"/>
          <w:szCs w:val="20"/>
          <w:lang w:val="en-GB"/>
        </w:rPr>
        <w:t>37% for item 2 (“If a friend had a mental health problem, I know what advice to give them to get professional help”), the maximum is 86</w:t>
      </w:r>
      <w:r w:rsidR="00C330E0" w:rsidRPr="004F09BE">
        <w:rPr>
          <w:rFonts w:ascii="Times New Roman" w:hAnsi="Times New Roman" w:cs="Times New Roman"/>
          <w:sz w:val="20"/>
          <w:szCs w:val="20"/>
          <w:lang w:val="en-GB"/>
        </w:rPr>
        <w:t>.</w:t>
      </w:r>
      <w:r w:rsidR="00BA3928" w:rsidRPr="004F09BE">
        <w:rPr>
          <w:rFonts w:ascii="Times New Roman" w:hAnsi="Times New Roman" w:cs="Times New Roman"/>
          <w:sz w:val="20"/>
          <w:szCs w:val="20"/>
          <w:lang w:val="en-GB"/>
        </w:rPr>
        <w:t xml:space="preserve">98% for item 9 (“Schizophrenia”).  </w:t>
      </w:r>
      <w:r w:rsidR="00195143" w:rsidRPr="004F09BE">
        <w:rPr>
          <w:rFonts w:ascii="Times New Roman" w:hAnsi="Times New Roman" w:cs="Times New Roman"/>
          <w:sz w:val="20"/>
          <w:szCs w:val="20"/>
          <w:lang w:val="en-GB"/>
        </w:rPr>
        <w:t>Diverge</w:t>
      </w:r>
      <w:r w:rsidRPr="004F09BE">
        <w:rPr>
          <w:rFonts w:ascii="Times New Roman" w:hAnsi="Times New Roman" w:cs="Times New Roman"/>
          <w:sz w:val="20"/>
          <w:szCs w:val="20"/>
          <w:lang w:val="en-GB"/>
        </w:rPr>
        <w:t xml:space="preserve">nt validity is supported </w:t>
      </w:r>
      <w:r w:rsidRPr="004F09BE">
        <w:rPr>
          <w:rFonts w:ascii="Times New Roman" w:hAnsi="Times New Roman" w:cs="Times New Roman"/>
          <w:sz w:val="20"/>
          <w:szCs w:val="20"/>
          <w:lang w:val="en-GB"/>
        </w:rPr>
        <w:lastRenderedPageBreak/>
        <w:t xml:space="preserve">by </w:t>
      </w:r>
      <w:r w:rsidR="00195143" w:rsidRPr="004F09BE">
        <w:rPr>
          <w:rFonts w:ascii="Times New Roman" w:hAnsi="Times New Roman" w:cs="Times New Roman"/>
          <w:sz w:val="20"/>
          <w:szCs w:val="20"/>
          <w:lang w:val="en-GB"/>
        </w:rPr>
        <w:t xml:space="preserve">lack of significant correlations (Table </w:t>
      </w:r>
      <w:r w:rsidR="00173571" w:rsidRPr="004F09BE">
        <w:rPr>
          <w:rFonts w:ascii="Times New Roman" w:hAnsi="Times New Roman" w:cs="Times New Roman"/>
          <w:sz w:val="20"/>
          <w:szCs w:val="20"/>
          <w:lang w:val="en-GB"/>
        </w:rPr>
        <w:t>4</w:t>
      </w:r>
      <w:r w:rsidR="00195143" w:rsidRPr="004F09BE">
        <w:rPr>
          <w:rFonts w:ascii="Times New Roman" w:hAnsi="Times New Roman" w:cs="Times New Roman"/>
          <w:sz w:val="20"/>
          <w:szCs w:val="20"/>
          <w:lang w:val="en-GB"/>
        </w:rPr>
        <w:t>) between MAKS-I and RIBS-I</w:t>
      </w:r>
      <w:r w:rsidRPr="004F09BE">
        <w:rPr>
          <w:rFonts w:ascii="Times New Roman" w:hAnsi="Times New Roman" w:cs="Times New Roman"/>
          <w:sz w:val="20"/>
          <w:szCs w:val="20"/>
          <w:lang w:val="en-GB"/>
        </w:rPr>
        <w:t>.</w:t>
      </w:r>
      <w:r w:rsidR="00085D84" w:rsidRPr="004F09BE">
        <w:rPr>
          <w:rFonts w:ascii="Times New Roman" w:hAnsi="Times New Roman" w:cs="Times New Roman"/>
          <w:sz w:val="20"/>
          <w:szCs w:val="20"/>
          <w:lang w:val="en-GB"/>
        </w:rPr>
        <w:t xml:space="preserve"> </w:t>
      </w:r>
      <w:r w:rsidRPr="004F09BE">
        <w:rPr>
          <w:rFonts w:ascii="Times New Roman" w:hAnsi="Times New Roman" w:cs="Times New Roman"/>
          <w:sz w:val="20"/>
          <w:szCs w:val="20"/>
          <w:lang w:val="en-GB"/>
        </w:rPr>
        <w:t xml:space="preserve">The time taken to complete the questionnaire, </w:t>
      </w:r>
      <w:r w:rsidR="00700123" w:rsidRPr="004F09BE">
        <w:rPr>
          <w:rFonts w:ascii="Times New Roman" w:hAnsi="Times New Roman" w:cs="Times New Roman"/>
          <w:sz w:val="20"/>
          <w:szCs w:val="20"/>
          <w:lang w:val="en-GB"/>
        </w:rPr>
        <w:t>was calculated based on</w:t>
      </w:r>
      <w:r w:rsidRPr="004F09BE">
        <w:rPr>
          <w:rFonts w:ascii="Times New Roman" w:hAnsi="Times New Roman" w:cs="Times New Roman"/>
          <w:sz w:val="20"/>
          <w:szCs w:val="20"/>
          <w:lang w:val="en-GB"/>
        </w:rPr>
        <w:t xml:space="preserve"> the first 40 people who agreed to be involved in the study</w:t>
      </w:r>
      <w:r w:rsidR="00700123" w:rsidRPr="004F09BE">
        <w:rPr>
          <w:rFonts w:ascii="Times New Roman" w:hAnsi="Times New Roman" w:cs="Times New Roman"/>
          <w:sz w:val="20"/>
          <w:szCs w:val="20"/>
          <w:lang w:val="en-GB"/>
        </w:rPr>
        <w:t xml:space="preserve">. Completion time </w:t>
      </w:r>
      <w:r w:rsidRPr="004F09BE">
        <w:rPr>
          <w:rFonts w:ascii="Times New Roman" w:hAnsi="Times New Roman" w:cs="Times New Roman"/>
          <w:sz w:val="20"/>
          <w:szCs w:val="20"/>
          <w:lang w:val="en-GB"/>
        </w:rPr>
        <w:t>ranged from a minimum of 57 seconds to a maximum of 7 minutes and 11 seconds. The average administration time was 1 minute and 38 seconds.</w:t>
      </w:r>
    </w:p>
    <w:p w14:paraId="2EA54FB9" w14:textId="77777777" w:rsidR="00D44BF5" w:rsidRPr="004F09BE" w:rsidRDefault="00D44BF5" w:rsidP="009C1923">
      <w:pPr>
        <w:spacing w:line="480" w:lineRule="auto"/>
        <w:jc w:val="both"/>
        <w:rPr>
          <w:rFonts w:ascii="Times New Roman" w:hAnsi="Times New Roman" w:cs="Times New Roman"/>
          <w:sz w:val="20"/>
          <w:szCs w:val="20"/>
          <w:lang w:val="en-GB"/>
        </w:rPr>
      </w:pPr>
    </w:p>
    <w:p w14:paraId="5A5E3BB1" w14:textId="77777777" w:rsidR="009361CC" w:rsidRPr="004F09BE" w:rsidRDefault="009361CC" w:rsidP="009C1923">
      <w:pPr>
        <w:spacing w:line="480" w:lineRule="auto"/>
        <w:jc w:val="both"/>
        <w:rPr>
          <w:rFonts w:ascii="Times New Roman" w:hAnsi="Times New Roman" w:cs="Times New Roman"/>
          <w:b/>
          <w:i/>
          <w:sz w:val="20"/>
          <w:szCs w:val="20"/>
          <w:lang w:val="en-GB"/>
        </w:rPr>
      </w:pPr>
      <w:r w:rsidRPr="004F09BE">
        <w:rPr>
          <w:rFonts w:ascii="Times New Roman" w:hAnsi="Times New Roman" w:cs="Times New Roman"/>
          <w:b/>
          <w:i/>
          <w:sz w:val="20"/>
          <w:szCs w:val="20"/>
          <w:lang w:val="en-GB"/>
        </w:rPr>
        <w:t>Possible predictors of mental health knowledge</w:t>
      </w:r>
    </w:p>
    <w:p w14:paraId="6C24E6D1" w14:textId="4E058208" w:rsidR="00663A92" w:rsidRPr="004F09BE" w:rsidRDefault="00562008" w:rsidP="009C1923">
      <w:pPr>
        <w:spacing w:line="480" w:lineRule="auto"/>
        <w:jc w:val="both"/>
        <w:rPr>
          <w:rFonts w:ascii="Times New Roman" w:hAnsi="Times New Roman" w:cs="Times New Roman"/>
          <w:sz w:val="20"/>
          <w:szCs w:val="20"/>
          <w:lang w:val="en-GB"/>
        </w:rPr>
      </w:pPr>
      <w:r w:rsidRPr="004F09BE">
        <w:rPr>
          <w:rFonts w:ascii="Times New Roman" w:hAnsi="Times New Roman" w:cs="Times New Roman"/>
          <w:sz w:val="20"/>
          <w:szCs w:val="20"/>
          <w:lang w:val="en-GB"/>
        </w:rPr>
        <w:t xml:space="preserve">There is only </w:t>
      </w:r>
      <w:r w:rsidR="00401EB3" w:rsidRPr="004F09BE">
        <w:rPr>
          <w:rFonts w:ascii="Times New Roman" w:hAnsi="Times New Roman" w:cs="Times New Roman"/>
          <w:sz w:val="20"/>
          <w:szCs w:val="20"/>
          <w:lang w:val="en-GB"/>
        </w:rPr>
        <w:t>one</w:t>
      </w:r>
      <w:r w:rsidRPr="004F09BE">
        <w:rPr>
          <w:rFonts w:ascii="Times New Roman" w:hAnsi="Times New Roman" w:cs="Times New Roman"/>
          <w:sz w:val="20"/>
          <w:szCs w:val="20"/>
          <w:lang w:val="en-GB"/>
        </w:rPr>
        <w:t xml:space="preserve"> dependent variable significant </w:t>
      </w:r>
      <w:r w:rsidR="00401EB3" w:rsidRPr="004F09BE">
        <w:rPr>
          <w:rFonts w:ascii="Times New Roman" w:hAnsi="Times New Roman" w:cs="Times New Roman"/>
          <w:sz w:val="20"/>
          <w:szCs w:val="20"/>
          <w:lang w:val="en-GB"/>
        </w:rPr>
        <w:t xml:space="preserve">in </w:t>
      </w:r>
      <w:r w:rsidRPr="004F09BE">
        <w:rPr>
          <w:rFonts w:ascii="Times New Roman" w:hAnsi="Times New Roman" w:cs="Times New Roman"/>
          <w:sz w:val="20"/>
          <w:szCs w:val="20"/>
          <w:lang w:val="en-GB"/>
        </w:rPr>
        <w:t xml:space="preserve">the two models defined using the multiple linear regression (table </w:t>
      </w:r>
      <w:r w:rsidR="00173571" w:rsidRPr="004F09BE">
        <w:rPr>
          <w:rFonts w:ascii="Times New Roman" w:hAnsi="Times New Roman" w:cs="Times New Roman"/>
          <w:sz w:val="20"/>
          <w:szCs w:val="20"/>
          <w:lang w:val="en-GB"/>
        </w:rPr>
        <w:t>5</w:t>
      </w:r>
      <w:r w:rsidRPr="004F09BE">
        <w:rPr>
          <w:rFonts w:ascii="Times New Roman" w:hAnsi="Times New Roman" w:cs="Times New Roman"/>
          <w:sz w:val="20"/>
          <w:szCs w:val="20"/>
          <w:lang w:val="en-GB"/>
        </w:rPr>
        <w:t>): participation in seminars or conferences related to the issue of mental health stigma is associated with an increase in the score obtained in the MAKS</w:t>
      </w:r>
      <w:r w:rsidR="003F2D60" w:rsidRPr="004F09BE">
        <w:rPr>
          <w:rFonts w:ascii="Times New Roman" w:hAnsi="Times New Roman" w:cs="Times New Roman"/>
          <w:sz w:val="20"/>
          <w:szCs w:val="20"/>
          <w:lang w:val="en-GB"/>
        </w:rPr>
        <w:t xml:space="preserve">-I </w:t>
      </w:r>
      <w:r w:rsidRPr="004F09BE">
        <w:rPr>
          <w:rFonts w:ascii="Times New Roman" w:hAnsi="Times New Roman" w:cs="Times New Roman"/>
          <w:sz w:val="20"/>
          <w:szCs w:val="20"/>
          <w:lang w:val="en-GB"/>
        </w:rPr>
        <w:t>questionnaire (β=0</w:t>
      </w:r>
      <w:r w:rsidR="00C330E0" w:rsidRPr="004F09BE">
        <w:rPr>
          <w:rFonts w:ascii="Times New Roman" w:hAnsi="Times New Roman" w:cs="Times New Roman"/>
          <w:sz w:val="20"/>
          <w:szCs w:val="20"/>
          <w:lang w:val="en-GB"/>
        </w:rPr>
        <w:t>.</w:t>
      </w:r>
      <w:r w:rsidRPr="004F09BE">
        <w:rPr>
          <w:rFonts w:ascii="Times New Roman" w:hAnsi="Times New Roman" w:cs="Times New Roman"/>
          <w:sz w:val="20"/>
          <w:szCs w:val="20"/>
          <w:lang w:val="en-GB"/>
        </w:rPr>
        <w:t>16 for total score items 1-6 and β=0</w:t>
      </w:r>
      <w:r w:rsidR="00C330E0" w:rsidRPr="004F09BE">
        <w:rPr>
          <w:rFonts w:ascii="Times New Roman" w:hAnsi="Times New Roman" w:cs="Times New Roman"/>
          <w:sz w:val="20"/>
          <w:szCs w:val="20"/>
          <w:lang w:val="en-GB"/>
        </w:rPr>
        <w:t>.</w:t>
      </w:r>
      <w:r w:rsidRPr="004F09BE">
        <w:rPr>
          <w:rFonts w:ascii="Times New Roman" w:hAnsi="Times New Roman" w:cs="Times New Roman"/>
          <w:sz w:val="20"/>
          <w:szCs w:val="20"/>
          <w:lang w:val="en-GB"/>
        </w:rPr>
        <w:t xml:space="preserve">12 for total score items 7-12).  Greater mental health knowledge (total score items 1-6) </w:t>
      </w:r>
      <w:r w:rsidR="00401EB3" w:rsidRPr="004F09BE">
        <w:rPr>
          <w:rFonts w:ascii="Times New Roman" w:hAnsi="Times New Roman" w:cs="Times New Roman"/>
          <w:sz w:val="20"/>
          <w:szCs w:val="20"/>
          <w:lang w:val="en-GB"/>
        </w:rPr>
        <w:t xml:space="preserve">was </w:t>
      </w:r>
      <w:r w:rsidRPr="004F09BE">
        <w:rPr>
          <w:rFonts w:ascii="Times New Roman" w:hAnsi="Times New Roman" w:cs="Times New Roman"/>
          <w:sz w:val="20"/>
          <w:szCs w:val="20"/>
          <w:lang w:val="en-GB"/>
        </w:rPr>
        <w:t>also associated with the female population (β=0</w:t>
      </w:r>
      <w:r w:rsidR="00C330E0" w:rsidRPr="004F09BE">
        <w:rPr>
          <w:rFonts w:ascii="Times New Roman" w:hAnsi="Times New Roman" w:cs="Times New Roman"/>
          <w:sz w:val="20"/>
          <w:szCs w:val="20"/>
          <w:lang w:val="en-GB"/>
        </w:rPr>
        <w:t>.</w:t>
      </w:r>
      <w:r w:rsidRPr="004F09BE">
        <w:rPr>
          <w:rFonts w:ascii="Times New Roman" w:hAnsi="Times New Roman" w:cs="Times New Roman"/>
          <w:sz w:val="20"/>
          <w:szCs w:val="20"/>
          <w:lang w:val="en-GB"/>
        </w:rPr>
        <w:t>12; p=0</w:t>
      </w:r>
      <w:r w:rsidR="00C330E0" w:rsidRPr="004F09BE">
        <w:rPr>
          <w:rFonts w:ascii="Times New Roman" w:hAnsi="Times New Roman" w:cs="Times New Roman"/>
          <w:sz w:val="20"/>
          <w:szCs w:val="20"/>
          <w:lang w:val="en-GB"/>
        </w:rPr>
        <w:t>.</w:t>
      </w:r>
      <w:r w:rsidRPr="004F09BE">
        <w:rPr>
          <w:rFonts w:ascii="Times New Roman" w:hAnsi="Times New Roman" w:cs="Times New Roman"/>
          <w:sz w:val="20"/>
          <w:szCs w:val="20"/>
          <w:lang w:val="en-GB"/>
        </w:rPr>
        <w:t>02) and having a first or second-degree relatives with a psychiatric disorder (β=0</w:t>
      </w:r>
      <w:r w:rsidR="00C330E0" w:rsidRPr="004F09BE">
        <w:rPr>
          <w:rFonts w:ascii="Times New Roman" w:hAnsi="Times New Roman" w:cs="Times New Roman"/>
          <w:sz w:val="20"/>
          <w:szCs w:val="20"/>
          <w:lang w:val="en-GB"/>
        </w:rPr>
        <w:t>.</w:t>
      </w:r>
      <w:r w:rsidRPr="004F09BE">
        <w:rPr>
          <w:rFonts w:ascii="Times New Roman" w:hAnsi="Times New Roman" w:cs="Times New Roman"/>
          <w:sz w:val="20"/>
          <w:szCs w:val="20"/>
          <w:lang w:val="en-GB"/>
        </w:rPr>
        <w:t>11; p</w:t>
      </w:r>
      <w:r w:rsidR="008E316F" w:rsidRPr="004F09BE">
        <w:rPr>
          <w:rFonts w:ascii="Times New Roman" w:hAnsi="Times New Roman" w:cs="Times New Roman"/>
          <w:sz w:val="20"/>
          <w:szCs w:val="20"/>
          <w:lang w:val="en-GB"/>
        </w:rPr>
        <w:t>&lt;0</w:t>
      </w:r>
      <w:r w:rsidR="00C330E0" w:rsidRPr="004F09BE">
        <w:rPr>
          <w:rFonts w:ascii="Times New Roman" w:hAnsi="Times New Roman" w:cs="Times New Roman"/>
          <w:sz w:val="20"/>
          <w:szCs w:val="20"/>
          <w:lang w:val="en-GB"/>
        </w:rPr>
        <w:t>.</w:t>
      </w:r>
      <w:r w:rsidR="008E316F" w:rsidRPr="004F09BE">
        <w:rPr>
          <w:rFonts w:ascii="Times New Roman" w:hAnsi="Times New Roman" w:cs="Times New Roman"/>
          <w:sz w:val="20"/>
          <w:szCs w:val="20"/>
          <w:lang w:val="en-GB"/>
        </w:rPr>
        <w:t>01)</w:t>
      </w:r>
      <w:r w:rsidRPr="004F09BE">
        <w:rPr>
          <w:rFonts w:ascii="Times New Roman" w:hAnsi="Times New Roman" w:cs="Times New Roman"/>
          <w:sz w:val="20"/>
          <w:szCs w:val="20"/>
          <w:lang w:val="en-GB"/>
        </w:rPr>
        <w:t xml:space="preserve">. </w:t>
      </w:r>
      <w:r w:rsidR="008E316F" w:rsidRPr="004F09BE">
        <w:rPr>
          <w:rFonts w:ascii="Times New Roman" w:hAnsi="Times New Roman" w:cs="Times New Roman"/>
          <w:sz w:val="20"/>
          <w:szCs w:val="20"/>
          <w:lang w:val="en-GB"/>
        </w:rPr>
        <w:t xml:space="preserve">The levels of recognition and familiarity with various conditions (total score items 7-12) </w:t>
      </w:r>
      <w:r w:rsidR="002E232D" w:rsidRPr="004F09BE">
        <w:rPr>
          <w:rFonts w:ascii="Times New Roman" w:hAnsi="Times New Roman" w:cs="Times New Roman"/>
          <w:sz w:val="20"/>
          <w:szCs w:val="20"/>
          <w:lang w:val="en-GB"/>
        </w:rPr>
        <w:t>w</w:t>
      </w:r>
      <w:r w:rsidR="00401EB3" w:rsidRPr="004F09BE">
        <w:rPr>
          <w:rFonts w:ascii="Times New Roman" w:hAnsi="Times New Roman" w:cs="Times New Roman"/>
          <w:sz w:val="20"/>
          <w:szCs w:val="20"/>
          <w:lang w:val="en-GB"/>
        </w:rPr>
        <w:t>ere</w:t>
      </w:r>
      <w:r w:rsidR="008E316F" w:rsidRPr="004F09BE">
        <w:rPr>
          <w:rFonts w:ascii="Times New Roman" w:hAnsi="Times New Roman" w:cs="Times New Roman"/>
          <w:sz w:val="20"/>
          <w:szCs w:val="20"/>
          <w:lang w:val="en-GB"/>
        </w:rPr>
        <w:t xml:space="preserve"> also associated with a higher level of education in the general population (β=0</w:t>
      </w:r>
      <w:r w:rsidR="00C330E0" w:rsidRPr="004F09BE">
        <w:rPr>
          <w:rFonts w:ascii="Times New Roman" w:hAnsi="Times New Roman" w:cs="Times New Roman"/>
          <w:sz w:val="20"/>
          <w:szCs w:val="20"/>
          <w:lang w:val="en-GB"/>
        </w:rPr>
        <w:t>.</w:t>
      </w:r>
      <w:r w:rsidR="008E316F" w:rsidRPr="004F09BE">
        <w:rPr>
          <w:rFonts w:ascii="Times New Roman" w:hAnsi="Times New Roman" w:cs="Times New Roman"/>
          <w:sz w:val="20"/>
          <w:szCs w:val="20"/>
          <w:lang w:val="en-GB"/>
        </w:rPr>
        <w:t>11; p=0</w:t>
      </w:r>
      <w:r w:rsidR="00C330E0" w:rsidRPr="004F09BE">
        <w:rPr>
          <w:rFonts w:ascii="Times New Roman" w:hAnsi="Times New Roman" w:cs="Times New Roman"/>
          <w:sz w:val="20"/>
          <w:szCs w:val="20"/>
          <w:lang w:val="en-GB"/>
        </w:rPr>
        <w:t>.</w:t>
      </w:r>
      <w:r w:rsidR="008E316F" w:rsidRPr="004F09BE">
        <w:rPr>
          <w:rFonts w:ascii="Times New Roman" w:hAnsi="Times New Roman" w:cs="Times New Roman"/>
          <w:sz w:val="20"/>
          <w:szCs w:val="20"/>
          <w:lang w:val="en-GB"/>
        </w:rPr>
        <w:t xml:space="preserve">03). </w:t>
      </w:r>
    </w:p>
    <w:p w14:paraId="707555B9" w14:textId="77777777" w:rsidR="00E45381" w:rsidRPr="004F09BE" w:rsidRDefault="00E45381" w:rsidP="009C1923">
      <w:pPr>
        <w:spacing w:line="480" w:lineRule="auto"/>
        <w:jc w:val="both"/>
        <w:rPr>
          <w:rFonts w:ascii="Times New Roman" w:hAnsi="Times New Roman" w:cs="Times New Roman"/>
          <w:sz w:val="20"/>
          <w:szCs w:val="20"/>
          <w:lang w:val="en-GB"/>
        </w:rPr>
      </w:pPr>
    </w:p>
    <w:p w14:paraId="40A2DC2C" w14:textId="74B9F3EF" w:rsidR="00E45381" w:rsidRPr="004F09BE" w:rsidRDefault="00BE4083" w:rsidP="009C1923">
      <w:pPr>
        <w:spacing w:line="480" w:lineRule="auto"/>
        <w:rPr>
          <w:rFonts w:ascii="Times New Roman" w:hAnsi="Times New Roman" w:cs="Times New Roman"/>
          <w:b/>
          <w:sz w:val="20"/>
          <w:szCs w:val="20"/>
          <w:lang w:val="en-GB"/>
        </w:rPr>
      </w:pPr>
      <w:r w:rsidRPr="004F09BE">
        <w:rPr>
          <w:rFonts w:ascii="Times New Roman" w:hAnsi="Times New Roman" w:cs="Times New Roman"/>
          <w:b/>
          <w:sz w:val="20"/>
          <w:szCs w:val="20"/>
          <w:lang w:val="en-GB"/>
        </w:rPr>
        <w:t>Discussion</w:t>
      </w:r>
    </w:p>
    <w:p w14:paraId="3117361D" w14:textId="25A4D1B4" w:rsidR="00A72A64" w:rsidRPr="004F09BE" w:rsidRDefault="00A72A64" w:rsidP="009C1923">
      <w:pPr>
        <w:spacing w:after="0" w:line="480" w:lineRule="auto"/>
        <w:jc w:val="both"/>
        <w:rPr>
          <w:rFonts w:ascii="Times New Roman" w:hAnsi="Times New Roman" w:cs="Times New Roman"/>
          <w:sz w:val="20"/>
          <w:szCs w:val="20"/>
          <w:lang w:val="en-GB"/>
        </w:rPr>
      </w:pPr>
      <w:r w:rsidRPr="004F09BE">
        <w:rPr>
          <w:rFonts w:ascii="Times New Roman" w:hAnsi="Times New Roman" w:cs="Times New Roman"/>
          <w:sz w:val="20"/>
          <w:szCs w:val="20"/>
          <w:lang w:val="en-GB"/>
        </w:rPr>
        <w:t>The feasibility of the questionnaire overlapped with the study of the original version</w:t>
      </w:r>
      <w:r w:rsidR="008B5A69" w:rsidRPr="004F09BE">
        <w:rPr>
          <w:rFonts w:ascii="Times New Roman" w:hAnsi="Times New Roman" w:cs="Times New Roman"/>
          <w:sz w:val="20"/>
          <w:szCs w:val="20"/>
          <w:lang w:val="en-GB"/>
        </w:rPr>
        <w:t xml:space="preserve"> </w:t>
      </w:r>
      <w:r w:rsidR="008B5A69" w:rsidRPr="004F09BE">
        <w:rPr>
          <w:rFonts w:ascii="Times New Roman" w:hAnsi="Times New Roman" w:cs="Times New Roman"/>
          <w:sz w:val="20"/>
          <w:szCs w:val="20"/>
          <w:lang w:val="en-GB"/>
        </w:rPr>
        <w:fldChar w:fldCharType="begin"/>
      </w:r>
      <w:r w:rsidR="00A70FF6">
        <w:rPr>
          <w:rFonts w:ascii="Times New Roman" w:hAnsi="Times New Roman" w:cs="Times New Roman"/>
          <w:sz w:val="20"/>
          <w:szCs w:val="20"/>
          <w:lang w:val="en-GB"/>
        </w:rPr>
        <w:instrText xml:space="preserve"> ADDIN ZOTERO_ITEM CSL_CITATION {"citationID":"l8CFMXwk","properties":{"formattedCitation":"(S. Evans-Lacko, Little, et al., 2010)","plainCitation":"(S. Evans-Lacko, Little, et al., 2010)","noteIndex":0},"citationItems":[{"id":848,"uris":["http://zotero.org/users/local/3bOTVbWd/items/8N5A83ZY"],"uri":["http://zotero.org/users/local/3bOTVbWd/items/8N5A83ZY"],"itemData":{"id":848,"type":"article-journal","title":"Development and psychometric properties of the Mental Health Knowledge Schedule","container-title":"Can J Psychiatry","page":"440-8","volume":"55","issue":"7","archive_location":"20704771","abstract":"Stigma has been conceptualized as comprised of 3 constructs: knowledge (ignorance), attitudes (prejudice), and behaviour (discrimination). We are not aware of a psychometrically tested instrument to assess knowledge about mental health problems among the general public. Our paper presents the results of the development stage and the psychometric properties of the Mental Health Knowledge Schedule (MAKS), an instrument to assess stigma-related mental health knowledge among the general public.|We describe the development of the MAKS in addition to 3 studies that were carried out to evaluate the psychometric properties of the MAKS. Adults aged 25 to 45 years in socioeconomic groups: B, C1, and C2 completed the instrument via face-to-face interview (n = 92) and online (n = 403).|Internal reliability and test-retest reliability is moderate to substantial. Validity is supported by extensive review by experts (including service users and international experts in stigma research).|The lack of a valid outcome measure to assess knowledge is a shortcoming of evaluations of stigma interventions and programs. The MAKS was found to be a brief and feasible instrument for assessing and tracking stigma-related mental health knowledge. This instrument should be used in conjunction with other attitude- and behaviour-related measures.","ISSN":"1497-0015","shortTitle":"Development and psychometric properties of the Mental Health Knowledge Schedule","language":"eng","author":[{"family":"Evans-Lacko","given":"S."},{"family":"Little","given":"K."},{"family":"Meltzer","given":"H."},{"family":"Rose","given":"D."},{"family":"Rhydderch","given":"D."},{"family":"Henderson","given":"C."},{"family":"Thornicroft","given":"G."}],"issued":{"date-parts":[["2010",7]]}}}],"schema":"https://github.com/citation-style-language/schema/raw/master/csl-citation.json"} </w:instrText>
      </w:r>
      <w:r w:rsidR="008B5A69" w:rsidRPr="004F09BE">
        <w:rPr>
          <w:rFonts w:ascii="Times New Roman" w:hAnsi="Times New Roman" w:cs="Times New Roman"/>
          <w:sz w:val="20"/>
          <w:szCs w:val="20"/>
          <w:lang w:val="en-GB"/>
        </w:rPr>
        <w:fldChar w:fldCharType="separate"/>
      </w:r>
      <w:r w:rsidR="00A70FF6" w:rsidRPr="00A70FF6">
        <w:rPr>
          <w:rFonts w:ascii="Times New Roman" w:hAnsi="Times New Roman" w:cs="Times New Roman"/>
          <w:sz w:val="20"/>
          <w:lang w:val="en-US"/>
        </w:rPr>
        <w:t>(S. Evans-Lacko, Little, et al., 2010)</w:t>
      </w:r>
      <w:r w:rsidR="008B5A69" w:rsidRPr="004F09BE">
        <w:rPr>
          <w:rFonts w:ascii="Times New Roman" w:hAnsi="Times New Roman" w:cs="Times New Roman"/>
          <w:sz w:val="20"/>
          <w:szCs w:val="20"/>
          <w:lang w:val="en-GB"/>
        </w:rPr>
        <w:fldChar w:fldCharType="end"/>
      </w:r>
      <w:r w:rsidRPr="004F09BE">
        <w:rPr>
          <w:rFonts w:ascii="Times New Roman" w:hAnsi="Times New Roman" w:cs="Times New Roman"/>
          <w:sz w:val="20"/>
          <w:szCs w:val="20"/>
          <w:lang w:val="en-GB"/>
        </w:rPr>
        <w:t xml:space="preserve">: 1 minute and 30 seconds for the Italian version and 1 minute and 23 seconds for the English version. The MAKS-I was found to be an easy to administer and feasible assessment instrument, which can be easily used on large scale population. </w:t>
      </w:r>
    </w:p>
    <w:p w14:paraId="3F32CC30" w14:textId="5FC74C20" w:rsidR="00CA6139" w:rsidRPr="004F09BE" w:rsidRDefault="00DD442E" w:rsidP="009C1923">
      <w:pPr>
        <w:spacing w:after="0" w:line="480" w:lineRule="auto"/>
        <w:jc w:val="both"/>
        <w:rPr>
          <w:rFonts w:ascii="Times New Roman" w:hAnsi="Times New Roman" w:cs="Times New Roman"/>
          <w:sz w:val="20"/>
          <w:szCs w:val="20"/>
          <w:lang w:val="en-GB"/>
        </w:rPr>
      </w:pPr>
      <w:r w:rsidRPr="004F09BE">
        <w:rPr>
          <w:rFonts w:ascii="Times New Roman" w:hAnsi="Times New Roman" w:cs="Times New Roman"/>
          <w:sz w:val="20"/>
          <w:szCs w:val="20"/>
          <w:lang w:val="en-GB"/>
        </w:rPr>
        <w:t>In the present study,</w:t>
      </w:r>
      <w:r w:rsidR="00E06FE3" w:rsidRPr="004F09BE">
        <w:rPr>
          <w:rFonts w:ascii="Times New Roman" w:hAnsi="Times New Roman" w:cs="Times New Roman"/>
          <w:sz w:val="20"/>
          <w:szCs w:val="20"/>
          <w:lang w:val="en-GB"/>
        </w:rPr>
        <w:t xml:space="preserve"> the Italian version of the MAKS </w:t>
      </w:r>
      <w:r w:rsidR="00261EFF" w:rsidRPr="004F09BE">
        <w:rPr>
          <w:rFonts w:ascii="Times New Roman" w:hAnsi="Times New Roman" w:cs="Times New Roman"/>
          <w:sz w:val="20"/>
          <w:szCs w:val="20"/>
          <w:lang w:val="en-GB"/>
        </w:rPr>
        <w:t>was</w:t>
      </w:r>
      <w:r w:rsidR="00E06FE3" w:rsidRPr="004F09BE">
        <w:rPr>
          <w:rFonts w:ascii="Times New Roman" w:hAnsi="Times New Roman" w:cs="Times New Roman"/>
          <w:sz w:val="20"/>
          <w:szCs w:val="20"/>
          <w:lang w:val="en-GB"/>
        </w:rPr>
        <w:t xml:space="preserve"> translated and validated. </w:t>
      </w:r>
      <w:r w:rsidR="00CB413C" w:rsidRPr="004F09BE">
        <w:rPr>
          <w:rFonts w:ascii="Times New Roman" w:hAnsi="Times New Roman" w:cs="Times New Roman"/>
          <w:sz w:val="20"/>
          <w:szCs w:val="20"/>
          <w:lang w:val="en-GB"/>
        </w:rPr>
        <w:t xml:space="preserve">The face validity was tested </w:t>
      </w:r>
      <w:r w:rsidR="00E06FE3" w:rsidRPr="004F09BE">
        <w:rPr>
          <w:rFonts w:ascii="Times New Roman" w:hAnsi="Times New Roman" w:cs="Times New Roman"/>
          <w:sz w:val="20"/>
          <w:szCs w:val="20"/>
          <w:lang w:val="en-GB"/>
        </w:rPr>
        <w:t>i</w:t>
      </w:r>
      <w:r w:rsidR="00CB413C" w:rsidRPr="004F09BE">
        <w:rPr>
          <w:rFonts w:ascii="Times New Roman" w:hAnsi="Times New Roman" w:cs="Times New Roman"/>
          <w:sz w:val="20"/>
          <w:szCs w:val="20"/>
          <w:lang w:val="en-GB"/>
        </w:rPr>
        <w:t>n</w:t>
      </w:r>
      <w:r w:rsidR="00E06FE3" w:rsidRPr="004F09BE">
        <w:rPr>
          <w:rFonts w:ascii="Times New Roman" w:hAnsi="Times New Roman" w:cs="Times New Roman"/>
          <w:sz w:val="20"/>
          <w:szCs w:val="20"/>
          <w:lang w:val="en-GB"/>
        </w:rPr>
        <w:t xml:space="preserve"> a sample of</w:t>
      </w:r>
      <w:r w:rsidR="00CB413C" w:rsidRPr="004F09BE">
        <w:rPr>
          <w:rFonts w:ascii="Times New Roman" w:hAnsi="Times New Roman" w:cs="Times New Roman"/>
          <w:sz w:val="20"/>
          <w:szCs w:val="20"/>
          <w:lang w:val="en-GB"/>
        </w:rPr>
        <w:t xml:space="preserve"> 25 students</w:t>
      </w:r>
      <w:r w:rsidR="00E06FE3" w:rsidRPr="004F09BE">
        <w:rPr>
          <w:rFonts w:ascii="Times New Roman" w:hAnsi="Times New Roman" w:cs="Times New Roman"/>
          <w:sz w:val="20"/>
          <w:szCs w:val="20"/>
          <w:lang w:val="en-GB"/>
        </w:rPr>
        <w:t xml:space="preserve">, for confirming the comprehension of </w:t>
      </w:r>
      <w:r w:rsidR="00BB038D" w:rsidRPr="004F09BE">
        <w:rPr>
          <w:rFonts w:ascii="Times New Roman" w:hAnsi="Times New Roman" w:cs="Times New Roman"/>
          <w:sz w:val="20"/>
          <w:szCs w:val="20"/>
          <w:lang w:val="en-GB"/>
        </w:rPr>
        <w:t>the questionnaire</w:t>
      </w:r>
      <w:r w:rsidR="00CB413C" w:rsidRPr="004F09BE">
        <w:rPr>
          <w:rFonts w:ascii="Times New Roman" w:hAnsi="Times New Roman" w:cs="Times New Roman"/>
          <w:sz w:val="20"/>
          <w:szCs w:val="20"/>
          <w:lang w:val="en-GB"/>
        </w:rPr>
        <w:t>. The suggestion that were made by one respondent on the item</w:t>
      </w:r>
      <w:r w:rsidR="006346F0" w:rsidRPr="004F09BE">
        <w:rPr>
          <w:rFonts w:ascii="Times New Roman" w:hAnsi="Times New Roman" w:cs="Times New Roman"/>
          <w:sz w:val="20"/>
          <w:szCs w:val="20"/>
          <w:lang w:val="en-GB"/>
        </w:rPr>
        <w:t xml:space="preserve"> </w:t>
      </w:r>
      <w:r w:rsidR="00CB413C" w:rsidRPr="004F09BE">
        <w:rPr>
          <w:rFonts w:ascii="Times New Roman" w:hAnsi="Times New Roman" w:cs="Times New Roman"/>
          <w:sz w:val="20"/>
          <w:szCs w:val="20"/>
          <w:lang w:val="en-GB"/>
        </w:rPr>
        <w:t>1</w:t>
      </w:r>
      <w:r w:rsidR="00307CAF" w:rsidRPr="004F09BE">
        <w:rPr>
          <w:rFonts w:ascii="Times New Roman" w:hAnsi="Times New Roman" w:cs="Times New Roman"/>
          <w:sz w:val="20"/>
          <w:szCs w:val="20"/>
          <w:lang w:val="en-GB"/>
        </w:rPr>
        <w:t>. This observation is based on reality because very often people with mental illness perform work with very low salaries or are employed in occupations that have the sole purpose of spending time with an activity. For this suggestion is not necessary</w:t>
      </w:r>
      <w:r w:rsidR="00CB413C" w:rsidRPr="004F09BE">
        <w:rPr>
          <w:rFonts w:ascii="Times New Roman" w:hAnsi="Times New Roman" w:cs="Times New Roman"/>
          <w:sz w:val="20"/>
          <w:szCs w:val="20"/>
          <w:lang w:val="en-GB"/>
        </w:rPr>
        <w:t xml:space="preserve"> a </w:t>
      </w:r>
      <w:r w:rsidR="00273815" w:rsidRPr="004F09BE">
        <w:rPr>
          <w:rFonts w:ascii="Times New Roman" w:hAnsi="Times New Roman" w:cs="Times New Roman"/>
          <w:sz w:val="20"/>
          <w:szCs w:val="20"/>
          <w:lang w:val="en-GB"/>
        </w:rPr>
        <w:t xml:space="preserve">significant </w:t>
      </w:r>
      <w:r w:rsidR="00CB413C" w:rsidRPr="004F09BE">
        <w:rPr>
          <w:rFonts w:ascii="Times New Roman" w:hAnsi="Times New Roman" w:cs="Times New Roman"/>
          <w:sz w:val="20"/>
          <w:szCs w:val="20"/>
          <w:lang w:val="en-GB"/>
        </w:rPr>
        <w:t>modification of the instrument.</w:t>
      </w:r>
    </w:p>
    <w:p w14:paraId="4F5DB954" w14:textId="444CF937" w:rsidR="004D6A51" w:rsidRPr="004F09BE" w:rsidRDefault="00293B3F" w:rsidP="009C1923">
      <w:pPr>
        <w:spacing w:after="0" w:line="480" w:lineRule="auto"/>
        <w:jc w:val="both"/>
        <w:rPr>
          <w:rFonts w:ascii="Times New Roman" w:hAnsi="Times New Roman" w:cs="Times New Roman"/>
          <w:sz w:val="20"/>
          <w:szCs w:val="20"/>
          <w:lang w:val="en-GB"/>
        </w:rPr>
      </w:pPr>
      <w:r w:rsidRPr="004F09BE">
        <w:rPr>
          <w:rFonts w:ascii="Times New Roman" w:hAnsi="Times New Roman" w:cs="Times New Roman"/>
          <w:sz w:val="20"/>
          <w:szCs w:val="20"/>
          <w:lang w:val="en-GB"/>
        </w:rPr>
        <w:t>Regarding the divergent validity</w:t>
      </w:r>
      <w:r w:rsidR="0071598E" w:rsidRPr="004F09BE">
        <w:rPr>
          <w:rFonts w:ascii="Times New Roman" w:hAnsi="Times New Roman" w:cs="Times New Roman"/>
          <w:sz w:val="20"/>
          <w:szCs w:val="20"/>
          <w:lang w:val="en-GB"/>
        </w:rPr>
        <w:t>,</w:t>
      </w:r>
      <w:r w:rsidRPr="004F09BE">
        <w:rPr>
          <w:rFonts w:ascii="Times New Roman" w:hAnsi="Times New Roman" w:cs="Times New Roman"/>
          <w:sz w:val="20"/>
          <w:szCs w:val="20"/>
          <w:lang w:val="en-GB"/>
        </w:rPr>
        <w:t xml:space="preserve"> no statistical significance was </w:t>
      </w:r>
      <w:r w:rsidR="004F147F" w:rsidRPr="004F09BE">
        <w:rPr>
          <w:rFonts w:ascii="Times New Roman" w:hAnsi="Times New Roman" w:cs="Times New Roman"/>
          <w:sz w:val="20"/>
          <w:szCs w:val="20"/>
          <w:lang w:val="en-GB"/>
        </w:rPr>
        <w:t>found between</w:t>
      </w:r>
      <w:r w:rsidRPr="004F09BE">
        <w:rPr>
          <w:rFonts w:ascii="Times New Roman" w:hAnsi="Times New Roman" w:cs="Times New Roman"/>
          <w:sz w:val="20"/>
          <w:szCs w:val="20"/>
          <w:lang w:val="en-GB"/>
        </w:rPr>
        <w:t xml:space="preserve"> the correlation </w:t>
      </w:r>
      <w:r w:rsidR="004F147F" w:rsidRPr="004F09BE">
        <w:rPr>
          <w:rFonts w:ascii="Times New Roman" w:hAnsi="Times New Roman" w:cs="Times New Roman"/>
          <w:sz w:val="20"/>
          <w:szCs w:val="20"/>
          <w:lang w:val="en-GB"/>
        </w:rPr>
        <w:t xml:space="preserve">of </w:t>
      </w:r>
      <w:r w:rsidRPr="004F09BE">
        <w:rPr>
          <w:rFonts w:ascii="Times New Roman" w:hAnsi="Times New Roman" w:cs="Times New Roman"/>
          <w:sz w:val="20"/>
          <w:szCs w:val="20"/>
          <w:lang w:val="en-GB"/>
        </w:rPr>
        <w:t>the RIBS-I (items 5-8) and the MAKS</w:t>
      </w:r>
      <w:r w:rsidR="00464F4B" w:rsidRPr="004F09BE">
        <w:rPr>
          <w:rFonts w:ascii="Times New Roman" w:hAnsi="Times New Roman" w:cs="Times New Roman"/>
          <w:sz w:val="20"/>
          <w:szCs w:val="20"/>
          <w:lang w:val="en-GB"/>
        </w:rPr>
        <w:t>-I</w:t>
      </w:r>
      <w:r w:rsidRPr="004F09BE">
        <w:rPr>
          <w:rFonts w:ascii="Times New Roman" w:hAnsi="Times New Roman" w:cs="Times New Roman"/>
          <w:sz w:val="20"/>
          <w:szCs w:val="20"/>
          <w:lang w:val="en-GB"/>
        </w:rPr>
        <w:t>.</w:t>
      </w:r>
      <w:r w:rsidR="00464F4B" w:rsidRPr="004F09BE">
        <w:rPr>
          <w:rFonts w:ascii="Times New Roman" w:hAnsi="Times New Roman" w:cs="Times New Roman"/>
          <w:sz w:val="20"/>
          <w:szCs w:val="20"/>
          <w:lang w:val="en-GB"/>
        </w:rPr>
        <w:t xml:space="preserve"> </w:t>
      </w:r>
      <w:r w:rsidRPr="004F09BE">
        <w:rPr>
          <w:rFonts w:ascii="Times New Roman" w:hAnsi="Times New Roman" w:cs="Times New Roman"/>
          <w:sz w:val="20"/>
          <w:szCs w:val="20"/>
          <w:lang w:val="en-GB"/>
        </w:rPr>
        <w:t xml:space="preserve"> </w:t>
      </w:r>
      <w:r w:rsidR="00464F4B" w:rsidRPr="004F09BE">
        <w:rPr>
          <w:rFonts w:ascii="Times New Roman" w:hAnsi="Times New Roman" w:cs="Times New Roman"/>
          <w:sz w:val="20"/>
          <w:szCs w:val="20"/>
          <w:lang w:val="en-GB"/>
        </w:rPr>
        <w:t xml:space="preserve">However, the value of the correlation coefficient (ρ) for both correlations </w:t>
      </w:r>
      <w:r w:rsidR="0025273A" w:rsidRPr="004F09BE">
        <w:rPr>
          <w:rFonts w:ascii="Times New Roman" w:hAnsi="Times New Roman" w:cs="Times New Roman"/>
          <w:sz w:val="20"/>
          <w:szCs w:val="20"/>
          <w:lang w:val="en-GB"/>
        </w:rPr>
        <w:t>are</w:t>
      </w:r>
      <w:r w:rsidR="00464F4B" w:rsidRPr="004F09BE">
        <w:rPr>
          <w:rFonts w:ascii="Times New Roman" w:hAnsi="Times New Roman" w:cs="Times New Roman"/>
          <w:sz w:val="20"/>
          <w:szCs w:val="20"/>
          <w:lang w:val="en-GB"/>
        </w:rPr>
        <w:t xml:space="preserve"> between 0 and 1, thus indicating a directly proportional association between the two variables. This positive correlation, although not statistically significant, has already been identified in previous researches</w:t>
      </w:r>
      <w:r w:rsidR="008B5A69" w:rsidRPr="004F09BE">
        <w:rPr>
          <w:rFonts w:ascii="Times New Roman" w:hAnsi="Times New Roman" w:cs="Times New Roman"/>
          <w:sz w:val="20"/>
          <w:szCs w:val="20"/>
          <w:lang w:val="en-GB"/>
        </w:rPr>
        <w:t xml:space="preserve"> </w:t>
      </w:r>
      <w:r w:rsidR="008B5A69" w:rsidRPr="004F09BE">
        <w:rPr>
          <w:rFonts w:ascii="Times New Roman" w:hAnsi="Times New Roman" w:cs="Times New Roman"/>
          <w:sz w:val="20"/>
          <w:szCs w:val="20"/>
          <w:lang w:val="en-GB"/>
        </w:rPr>
        <w:fldChar w:fldCharType="begin"/>
      </w:r>
      <w:r w:rsidR="00A70FF6">
        <w:rPr>
          <w:rFonts w:ascii="Times New Roman" w:hAnsi="Times New Roman" w:cs="Times New Roman"/>
          <w:sz w:val="20"/>
          <w:szCs w:val="20"/>
          <w:lang w:val="en-GB"/>
        </w:rPr>
        <w:instrText xml:space="preserve"> ADDIN ZOTERO_ITEM CSL_CITATION {"citationID":"uRCQDl2t","properties":{"formattedCitation":"(J. Li et al., 2014)","plainCitation":"(J. Li et al., 2014)","noteIndex":0},"citationItems":[{"id":1668,"uris":["http://zotero.org/users/local/3bOTVbWd/items/SLDV8ISI"],"uri":["http://zotero.org/users/local/3bOTVbWd/items/SLDV8ISI"],"itemData":{"id":1668,"type":"article-journal","title":"Levels of stigma among community mental health staff in Guangzhou, China","container-title":"BMC Psychiatry","page":"231","volume":"14","archive_location":"25115221","abstract":"Stigma and discrimination are widely experienced by people with mental illness, even in healthcare settings. The purposes of this study were to assess mental health stigma among community mental health staff in Guangzhou, China and in doing so also to assess the psychometric properties of the Reported and Intended Behaviour Scale (RIBS) - Chinese version.|A cross-sectional survey was undertaken among 214 community mental health staff in Guangzhou from September to November, 2013. The Mental Health Knowledge Schedule (MAKS) and RIBS were administered together with the Mental Illness: Clinicians' Attitudes Scale (MICA) to evaluate staff stigma from the perspective of knowledge, attitudes and behaviour.|The total scores of RIBS, MAKS and MICA were (11.97 ± 3.41), (16.80 ± 5.39) and (51.69 ± 6.94) respectively. Female staff members were more willing to contact people with mental illness than males (t(212) = -2.85,P = 0.005) and had more knowledge about mental illness (t(212) = -2.28,P = 0.024). The Chinese version of RIBS had good internal consistency (alpha = 0.82), test-retest reliability (r = 0.68,P &lt; 0.001) and adequate convergent validity, as indicated by a significant negative correlation with the Chinese version of MICA(r = -0.43, P &lt; 0.001).|Our results show relatively high levels of stigma toward people with mental illness among community mental health staff in Guangzhou, China. There are slightly gender differences in discriminatory behaviours and stigma related knowledge of mental illness among community mental health staff, with female staff in general less stigmatising. Accordingly, anti-stigma programmes should be established among healthcare staff. In addition, the Chinese version of RIBS is a reliable, valid and acceptable measure which can be used to assess the willingness of participants to contact people with mental illness in future anti-stigma campaigns.","DOI":"10.1186/s12888-014-0231-x","ISSN":"1471-244X","shortTitle":"Levels of stigma among community mental health staff in Guangzhou, China","language":"eng","author":[{"family":"Li","given":"J."},{"family":"Thornicroft","given":"G."},{"family":"Huang","given":"Y."}],"issued":{"date-parts":[["2014",8]]}}}],"schema":"https://github.com/citation-style-language/schema/raw/master/csl-citation.json"} </w:instrText>
      </w:r>
      <w:r w:rsidR="008B5A69" w:rsidRPr="004F09BE">
        <w:rPr>
          <w:rFonts w:ascii="Times New Roman" w:hAnsi="Times New Roman" w:cs="Times New Roman"/>
          <w:sz w:val="20"/>
          <w:szCs w:val="20"/>
          <w:lang w:val="en-GB"/>
        </w:rPr>
        <w:fldChar w:fldCharType="separate"/>
      </w:r>
      <w:r w:rsidR="00A70FF6" w:rsidRPr="00A70FF6">
        <w:rPr>
          <w:rFonts w:ascii="Times New Roman" w:hAnsi="Times New Roman" w:cs="Times New Roman"/>
          <w:sz w:val="20"/>
          <w:lang w:val="en-US"/>
        </w:rPr>
        <w:t>(J. Li et al., 2014)</w:t>
      </w:r>
      <w:r w:rsidR="008B5A69" w:rsidRPr="004F09BE">
        <w:rPr>
          <w:rFonts w:ascii="Times New Roman" w:hAnsi="Times New Roman" w:cs="Times New Roman"/>
          <w:sz w:val="20"/>
          <w:szCs w:val="20"/>
          <w:lang w:val="en-GB"/>
        </w:rPr>
        <w:fldChar w:fldCharType="end"/>
      </w:r>
      <w:r w:rsidR="00464F4B" w:rsidRPr="004F09BE">
        <w:rPr>
          <w:rFonts w:ascii="Times New Roman" w:hAnsi="Times New Roman" w:cs="Times New Roman"/>
          <w:sz w:val="20"/>
          <w:szCs w:val="20"/>
          <w:lang w:val="en-GB"/>
        </w:rPr>
        <w:t>.</w:t>
      </w:r>
    </w:p>
    <w:p w14:paraId="4AEBB2B7" w14:textId="2D055EE1" w:rsidR="004D6A51" w:rsidRPr="004F09BE" w:rsidRDefault="004D6A51" w:rsidP="009C1923">
      <w:pPr>
        <w:spacing w:after="0" w:line="480" w:lineRule="auto"/>
        <w:jc w:val="both"/>
        <w:rPr>
          <w:rFonts w:ascii="Times New Roman" w:hAnsi="Times New Roman" w:cs="Times New Roman"/>
          <w:sz w:val="20"/>
          <w:szCs w:val="20"/>
          <w:lang w:val="en-GB"/>
        </w:rPr>
      </w:pPr>
      <w:r w:rsidRPr="004F09BE">
        <w:rPr>
          <w:rFonts w:ascii="Times New Roman" w:hAnsi="Times New Roman" w:cs="Times New Roman"/>
          <w:sz w:val="20"/>
          <w:szCs w:val="20"/>
          <w:lang w:val="en-GB"/>
        </w:rPr>
        <w:lastRenderedPageBreak/>
        <w:t xml:space="preserve">Finally, in relation to predictors of knowledge of mental disorders, our findings have shown that participation in </w:t>
      </w:r>
      <w:r w:rsidR="0033336D" w:rsidRPr="004F09BE">
        <w:rPr>
          <w:rFonts w:ascii="Times New Roman" w:hAnsi="Times New Roman" w:cs="Times New Roman"/>
          <w:sz w:val="20"/>
          <w:szCs w:val="20"/>
          <w:lang w:val="en-GB"/>
        </w:rPr>
        <w:t xml:space="preserve">scientific </w:t>
      </w:r>
      <w:r w:rsidRPr="004F09BE">
        <w:rPr>
          <w:rFonts w:ascii="Times New Roman" w:hAnsi="Times New Roman" w:cs="Times New Roman"/>
          <w:sz w:val="20"/>
          <w:szCs w:val="20"/>
          <w:lang w:val="en-GB"/>
        </w:rPr>
        <w:t xml:space="preserve">events on the topic of stigma in mental health can be considered a possible predictor of a greater knowledge of mental illness. </w:t>
      </w:r>
      <w:r w:rsidR="0033336D" w:rsidRPr="004F09BE">
        <w:rPr>
          <w:rFonts w:ascii="Times New Roman" w:hAnsi="Times New Roman" w:cs="Times New Roman"/>
          <w:sz w:val="20"/>
          <w:szCs w:val="20"/>
          <w:lang w:val="en-GB"/>
        </w:rPr>
        <w:t>Our result confirms previous Italian studies</w:t>
      </w:r>
      <w:r w:rsidR="008B5A69" w:rsidRPr="004F09BE">
        <w:rPr>
          <w:rFonts w:ascii="Times New Roman" w:hAnsi="Times New Roman" w:cs="Times New Roman"/>
          <w:sz w:val="20"/>
          <w:szCs w:val="20"/>
          <w:lang w:val="en-GB"/>
        </w:rPr>
        <w:t xml:space="preserve"> </w:t>
      </w:r>
      <w:r w:rsidR="008B5A69" w:rsidRPr="004F09BE">
        <w:rPr>
          <w:rFonts w:ascii="Times New Roman" w:hAnsi="Times New Roman" w:cs="Times New Roman"/>
          <w:sz w:val="20"/>
          <w:szCs w:val="20"/>
          <w:lang w:val="en-GB"/>
        </w:rPr>
        <w:fldChar w:fldCharType="begin"/>
      </w:r>
      <w:r w:rsidR="00A70FF6">
        <w:rPr>
          <w:rFonts w:ascii="Times New Roman" w:hAnsi="Times New Roman" w:cs="Times New Roman"/>
          <w:sz w:val="20"/>
          <w:szCs w:val="20"/>
          <w:lang w:val="en-GB"/>
        </w:rPr>
        <w:instrText xml:space="preserve"> ADDIN ZOTERO_ITEM CSL_CITATION {"citationID":"DbGyFWEK","properties":{"formattedCitation":"(Pingani, Catellani, et al., 2016; Pingani, Evans-Lacko, et al., 2016)","plainCitation":"(Pingani, Catellani, et al., 2016; Pingani, Evans-Lacko, et al., 2016)","noteIndex":0},"citationItems":[{"id":2178,"uris":["http://zotero.org/users/local/3bOTVbWd/items/Z3A5KVT7"],"uri":["http://zotero.org/users/local/3bOTVbWd/items/Z3A5KVT7"],"itemData":{"id":2178,"type":"article-journal","title":"Stigma in the context of schools: analysis of the phenomenon of stigma in a population of university students","container-title":"BMC Psychiatry","page":"29","volume":"16","archive_location":"26860706","abstract":"Students have stereotyped views about people with mental illness. In particular, they believe that these persons are incurable, dangerous, unpredictable and responsible for their condition. This study aims to investigate the levels of public stigma in an Italian university population.|The Attribution Questionnaire 27 - Italian Version (AQ-27-I) was administered to a sample of students from the Faculty of Medicine and Surgery of the University of Modena and Reggio Emilia. After examining the psychometric characteristics of the AQ-27-I (Cronbach's Alpha and Confirmatory Factor Analysis), multiple linear regression analyses were carried out to identify the predictors of stigmatizing attitudes in this population.|Three hundred and eleven students completed the questionnaire, with a response rate of 32.81 % (out of the 948 contacted by email). The AQ-27-I showed good psychometric properties with an α = .68, and the fit indices of the models that partially supported the factor structure and paths. The two variables identified as possible predictors of stigmatizing attitudes (total score of AQ-27-I) were age and time spent reading newspapers.|Antistigma campaigns are needed in university contexts, targeted in particular to students in health professions.","DOI":"10.1186/s12888-016-0734-8","ISSN":"1471-244X","shortTitle":"Stigma in the context of schools: analysis of the phenomenon of stigma in a population of university students","language":"eng","author":[{"family":"Pingani","given":"L."},{"family":"Catellani","given":"S."},{"family":"Del Vecchio","given":"V."},{"family":"Sampogna","given":"G."},{"family":"Ellefson","given":"S. E."},{"family":"Rigatelli","given":"M."},{"family":"Fiorillo","given":"A."},{"family":"Evans-Lacko","given":"S."},{"family":"Corrigan","given":"P. W."}],"issued":{"date-parts":[["2016"]]}}},{"id":2179,"uris":["http://zotero.org/users/local/3bOTVbWd/items/MT8ED6UM"],"uri":["http://zotero.org/users/local/3bOTVbWd/items/MT8ED6UM"],"itemData":{"id":2179,"type":"article-journal","title":"Psychometric validation of the Italian version of the Reported and Intended Behaviour Scale (RIBS)","container-title":"Epidemiol Psychiatr Sci","page":"485-492","volume":"25","issue":"5","archive_location":"26928054","abstract":"Many instruments have been developed and validated to assess the stigma associated with mental disorders and its various domains across different populations. To our knowledge, the Reported and Intended Behaviour Scale (RIBS) is the only validated questionnaire to analyse the presence of reported and intended stigmatising/discriminatory behaviours towards people with mental health problems in the general population. The aims of the study presented herein are to translate and validate the RIBS in Italian language and to adapt it to the Italian socio-cultural background (RIBS-I).|The RIBS considers reported and intended behaviours across four different domains: (1) living with, (2) working with, (3) living nearby and (4) continuing a relationship with someone with a mental health problem. The validation process included four phases: (1) translation/back translation of the questionnaire from English to Italian and vice versa; (2,3) face validity and reliability of RIBS-I; (4) description of model fit through confirmatory factor analysis. The questionnaire was administered to a sample of the general public via distribution in public places such as shopping centres, markets, squares, cinemas and other gathering places. Questionnaires were administered by trained mental health professionals.|A total of 447 lay respondents were recruited. The mean age was 38.08 (s.d. = ±14.74) years. Fifty-seven per cent of the sample (n = 257) were female. The Cronbach alpha of RIBS-I was 0.83. All indices of model fit were above the reference values: Goodness of Fit Index (GFI) = 0.987 (GFI &gt; 0.9); Adjusted Goodness of Fit Index (AGFI) = 0.975 (AGFI &gt; 0.9); Comparative Fit Index (CFI) = 0.994 (CFI &gt; 0.9); and Root-Mean-Square Error of Approximation (RMSEA) = 0.023 (RMSEA &lt; 0.05). The χ 2 = 23.60 (df = 19; p = 0.21) and χ 2/df = 1.24 supported the model.|The RIBS-I demonstrated good psychometric properties and it can be considered a useful tool to: (1) assess stigmatising (actual or potential) behaviours in the general population; (2) test the efficacy of anti-stigma campaigns and actions; (3) design further studies to better understand the relationship between the three different components of stigmatisation: knowledge, attitudes and behaviours.","DOI":"10.1017/S2045796015000633","ISSN":"2045-7960","shortTitle":"Psychometric validation of the Italian version of the Reported and Intended Behaviour Scale (RIBS)","language":"eng","author":[{"family":"Pingani","given":"L."},{"family":"Evans-Lacko","given":"S."},{"family":"Luciano","given":"M."},{"family":"Del Vecchio","given":"V."},{"family":"Ferrari","given":"S."},{"family":"Sampogna","given":"G."},{"family":"Croci","given":"I."},{"family":"Del Fatto","given":"T."},{"family":"Rigatelli","given":"M."},{"family":"Fiorillo","given":"A."}],"issued":{"date-parts":[["2016",10]]}}}],"schema":"https://github.com/citation-style-language/schema/raw/master/csl-citation.json"} </w:instrText>
      </w:r>
      <w:r w:rsidR="008B5A69" w:rsidRPr="004F09BE">
        <w:rPr>
          <w:rFonts w:ascii="Times New Roman" w:hAnsi="Times New Roman" w:cs="Times New Roman"/>
          <w:sz w:val="20"/>
          <w:szCs w:val="20"/>
          <w:lang w:val="en-GB"/>
        </w:rPr>
        <w:fldChar w:fldCharType="separate"/>
      </w:r>
      <w:r w:rsidR="00A70FF6" w:rsidRPr="00A70FF6">
        <w:rPr>
          <w:rFonts w:ascii="Times New Roman" w:hAnsi="Times New Roman" w:cs="Times New Roman"/>
          <w:sz w:val="20"/>
          <w:lang w:val="en-US"/>
        </w:rPr>
        <w:t>(Pingani, Catellani, et al., 2016; Pingani, Evans-Lacko, et al., 2016)</w:t>
      </w:r>
      <w:r w:rsidR="008B5A69" w:rsidRPr="004F09BE">
        <w:rPr>
          <w:rFonts w:ascii="Times New Roman" w:hAnsi="Times New Roman" w:cs="Times New Roman"/>
          <w:sz w:val="20"/>
          <w:szCs w:val="20"/>
          <w:lang w:val="en-GB"/>
        </w:rPr>
        <w:fldChar w:fldCharType="end"/>
      </w:r>
      <w:r w:rsidR="0033336D" w:rsidRPr="004F09BE">
        <w:rPr>
          <w:rFonts w:ascii="Times New Roman" w:hAnsi="Times New Roman" w:cs="Times New Roman"/>
          <w:sz w:val="20"/>
          <w:szCs w:val="20"/>
          <w:lang w:val="en-GB"/>
        </w:rPr>
        <w:t>: however, extreme caution is needed in the comparison of results</w:t>
      </w:r>
      <w:r w:rsidR="00D45F4F" w:rsidRPr="004F09BE">
        <w:rPr>
          <w:rFonts w:ascii="Times New Roman" w:hAnsi="Times New Roman" w:cs="Times New Roman"/>
          <w:sz w:val="20"/>
          <w:szCs w:val="20"/>
          <w:lang w:val="en-GB"/>
        </w:rPr>
        <w:t xml:space="preserve"> </w:t>
      </w:r>
      <w:r w:rsidR="0033336D" w:rsidRPr="004F09BE">
        <w:rPr>
          <w:rFonts w:ascii="Times New Roman" w:hAnsi="Times New Roman" w:cs="Times New Roman"/>
          <w:sz w:val="20"/>
          <w:szCs w:val="20"/>
          <w:lang w:val="en-GB"/>
        </w:rPr>
        <w:t>related to educational strategies as they are extremely heterogeneous for content and organizational modalities</w:t>
      </w:r>
      <w:r w:rsidR="008B5A69" w:rsidRPr="004F09BE">
        <w:rPr>
          <w:rFonts w:ascii="Times New Roman" w:hAnsi="Times New Roman" w:cs="Times New Roman"/>
          <w:sz w:val="20"/>
          <w:szCs w:val="20"/>
          <w:lang w:val="en-GB"/>
        </w:rPr>
        <w:t xml:space="preserve"> </w:t>
      </w:r>
      <w:r w:rsidR="008B5A69" w:rsidRPr="004F09BE">
        <w:rPr>
          <w:rFonts w:ascii="Times New Roman" w:hAnsi="Times New Roman" w:cs="Times New Roman"/>
          <w:sz w:val="20"/>
          <w:szCs w:val="20"/>
          <w:lang w:val="en-GB"/>
        </w:rPr>
        <w:fldChar w:fldCharType="begin"/>
      </w:r>
      <w:r w:rsidR="00A70FF6">
        <w:rPr>
          <w:rFonts w:ascii="Times New Roman" w:hAnsi="Times New Roman" w:cs="Times New Roman"/>
          <w:sz w:val="20"/>
          <w:szCs w:val="20"/>
          <w:lang w:val="en-GB"/>
        </w:rPr>
        <w:instrText xml:space="preserve"> ADDIN ZOTERO_ITEM CSL_CITATION {"citationID":"U3JsPZsa","properties":{"formattedCitation":"(Gronholm, Henderson, Deb, &amp; Thornicroft, 2017)","plainCitation":"(Gronholm, Henderson, Deb, &amp; Thornicroft, 2017)","noteIndex":0},"citationItems":[{"id":1147,"uris":["http://zotero.org/users/local/3bOTVbWd/items/TGWHKQ2J"],"uri":["http://zotero.org/users/local/3bOTVbWd/items/TGWHKQ2J"],"itemData":{"id":1147,"type":"article-journal","title":"Interventions to reduce discrimination and stigma: the state of the art","container-title":"Soc Psychiatry Psychiatr Epidemiol","page":"249-258","volume":"52","issue":"3","archive_location":"28144713","abstract":"There is a rich literature on the nature of mental health-related stigma and the processes by which it severely affects the life chances of people with mental health problems. However, applying this knowledge to deliver and evaluate interventions to reduce discrimination and stigma in a lasting way is a complex and long-term challenge.|We conducted a narrative synthesis of systematic reviews published since 2012, and supplemented this with papers published subsequently as examples of more recent work.|There is evidence for small to moderate positive impacts of both mass media campaigns and interventions for target groups in terms of stigma-related knowledge, attitudes, and intended behaviour in terms of desire for contact. However, the limited evidence from longer follow-up times suggests that it is not clear whether short-term contact interventions have a lasting impact.|The risk that short-term interventions may only have a short-term impact suggests a need to study longer term interventions and to use interim process and outcome data to improve interventions along the way. There is scope for more thorough application of intergroup contact theory whenever contact is used and of evidence-based teaching and assessment methods when skills training is used for target groups.","DOI":"10.1007/s00127-017-1341-9","ISSN":"1433-9285","shortTitle":"Interventions to reduce discrimination and stigma: the state of the art","language":"eng","author":[{"family":"Gronholm","given":"P. C."},{"family":"Henderson","given":"C."},{"family":"Deb","given":"T."},{"family":"Thornicroft","given":"G."}],"issued":{"date-parts":[["2017",3]]}}}],"schema":"https://github.com/citation-style-language/schema/raw/master/csl-citation.json"} </w:instrText>
      </w:r>
      <w:r w:rsidR="008B5A69" w:rsidRPr="004F09BE">
        <w:rPr>
          <w:rFonts w:ascii="Times New Roman" w:hAnsi="Times New Roman" w:cs="Times New Roman"/>
          <w:sz w:val="20"/>
          <w:szCs w:val="20"/>
          <w:lang w:val="en-GB"/>
        </w:rPr>
        <w:fldChar w:fldCharType="separate"/>
      </w:r>
      <w:r w:rsidR="00A70FF6" w:rsidRPr="00A70FF6">
        <w:rPr>
          <w:rFonts w:ascii="Times New Roman" w:hAnsi="Times New Roman" w:cs="Times New Roman"/>
          <w:sz w:val="20"/>
          <w:lang w:val="en-US"/>
        </w:rPr>
        <w:t>(Gronholm, Henderson, Deb, &amp; Thornicroft, 2017)</w:t>
      </w:r>
      <w:r w:rsidR="008B5A69" w:rsidRPr="004F09BE">
        <w:rPr>
          <w:rFonts w:ascii="Times New Roman" w:hAnsi="Times New Roman" w:cs="Times New Roman"/>
          <w:sz w:val="20"/>
          <w:szCs w:val="20"/>
          <w:lang w:val="en-GB"/>
        </w:rPr>
        <w:fldChar w:fldCharType="end"/>
      </w:r>
      <w:r w:rsidR="0033336D" w:rsidRPr="004F09BE">
        <w:rPr>
          <w:rFonts w:ascii="Times New Roman" w:hAnsi="Times New Roman" w:cs="Times New Roman"/>
          <w:sz w:val="20"/>
          <w:szCs w:val="20"/>
          <w:lang w:val="en-GB"/>
        </w:rPr>
        <w:t>.</w:t>
      </w:r>
    </w:p>
    <w:p w14:paraId="3F524595" w14:textId="1599E58B" w:rsidR="00D45F4F" w:rsidRPr="004F09BE" w:rsidRDefault="009414A3" w:rsidP="009C1923">
      <w:pPr>
        <w:spacing w:after="0" w:line="480" w:lineRule="auto"/>
        <w:jc w:val="both"/>
        <w:rPr>
          <w:rFonts w:ascii="Times New Roman" w:hAnsi="Times New Roman" w:cs="Times New Roman"/>
          <w:sz w:val="20"/>
          <w:szCs w:val="20"/>
          <w:lang w:val="en-GB"/>
        </w:rPr>
      </w:pPr>
      <w:r w:rsidRPr="004F09BE">
        <w:rPr>
          <w:rFonts w:ascii="Times New Roman" w:hAnsi="Times New Roman" w:cs="Times New Roman"/>
          <w:sz w:val="20"/>
          <w:szCs w:val="20"/>
          <w:lang w:val="en-GB"/>
        </w:rPr>
        <w:t xml:space="preserve">Previous studies demonstrates that knowing someone with a mental health problem is strongly associated with mental health-related knowledge, attitudes and </w:t>
      </w:r>
      <w:r w:rsidR="0025273A" w:rsidRPr="004F09BE">
        <w:rPr>
          <w:rFonts w:ascii="Times New Roman" w:hAnsi="Times New Roman" w:cs="Times New Roman"/>
          <w:sz w:val="20"/>
          <w:szCs w:val="20"/>
          <w:lang w:val="en-GB"/>
        </w:rPr>
        <w:t>behaviour</w:t>
      </w:r>
      <w:r w:rsidR="008B5A69" w:rsidRPr="004F09BE">
        <w:rPr>
          <w:rFonts w:ascii="Times New Roman" w:hAnsi="Times New Roman" w:cs="Times New Roman"/>
          <w:sz w:val="20"/>
          <w:szCs w:val="20"/>
          <w:lang w:val="en-GB"/>
        </w:rPr>
        <w:t xml:space="preserve"> </w:t>
      </w:r>
      <w:r w:rsidR="008B5A69" w:rsidRPr="004F09BE">
        <w:rPr>
          <w:rFonts w:ascii="Times New Roman" w:hAnsi="Times New Roman" w:cs="Times New Roman"/>
          <w:sz w:val="20"/>
          <w:szCs w:val="20"/>
          <w:lang w:val="en-GB"/>
        </w:rPr>
        <w:fldChar w:fldCharType="begin"/>
      </w:r>
      <w:r w:rsidR="00A70FF6">
        <w:rPr>
          <w:rFonts w:ascii="Times New Roman" w:hAnsi="Times New Roman" w:cs="Times New Roman"/>
          <w:sz w:val="20"/>
          <w:szCs w:val="20"/>
          <w:lang w:val="en-GB"/>
        </w:rPr>
        <w:instrText xml:space="preserve"> ADDIN ZOTERO_ITEM CSL_CITATION {"citationID":"lsVDLDRv","properties":{"formattedCitation":"(S. Evans-Lacko, London, Little, Henderson, &amp; Thornicroft, 2010; Sara Evans-Lacko et al., 2013)","plainCitation":"(S. Evans-Lacko, London, Little, Henderson, &amp; Thornicroft, 2010; Sara Evans-Lacko et al., 2013)","noteIndex":0},"citationItems":[{"id":857,"uris":["http://zotero.org/users/local/3bOTVbWd/items/9Z8272J5"],"uri":["http://zotero.org/users/local/3bOTVbWd/items/9Z8272J5"],"itemData":{"id":857,"type":"article-journal","title":"Public knowledge, attitudes and behaviour regarding people with mental illness in England 2009-2012","container-title":"The British Journal of Psychiatry","page":"s51","volume":"202","issue":"s55","abstract":"Background Public stigma against people with mental health problems is damaging to individuals with mental illness and is associated with substantial societal burden. Aims To investigate whether public knowledge, attitudes and behaviour in relation to people with mental health problems have improved among the English population since the inception of the Time To Change programme in 2009. Method We analysed longitudinal trends in public knowledge, attitudes and behaviour between 2009 and 2012 among a nationally representative sample of English adults. Results There were improvements in intended behaviour (0.07 standard deviation units, 95% CI 0.01-0.14) and a non-significant trend for improvement in attitudes (P = 0.08) among the English population. There was, however, no significant improvement in knowledge or reported behaviour. Conclusions The findings provide support for effectiveness of the national Time to Change programme against stigma and discrimination in improving attitudes and intended behaviour, but not knowledge, among the public in England.","DOI":"10.1192/bjp.bp.112.112979","shortTitle":"Public knowledge, attitudes and behaviour regarding people with mental illness in England 2009-2012","author":[{"family":"Evans-Lacko","given":"Sara"},{"family":"Henderson","given":"Claire"},{"family":"Thornicroft","given":"Graham"}],"issued":{"date-parts":[["2013"]]}}},{"id":851,"uris":["http://zotero.org/users/local/3bOTVbWd/items/R6VLRNWJ"],"uri":["http://zotero.org/users/local/3bOTVbWd/items/R6VLRNWJ"],"itemData":{"id":851,"type":"article-journal","title":"Evaluation of a brief anti-stigma campaign in Cambridge: do short-term campaigns work?","container-title":"BMC Public Health","page":"339","volume":"10","archive_location":"20546596","abstract":"In view of the high costs of mass-media campaigns, it is important to understand whether it is possible for a media campaign to have significant population effects over a short period of time. This paper explores this question specifically in reference to stigma and discrimination against people with mental health problems using the Time to Change Cambridge anti-stigma campaign as an example.|410 face-to-face interviews were performed pre, during and post campaign activity to assess campaign awareness and mental health-related knowledge, attitudes and behaviours.|Although campaign awareness was not sustained following campaign activity, significant and sustained shifts occurred for mental health-related knowledge items. Specifically, there was a 24% (p &lt; 0.001) increase in persons agreeing with the statement: If a friend had a mental health problem, I know what advice to give them to get professional help, following the campaign. Additionally, for the statement: Medication can be an effective treatment for people with mental health problems, there was a 10% rise (p = 0.05) in the proportion of interviewees responding 'agree' or 'strongly agree' following the campaign. These changes, however, were not evident for attitudinal or behaviour related questions.|Although these results only reflect the impact of one small scale campaign, these preliminary findings suggest several considerations for mass-media campaign development and evaluation strategies such as: (1) Aiming to influence outcomes pertaining to knowledge in the short term; (2) Planning realistic and targeted outcomes over the short, medium and long term during sustained campaigns; and (3) Monitoring indirect campaign effects such as social discourse or other social networking/contact in the evaluation.","DOI":"10.1186/1471-2458-10-339","ISSN":"1471-2458","shortTitle":"Evaluation of a brief anti-stigma campaign in Cambridge: do short-term campaigns work?","language":"eng","author":[{"family":"Evans-Lacko","given":"S."},{"family":"London","given":"J."},{"family":"Little","given":"K."},{"family":"Henderson","given":"C."},{"family":"Thornicroft","given":"G."}],"issued":{"date-parts":[["2010"]]}}}],"schema":"https://github.com/citation-style-language/schema/raw/master/csl-citation.json"} </w:instrText>
      </w:r>
      <w:r w:rsidR="008B5A69" w:rsidRPr="004F09BE">
        <w:rPr>
          <w:rFonts w:ascii="Times New Roman" w:hAnsi="Times New Roman" w:cs="Times New Roman"/>
          <w:sz w:val="20"/>
          <w:szCs w:val="20"/>
          <w:lang w:val="en-GB"/>
        </w:rPr>
        <w:fldChar w:fldCharType="separate"/>
      </w:r>
      <w:r w:rsidR="00A70FF6" w:rsidRPr="00A70FF6">
        <w:rPr>
          <w:rFonts w:ascii="Times New Roman" w:hAnsi="Times New Roman" w:cs="Times New Roman"/>
          <w:sz w:val="20"/>
          <w:lang w:val="en-US"/>
        </w:rPr>
        <w:t>(S. Evans-Lacko, London, Little, Henderson, &amp; Thornicroft, 2010; Sara Evans-Lacko et al., 2013)</w:t>
      </w:r>
      <w:r w:rsidR="008B5A69" w:rsidRPr="004F09BE">
        <w:rPr>
          <w:rFonts w:ascii="Times New Roman" w:hAnsi="Times New Roman" w:cs="Times New Roman"/>
          <w:sz w:val="20"/>
          <w:szCs w:val="20"/>
          <w:lang w:val="en-GB"/>
        </w:rPr>
        <w:fldChar w:fldCharType="end"/>
      </w:r>
      <w:r w:rsidRPr="004F09BE">
        <w:rPr>
          <w:rFonts w:ascii="Times New Roman" w:hAnsi="Times New Roman" w:cs="Times New Roman"/>
          <w:sz w:val="20"/>
          <w:szCs w:val="20"/>
          <w:lang w:val="en-GB"/>
        </w:rPr>
        <w:t xml:space="preserve">: our results confirm this association with a greater mental health knowledge (total score items 1-6) in respondents who have a relative with a psychiatric disorder. However, it is interesting to note that there is no association between having a family member with mental health and knowledge of different clinical conditions (total score items 7-12): we can hypothesize that closeness can lead to an increase in the knowledge of the "status" and rights of a person with </w:t>
      </w:r>
      <w:r w:rsidR="00A66E7A" w:rsidRPr="004F09BE">
        <w:rPr>
          <w:rFonts w:ascii="Times New Roman" w:hAnsi="Times New Roman" w:cs="Times New Roman"/>
          <w:sz w:val="20"/>
          <w:szCs w:val="20"/>
          <w:lang w:val="en-GB"/>
        </w:rPr>
        <w:t>mental illness</w:t>
      </w:r>
      <w:r w:rsidRPr="004F09BE">
        <w:rPr>
          <w:rFonts w:ascii="Times New Roman" w:hAnsi="Times New Roman" w:cs="Times New Roman"/>
          <w:sz w:val="20"/>
          <w:szCs w:val="20"/>
          <w:lang w:val="en-GB"/>
        </w:rPr>
        <w:t xml:space="preserve"> but not to an increase in the knowledge of different clinical conditions.</w:t>
      </w:r>
      <w:r w:rsidR="00A66E7A" w:rsidRPr="004F09BE">
        <w:rPr>
          <w:rFonts w:ascii="Times New Roman" w:hAnsi="Times New Roman" w:cs="Times New Roman"/>
          <w:sz w:val="20"/>
          <w:szCs w:val="20"/>
          <w:lang w:val="en-GB"/>
        </w:rPr>
        <w:t xml:space="preserve"> </w:t>
      </w:r>
      <w:r w:rsidR="000E34B1" w:rsidRPr="004F09BE">
        <w:rPr>
          <w:rFonts w:ascii="Times New Roman" w:hAnsi="Times New Roman" w:cs="Times New Roman"/>
          <w:sz w:val="20"/>
          <w:szCs w:val="20"/>
          <w:lang w:val="en-GB"/>
        </w:rPr>
        <w:t>The levels of recognition and familiarity with various conditions (total score items 7-12) it is also associated with a higher level of school qualification (β=0</w:t>
      </w:r>
      <w:r w:rsidR="00C330E0" w:rsidRPr="004F09BE">
        <w:rPr>
          <w:rFonts w:ascii="Times New Roman" w:hAnsi="Times New Roman" w:cs="Times New Roman"/>
          <w:sz w:val="20"/>
          <w:szCs w:val="20"/>
          <w:lang w:val="en-GB"/>
        </w:rPr>
        <w:t>.</w:t>
      </w:r>
      <w:r w:rsidR="000E34B1" w:rsidRPr="004F09BE">
        <w:rPr>
          <w:rFonts w:ascii="Times New Roman" w:hAnsi="Times New Roman" w:cs="Times New Roman"/>
          <w:sz w:val="20"/>
          <w:szCs w:val="20"/>
          <w:lang w:val="en-GB"/>
        </w:rPr>
        <w:t>11; p=0</w:t>
      </w:r>
      <w:r w:rsidR="00C330E0" w:rsidRPr="004F09BE">
        <w:rPr>
          <w:rFonts w:ascii="Times New Roman" w:hAnsi="Times New Roman" w:cs="Times New Roman"/>
          <w:sz w:val="20"/>
          <w:szCs w:val="20"/>
          <w:lang w:val="en-GB"/>
        </w:rPr>
        <w:t>.</w:t>
      </w:r>
      <w:r w:rsidR="000E34B1" w:rsidRPr="004F09BE">
        <w:rPr>
          <w:rFonts w:ascii="Times New Roman" w:hAnsi="Times New Roman" w:cs="Times New Roman"/>
          <w:sz w:val="20"/>
          <w:szCs w:val="20"/>
          <w:lang w:val="en-GB"/>
        </w:rPr>
        <w:t>03). Greater mental health knowledge (total score items 1-6) is associated, as just describe in literature</w:t>
      </w:r>
      <w:r w:rsidR="008B5A69" w:rsidRPr="004F09BE">
        <w:rPr>
          <w:rFonts w:ascii="Times New Roman" w:hAnsi="Times New Roman" w:cs="Times New Roman"/>
          <w:sz w:val="20"/>
          <w:szCs w:val="20"/>
          <w:lang w:val="en-GB"/>
        </w:rPr>
        <w:t xml:space="preserve"> </w:t>
      </w:r>
      <w:r w:rsidR="008B5A69" w:rsidRPr="004F09BE">
        <w:rPr>
          <w:rFonts w:ascii="Times New Roman" w:hAnsi="Times New Roman" w:cs="Times New Roman"/>
          <w:sz w:val="20"/>
          <w:szCs w:val="20"/>
          <w:lang w:val="en-GB"/>
        </w:rPr>
        <w:fldChar w:fldCharType="begin"/>
      </w:r>
      <w:r w:rsidR="00A70FF6">
        <w:rPr>
          <w:rFonts w:ascii="Times New Roman" w:hAnsi="Times New Roman" w:cs="Times New Roman"/>
          <w:sz w:val="20"/>
          <w:szCs w:val="20"/>
          <w:lang w:val="en-GB"/>
        </w:rPr>
        <w:instrText xml:space="preserve"> ADDIN ZOTERO_ITEM CSL_CITATION {"citationID":"zArFi8gT","properties":{"formattedCitation":"(Angermeyer, Matschinger, &amp; Holzinger, 1998; Sara Evans-Lacko et al., 2013)","plainCitation":"(Angermeyer, Matschinger, &amp; Holzinger, 1998; Sara Evans-Lacko et al., 2013)","noteIndex":0},"citationItems":[{"id":857,"uris":["http://zotero.org/users/local/3bOTVbWd/items/9Z8272J5"],"uri":["http://zotero.org/users/local/3bOTVbWd/items/9Z8272J5"],"itemData":{"id":857,"type":"article-journal","title":"Public knowledge, attitudes and behaviour regarding people with mental illness in England 2009-2012","container-title":"The British Journal of Psychiatry","page":"s51","volume":"202","issue":"s55","abstract":"Background Public stigma against people with mental health problems is damaging to individuals with mental illness and is associated with substantial societal burden. Aims To investigate whether public knowledge, attitudes and behaviour in relation to people with mental health problems have improved among the English population since the inception of the Time To Change programme in 2009. Method We analysed longitudinal trends in public knowledge, attitudes and behaviour between 2009 and 2012 among a nationally representative sample of English adults. Results There were improvements in intended behaviour (0.07 standard deviation units, 95% CI 0.01-0.14) and a non-significant trend for improvement in attitudes (P = 0.08) among the English population. There was, however, no significant improvement in knowledge or reported behaviour. Conclusions The findings provide support for effectiveness of the national Time to Change programme against stigma and discrimination in improving attitudes and intended behaviour, but not knowledge, among the public in England.","DOI":"10.1192/bjp.bp.112.112979","shortTitle":"Public knowledge, attitudes and behaviour regarding people with mental illness in England 2009-2012","author":[{"family":"Evans-Lacko","given":"Sara"},{"family":"Henderson","given":"Claire"},{"family":"Thornicroft","given":"Graham"}],"issued":{"date-parts":[["2013"]]}}},{"id":164,"uris":["http://zotero.org/users/local/3bOTVbWd/items/KTCNFISH"],"uri":["http://zotero.org/users/local/3bOTVbWd/items/KTCNFISH"],"itemData":{"id":164,"type":"article-journal","title":"Gender and attitudes towards people with schizophrenia. Results of a representative survey in the Federal Republic of Germany","container-title":"Int J Soc Psychiatry","page":"107-16","volume":"44","issue":"2","archive_location":"9675630","abstract":"Based on the observation that the course of schizophrenia appears to be more unfavourable in men than in women, we examined whether male suffers are exposed to more negative and less positive emotional reactions and are met with a greater amount of rejection by their environment than their female counterparts. Data from a representative survey conducted in the 'old' Federal Republic of Germany during 1990 did not yield the expected gender difference with regard to emotional reactions. There were, however, some gender differences on the side of the respondents: Women expressed more feelings of anxiety and tended to show more prosocial reactions. Social distance tended to be slightly more pronounced towards men than towards women. This applied to both schizophrenia and alcoholism. The gender of the respondents, on the other hand, was of no importance for social distance.","ISSN":"0020-7640","shortTitle":"Gender and attitudes towards people with schizophrenia. Results of a representative survey in the Federal Republic of Germany","language":"eng","author":[{"family":"Angermeyer","given":"M. C."},{"family":"Matschinger","given":"H."},{"family":"Holzinger","given":"A."}],"issued":{"date-parts":[["1998"]]}}}],"schema":"https://github.com/citation-style-language/schema/raw/master/csl-citation.json"} </w:instrText>
      </w:r>
      <w:r w:rsidR="008B5A69" w:rsidRPr="004F09BE">
        <w:rPr>
          <w:rFonts w:ascii="Times New Roman" w:hAnsi="Times New Roman" w:cs="Times New Roman"/>
          <w:sz w:val="20"/>
          <w:szCs w:val="20"/>
          <w:lang w:val="en-GB"/>
        </w:rPr>
        <w:fldChar w:fldCharType="separate"/>
      </w:r>
      <w:r w:rsidR="00A70FF6" w:rsidRPr="00A70FF6">
        <w:rPr>
          <w:rFonts w:ascii="Times New Roman" w:hAnsi="Times New Roman" w:cs="Times New Roman"/>
          <w:sz w:val="20"/>
          <w:lang w:val="en-US"/>
        </w:rPr>
        <w:t>(Angermeyer, Matschinger, &amp; Holzinger, 1998; Sara Evans-Lacko et al., 2013)</w:t>
      </w:r>
      <w:r w:rsidR="008B5A69" w:rsidRPr="004F09BE">
        <w:rPr>
          <w:rFonts w:ascii="Times New Roman" w:hAnsi="Times New Roman" w:cs="Times New Roman"/>
          <w:sz w:val="20"/>
          <w:szCs w:val="20"/>
          <w:lang w:val="en-GB"/>
        </w:rPr>
        <w:fldChar w:fldCharType="end"/>
      </w:r>
      <w:r w:rsidR="000E34B1" w:rsidRPr="004F09BE">
        <w:rPr>
          <w:rFonts w:ascii="Times New Roman" w:hAnsi="Times New Roman" w:cs="Times New Roman"/>
          <w:sz w:val="20"/>
          <w:szCs w:val="20"/>
          <w:lang w:val="en-GB"/>
        </w:rPr>
        <w:t xml:space="preserve">, to </w:t>
      </w:r>
      <w:r w:rsidR="00273815" w:rsidRPr="004F09BE">
        <w:rPr>
          <w:rFonts w:ascii="Times New Roman" w:hAnsi="Times New Roman" w:cs="Times New Roman"/>
          <w:sz w:val="20"/>
          <w:szCs w:val="20"/>
          <w:lang w:val="en-GB"/>
        </w:rPr>
        <w:t>female respondents</w:t>
      </w:r>
      <w:r w:rsidR="000E34B1" w:rsidRPr="004F09BE">
        <w:rPr>
          <w:rFonts w:ascii="Times New Roman" w:hAnsi="Times New Roman" w:cs="Times New Roman"/>
          <w:sz w:val="20"/>
          <w:szCs w:val="20"/>
          <w:lang w:val="en-GB"/>
        </w:rPr>
        <w:t>.</w:t>
      </w:r>
      <w:r w:rsidR="0071598E" w:rsidRPr="004F09BE">
        <w:rPr>
          <w:rFonts w:ascii="Times New Roman" w:hAnsi="Times New Roman" w:cs="Times New Roman"/>
          <w:sz w:val="20"/>
          <w:szCs w:val="20"/>
          <w:lang w:val="en-GB"/>
        </w:rPr>
        <w:t xml:space="preserve"> </w:t>
      </w:r>
    </w:p>
    <w:p w14:paraId="227C0A30" w14:textId="1F0C7ADD" w:rsidR="003B319B" w:rsidRDefault="00BE58B5" w:rsidP="009C1923">
      <w:pPr>
        <w:spacing w:after="0" w:line="480" w:lineRule="auto"/>
        <w:jc w:val="both"/>
        <w:rPr>
          <w:rFonts w:ascii="Times New Roman" w:hAnsi="Times New Roman" w:cs="Times New Roman"/>
          <w:sz w:val="20"/>
          <w:szCs w:val="20"/>
          <w:lang w:val="en-GB"/>
        </w:rPr>
      </w:pPr>
      <w:r w:rsidRPr="004F09BE">
        <w:rPr>
          <w:rFonts w:ascii="Times New Roman" w:hAnsi="Times New Roman" w:cs="Times New Roman"/>
          <w:sz w:val="20"/>
          <w:szCs w:val="20"/>
          <w:lang w:val="en-GB"/>
        </w:rPr>
        <w:t xml:space="preserve">One of the main strengths of this study is the large sample size and the adoption of a </w:t>
      </w:r>
      <w:r w:rsidR="0025273A" w:rsidRPr="004F09BE">
        <w:rPr>
          <w:rFonts w:ascii="Times New Roman" w:hAnsi="Times New Roman" w:cs="Times New Roman"/>
          <w:sz w:val="20"/>
          <w:szCs w:val="20"/>
          <w:lang w:val="en-GB"/>
        </w:rPr>
        <w:t>multicentre</w:t>
      </w:r>
      <w:r w:rsidRPr="004F09BE">
        <w:rPr>
          <w:rFonts w:ascii="Times New Roman" w:hAnsi="Times New Roman" w:cs="Times New Roman"/>
          <w:sz w:val="20"/>
          <w:szCs w:val="20"/>
          <w:lang w:val="en-GB"/>
        </w:rPr>
        <w:t xml:space="preserve"> design, which aid</w:t>
      </w:r>
      <w:r w:rsidR="007C4A86" w:rsidRPr="004F09BE">
        <w:rPr>
          <w:rFonts w:ascii="Times New Roman" w:hAnsi="Times New Roman" w:cs="Times New Roman"/>
          <w:sz w:val="20"/>
          <w:szCs w:val="20"/>
          <w:lang w:val="en-GB"/>
        </w:rPr>
        <w:t>s</w:t>
      </w:r>
      <w:r w:rsidRPr="004F09BE">
        <w:rPr>
          <w:rFonts w:ascii="Times New Roman" w:hAnsi="Times New Roman" w:cs="Times New Roman"/>
          <w:sz w:val="20"/>
          <w:szCs w:val="20"/>
          <w:lang w:val="en-GB"/>
        </w:rPr>
        <w:t xml:space="preserve"> generalizability of our findings. On the other hand, we must </w:t>
      </w:r>
      <w:r w:rsidR="00BB038D" w:rsidRPr="004F09BE">
        <w:rPr>
          <w:rFonts w:ascii="Times New Roman" w:hAnsi="Times New Roman" w:cs="Times New Roman"/>
          <w:sz w:val="20"/>
          <w:szCs w:val="20"/>
          <w:lang w:val="en-GB"/>
        </w:rPr>
        <w:t>acknowledge</w:t>
      </w:r>
      <w:r w:rsidRPr="004F09BE">
        <w:rPr>
          <w:rFonts w:ascii="Times New Roman" w:hAnsi="Times New Roman" w:cs="Times New Roman"/>
          <w:sz w:val="20"/>
          <w:szCs w:val="20"/>
          <w:lang w:val="en-GB"/>
        </w:rPr>
        <w:t xml:space="preserve"> the </w:t>
      </w:r>
      <w:r w:rsidR="007C4A86" w:rsidRPr="004F09BE">
        <w:rPr>
          <w:rFonts w:ascii="Times New Roman" w:hAnsi="Times New Roman" w:cs="Times New Roman"/>
          <w:sz w:val="20"/>
          <w:szCs w:val="20"/>
          <w:lang w:val="en-GB"/>
        </w:rPr>
        <w:t>uns</w:t>
      </w:r>
      <w:r w:rsidRPr="004F09BE">
        <w:rPr>
          <w:rFonts w:ascii="Times New Roman" w:hAnsi="Times New Roman" w:cs="Times New Roman"/>
          <w:sz w:val="20"/>
          <w:szCs w:val="20"/>
          <w:lang w:val="en-GB"/>
        </w:rPr>
        <w:t xml:space="preserve">atisfying reliability score. It must be considered that even the English version does not show </w:t>
      </w:r>
      <w:r w:rsidR="00BB038D" w:rsidRPr="004F09BE">
        <w:rPr>
          <w:rFonts w:ascii="Times New Roman" w:hAnsi="Times New Roman" w:cs="Times New Roman"/>
          <w:sz w:val="20"/>
          <w:szCs w:val="20"/>
          <w:lang w:val="en-GB"/>
        </w:rPr>
        <w:t>a</w:t>
      </w:r>
      <w:r w:rsidRPr="004F09BE">
        <w:rPr>
          <w:rFonts w:ascii="Times New Roman" w:hAnsi="Times New Roman" w:cs="Times New Roman"/>
          <w:sz w:val="20"/>
          <w:szCs w:val="20"/>
          <w:lang w:val="en-GB"/>
        </w:rPr>
        <w:t xml:space="preserve"> high reliability score. In fact, the MAKS cannot be used as scale and the internal consistency is not so relevant since people’s knowledge may be domain specific; therefore, even in the Italian version we have decided to calculate it to emphasize the value obtained as an indicator of trends in responses</w:t>
      </w:r>
      <w:r w:rsidR="008B5A69" w:rsidRPr="004F09BE">
        <w:rPr>
          <w:rFonts w:ascii="Times New Roman" w:hAnsi="Times New Roman" w:cs="Times New Roman"/>
          <w:sz w:val="20"/>
          <w:szCs w:val="20"/>
          <w:lang w:val="en-GB"/>
        </w:rPr>
        <w:t xml:space="preserve"> </w:t>
      </w:r>
      <w:r w:rsidR="008B5A69" w:rsidRPr="004F09BE">
        <w:rPr>
          <w:rFonts w:ascii="Times New Roman" w:hAnsi="Times New Roman" w:cs="Times New Roman"/>
          <w:sz w:val="20"/>
          <w:szCs w:val="20"/>
          <w:lang w:val="en-GB"/>
        </w:rPr>
        <w:fldChar w:fldCharType="begin"/>
      </w:r>
      <w:r w:rsidR="00A70FF6">
        <w:rPr>
          <w:rFonts w:ascii="Times New Roman" w:hAnsi="Times New Roman" w:cs="Times New Roman"/>
          <w:sz w:val="20"/>
          <w:szCs w:val="20"/>
          <w:lang w:val="en-GB"/>
        </w:rPr>
        <w:instrText xml:space="preserve"> ADDIN ZOTERO_ITEM CSL_CITATION {"citationID":"L33rUc2y","properties":{"formattedCitation":"(S. Evans-Lacko, Little, et al., 2010)","plainCitation":"(S. Evans-Lacko, Little, et al., 2010)","noteIndex":0},"citationItems":[{"id":848,"uris":["http://zotero.org/users/local/3bOTVbWd/items/8N5A83ZY"],"uri":["http://zotero.org/users/local/3bOTVbWd/items/8N5A83ZY"],"itemData":{"id":848,"type":"article-journal","title":"Development and psychometric properties of the Mental Health Knowledge Schedule","container-title":"Can J Psychiatry","page":"440-8","volume":"55","issue":"7","archive_location":"20704771","abstract":"Stigma has been conceptualized as comprised of 3 constructs: knowledge (ignorance), attitudes (prejudice), and behaviour (discrimination). We are not aware of a psychometrically tested instrument to assess knowledge about mental health problems among the general public. Our paper presents the results of the development stage and the psychometric properties of the Mental Health Knowledge Schedule (MAKS), an instrument to assess stigma-related mental health knowledge among the general public.|We describe the development of the MAKS in addition to 3 studies that were carried out to evaluate the psychometric properties of the MAKS. Adults aged 25 to 45 years in socioeconomic groups: B, C1, and C2 completed the instrument via face-to-face interview (n = 92) and online (n = 403).|Internal reliability and test-retest reliability is moderate to substantial. Validity is supported by extensive review by experts (including service users and international experts in stigma research).|The lack of a valid outcome measure to assess knowledge is a shortcoming of evaluations of stigma interventions and programs. The MAKS was found to be a brief and feasible instrument for assessing and tracking stigma-related mental health knowledge. This instrument should be used in conjunction with other attitude- and behaviour-related measures.","ISSN":"1497-0015","shortTitle":"Development and psychometric properties of the Mental Health Knowledge Schedule","language":"eng","author":[{"family":"Evans-Lacko","given":"S."},{"family":"Little","given":"K."},{"family":"Meltzer","given":"H."},{"family":"Rose","given":"D."},{"family":"Rhydderch","given":"D."},{"family":"Henderson","given":"C."},{"family":"Thornicroft","given":"G."}],"issued":{"date-parts":[["2010",7]]}}}],"schema":"https://github.com/citation-style-language/schema/raw/master/csl-citation.json"} </w:instrText>
      </w:r>
      <w:r w:rsidR="008B5A69" w:rsidRPr="004F09BE">
        <w:rPr>
          <w:rFonts w:ascii="Times New Roman" w:hAnsi="Times New Roman" w:cs="Times New Roman"/>
          <w:sz w:val="20"/>
          <w:szCs w:val="20"/>
          <w:lang w:val="en-GB"/>
        </w:rPr>
        <w:fldChar w:fldCharType="separate"/>
      </w:r>
      <w:r w:rsidR="00A70FF6" w:rsidRPr="00A70FF6">
        <w:rPr>
          <w:rFonts w:ascii="Times New Roman" w:hAnsi="Times New Roman" w:cs="Times New Roman"/>
          <w:sz w:val="20"/>
          <w:lang w:val="en-US"/>
        </w:rPr>
        <w:t>(S. Evans-Lacko, Little, et al., 2010)</w:t>
      </w:r>
      <w:r w:rsidR="008B5A69" w:rsidRPr="004F09BE">
        <w:rPr>
          <w:rFonts w:ascii="Times New Roman" w:hAnsi="Times New Roman" w:cs="Times New Roman"/>
          <w:sz w:val="20"/>
          <w:szCs w:val="20"/>
          <w:lang w:val="en-GB"/>
        </w:rPr>
        <w:fldChar w:fldCharType="end"/>
      </w:r>
      <w:r w:rsidRPr="004F09BE">
        <w:rPr>
          <w:rFonts w:ascii="Times New Roman" w:hAnsi="Times New Roman" w:cs="Times New Roman"/>
          <w:sz w:val="20"/>
          <w:szCs w:val="20"/>
          <w:lang w:val="en-GB"/>
        </w:rPr>
        <w:t xml:space="preserve">. </w:t>
      </w:r>
    </w:p>
    <w:p w14:paraId="5FD59320" w14:textId="77777777" w:rsidR="0074366E" w:rsidRDefault="0074366E" w:rsidP="009C1923">
      <w:pPr>
        <w:spacing w:after="0" w:line="480" w:lineRule="auto"/>
        <w:jc w:val="both"/>
        <w:rPr>
          <w:rFonts w:ascii="Times New Roman" w:hAnsi="Times New Roman" w:cs="Times New Roman"/>
          <w:b/>
          <w:sz w:val="20"/>
          <w:szCs w:val="20"/>
          <w:lang w:val="en-GB"/>
        </w:rPr>
      </w:pPr>
      <w:r w:rsidRPr="0074366E">
        <w:rPr>
          <w:rFonts w:ascii="Times New Roman" w:hAnsi="Times New Roman" w:cs="Times New Roman"/>
          <w:b/>
          <w:sz w:val="20"/>
          <w:szCs w:val="20"/>
          <w:lang w:val="en-GB"/>
        </w:rPr>
        <w:t xml:space="preserve">Although the results obtained from the validation of the instrument are encouraging, it is necessary to highlight how the study has some limitations. In particular, the opportunistic nature of the sample, which has not been subjected to any stratification (sex, age and title of study), may limit generalizability of results. </w:t>
      </w:r>
      <w:proofErr w:type="gramStart"/>
      <w:r w:rsidRPr="0074366E">
        <w:rPr>
          <w:rFonts w:ascii="Times New Roman" w:hAnsi="Times New Roman" w:cs="Times New Roman"/>
          <w:b/>
          <w:sz w:val="20"/>
          <w:szCs w:val="20"/>
          <w:lang w:val="en-GB"/>
        </w:rPr>
        <w:t>In order for</w:t>
      </w:r>
      <w:proofErr w:type="gramEnd"/>
      <w:r w:rsidRPr="0074366E">
        <w:rPr>
          <w:rFonts w:ascii="Times New Roman" w:hAnsi="Times New Roman" w:cs="Times New Roman"/>
          <w:b/>
          <w:sz w:val="20"/>
          <w:szCs w:val="20"/>
          <w:lang w:val="en-GB"/>
        </w:rPr>
        <w:t xml:space="preserve"> the results to be generalizable it is necessary to test the psychometric qualities of the instrument also in larger samples and in specific populations (for example students, other professionals, etc.).</w:t>
      </w:r>
    </w:p>
    <w:p w14:paraId="5263E9EB" w14:textId="6A9B388E" w:rsidR="000E7F15" w:rsidRPr="004F09BE" w:rsidRDefault="00BE58B5" w:rsidP="009C1923">
      <w:pPr>
        <w:spacing w:after="0" w:line="480" w:lineRule="auto"/>
        <w:jc w:val="both"/>
        <w:rPr>
          <w:rFonts w:ascii="Times New Roman" w:hAnsi="Times New Roman" w:cs="Times New Roman"/>
          <w:sz w:val="20"/>
          <w:szCs w:val="20"/>
          <w:lang w:val="en-GB"/>
        </w:rPr>
      </w:pPr>
      <w:r w:rsidRPr="004F09BE">
        <w:rPr>
          <w:rFonts w:ascii="Times New Roman" w:hAnsi="Times New Roman" w:cs="Times New Roman"/>
          <w:sz w:val="20"/>
          <w:szCs w:val="20"/>
          <w:lang w:val="en-GB"/>
        </w:rPr>
        <w:t xml:space="preserve">Challenging </w:t>
      </w:r>
      <w:r w:rsidR="000E7F15" w:rsidRPr="004F09BE">
        <w:rPr>
          <w:rFonts w:ascii="Times New Roman" w:hAnsi="Times New Roman" w:cs="Times New Roman"/>
          <w:sz w:val="20"/>
          <w:szCs w:val="20"/>
          <w:lang w:val="en-GB"/>
        </w:rPr>
        <w:t xml:space="preserve">stigma is one of the most </w:t>
      </w:r>
      <w:r w:rsidRPr="004F09BE">
        <w:rPr>
          <w:rFonts w:ascii="Times New Roman" w:hAnsi="Times New Roman" w:cs="Times New Roman"/>
          <w:sz w:val="20"/>
          <w:szCs w:val="20"/>
          <w:lang w:val="en-GB"/>
        </w:rPr>
        <w:t xml:space="preserve">relevant </w:t>
      </w:r>
      <w:r w:rsidR="007C4A86" w:rsidRPr="004F09BE">
        <w:rPr>
          <w:rFonts w:ascii="Times New Roman" w:hAnsi="Times New Roman" w:cs="Times New Roman"/>
          <w:sz w:val="20"/>
          <w:szCs w:val="20"/>
          <w:lang w:val="en-GB"/>
        </w:rPr>
        <w:t xml:space="preserve">priorities </w:t>
      </w:r>
      <w:r w:rsidRPr="004F09BE">
        <w:rPr>
          <w:rFonts w:ascii="Times New Roman" w:hAnsi="Times New Roman" w:cs="Times New Roman"/>
          <w:sz w:val="20"/>
          <w:szCs w:val="20"/>
          <w:lang w:val="en-GB"/>
        </w:rPr>
        <w:t>for research in the mental health field</w:t>
      </w:r>
      <w:r w:rsidR="008B5A69" w:rsidRPr="004F09BE">
        <w:rPr>
          <w:rFonts w:ascii="Times New Roman" w:hAnsi="Times New Roman" w:cs="Times New Roman"/>
          <w:sz w:val="20"/>
          <w:szCs w:val="20"/>
          <w:lang w:val="en-GB"/>
        </w:rPr>
        <w:t xml:space="preserve"> </w:t>
      </w:r>
      <w:r w:rsidR="008B5A69" w:rsidRPr="004F09BE">
        <w:rPr>
          <w:rFonts w:ascii="Times New Roman" w:hAnsi="Times New Roman" w:cs="Times New Roman"/>
          <w:sz w:val="20"/>
          <w:szCs w:val="20"/>
          <w:lang w:val="en-GB"/>
        </w:rPr>
        <w:fldChar w:fldCharType="begin"/>
      </w:r>
      <w:r w:rsidR="002757E6" w:rsidRPr="004F09BE">
        <w:rPr>
          <w:rFonts w:ascii="Times New Roman" w:hAnsi="Times New Roman" w:cs="Times New Roman"/>
          <w:sz w:val="20"/>
          <w:szCs w:val="20"/>
          <w:lang w:val="en-GB"/>
        </w:rPr>
        <w:instrText xml:space="preserve"> ADDIN ZOTERO_ITEM CSL_CITATION {"citationID":"TK47YwxF","properties":{"formattedCitation":"(Pingani et al., 2014)","plainCitation":"(Pingani et al., 2014)","noteIndex":0},"citationItems":[{"id":2184,"uris":["http://zotero.org/users/local/3bOTVbWd/items/GMYUDTNB"],"uri":["http://zotero.org/users/local/3bOTVbWd/items/GMYUDTNB"],"itemData":{"id":2184,"type":"article-journal","title":"The crisis in psychiatry: a public health perspective","container-title":"Int Rev Psychiatry","page":"530-4","volume":"26","issue":"4","archive_location":"25137121","abstract":"The role and responsibilities of psychiatry and psychiatrists have changed significantly in recent decades as a consequence of changes in society. The target of psychiatrists has moved from the treatment of specific mental disorders to the management of a wide range of psychological conditions. Following these changes, a public health approach has been claimed as necessary for psychiatric practice and research, given the current ongoing crisis in mental health. If we want to promote a public health approach, the following actions should be responsibly taken by modern mental health professionals: (1) the identification of causes of mental disorders, (2) the refinement of diagnoses, (3) the social inclusion of patients, (4) the involvement of users and carers in mental health research and practice, and (5) the improvement of psychiatric treatments and services. This crisis should represent a stimulus for all psychiatrists and a reconceptualization of psychiatry as public health is not in question.","DOI":"10.3109/09540261.2014.931838","ISSN":"1369-1627","shortTitle":"The crisis in psychiatry: a public health perspective","language":"eng","author":[{"family":"Pingani","given":"L."},{"family":"Luciano","given":"M."},{"family":"Sampogna","given":"G."},{"family":"De Rosa","given":"C."},{"family":"Pinna","given":"F."},{"family":"Volpe","given":"U."},{"family":"Del Vecchio","given":"V."},{"family":"Fiorillo","given":"A."}],"issued":{"date-parts":[["2014",8]]}}}],"schema":"https://github.com/citation-style-language/schema/raw/master/csl-citation.json"} </w:instrText>
      </w:r>
      <w:r w:rsidR="008B5A69" w:rsidRPr="004F09BE">
        <w:rPr>
          <w:rFonts w:ascii="Times New Roman" w:hAnsi="Times New Roman" w:cs="Times New Roman"/>
          <w:sz w:val="20"/>
          <w:szCs w:val="20"/>
          <w:lang w:val="en-GB"/>
        </w:rPr>
        <w:fldChar w:fldCharType="separate"/>
      </w:r>
      <w:r w:rsidR="00FA15CA" w:rsidRPr="004F09BE">
        <w:rPr>
          <w:rFonts w:ascii="Times New Roman" w:hAnsi="Times New Roman" w:cs="Times New Roman"/>
          <w:sz w:val="20"/>
          <w:szCs w:val="20"/>
          <w:lang w:val="en-US"/>
        </w:rPr>
        <w:t>(Pingani et al., 2014)</w:t>
      </w:r>
      <w:r w:rsidR="008B5A69" w:rsidRPr="004F09BE">
        <w:rPr>
          <w:rFonts w:ascii="Times New Roman" w:hAnsi="Times New Roman" w:cs="Times New Roman"/>
          <w:sz w:val="20"/>
          <w:szCs w:val="20"/>
          <w:lang w:val="en-GB"/>
        </w:rPr>
        <w:fldChar w:fldCharType="end"/>
      </w:r>
      <w:r w:rsidRPr="004F09BE">
        <w:rPr>
          <w:rFonts w:ascii="Times New Roman" w:hAnsi="Times New Roman" w:cs="Times New Roman"/>
          <w:sz w:val="20"/>
          <w:szCs w:val="20"/>
          <w:lang w:val="en-GB"/>
        </w:rPr>
        <w:t>.</w:t>
      </w:r>
      <w:r w:rsidR="000E7F15" w:rsidRPr="004F09BE">
        <w:rPr>
          <w:rFonts w:ascii="Times New Roman" w:hAnsi="Times New Roman" w:cs="Times New Roman"/>
          <w:sz w:val="20"/>
          <w:szCs w:val="20"/>
          <w:lang w:val="en-GB"/>
        </w:rPr>
        <w:t xml:space="preserve"> Over the last twenty years, </w:t>
      </w:r>
      <w:r w:rsidRPr="004F09BE">
        <w:rPr>
          <w:rFonts w:ascii="Times New Roman" w:hAnsi="Times New Roman" w:cs="Times New Roman"/>
          <w:sz w:val="20"/>
          <w:szCs w:val="20"/>
          <w:lang w:val="en-GB"/>
        </w:rPr>
        <w:t>several</w:t>
      </w:r>
      <w:r w:rsidR="000E7F15" w:rsidRPr="004F09BE">
        <w:rPr>
          <w:rFonts w:ascii="Times New Roman" w:hAnsi="Times New Roman" w:cs="Times New Roman"/>
          <w:sz w:val="20"/>
          <w:szCs w:val="20"/>
          <w:lang w:val="en-GB"/>
        </w:rPr>
        <w:t xml:space="preserve"> anti-stigma campaigns have been </w:t>
      </w:r>
      <w:r w:rsidRPr="004F09BE">
        <w:rPr>
          <w:rFonts w:ascii="Times New Roman" w:hAnsi="Times New Roman" w:cs="Times New Roman"/>
          <w:sz w:val="20"/>
          <w:szCs w:val="20"/>
          <w:lang w:val="en-GB"/>
        </w:rPr>
        <w:t xml:space="preserve">promoted </w:t>
      </w:r>
      <w:r w:rsidR="000E7F15" w:rsidRPr="004F09BE">
        <w:rPr>
          <w:rFonts w:ascii="Times New Roman" w:hAnsi="Times New Roman" w:cs="Times New Roman"/>
          <w:sz w:val="20"/>
          <w:szCs w:val="20"/>
          <w:lang w:val="en-GB"/>
        </w:rPr>
        <w:t>in different countr</w:t>
      </w:r>
      <w:r w:rsidR="007C4A86" w:rsidRPr="004F09BE">
        <w:rPr>
          <w:rFonts w:ascii="Times New Roman" w:hAnsi="Times New Roman" w:cs="Times New Roman"/>
          <w:sz w:val="20"/>
          <w:szCs w:val="20"/>
          <w:lang w:val="en-GB"/>
        </w:rPr>
        <w:t>ies</w:t>
      </w:r>
      <w:r w:rsidR="000E7F15" w:rsidRPr="004F09BE">
        <w:rPr>
          <w:rFonts w:ascii="Times New Roman" w:hAnsi="Times New Roman" w:cs="Times New Roman"/>
          <w:sz w:val="20"/>
          <w:szCs w:val="20"/>
          <w:lang w:val="en-GB"/>
        </w:rPr>
        <w:t xml:space="preserve">: </w:t>
      </w:r>
      <w:r w:rsidR="000637F0" w:rsidRPr="004F09BE">
        <w:rPr>
          <w:rFonts w:ascii="Times New Roman" w:hAnsi="Times New Roman" w:cs="Times New Roman"/>
          <w:sz w:val="20"/>
          <w:szCs w:val="20"/>
          <w:lang w:val="en-GB"/>
        </w:rPr>
        <w:t xml:space="preserve">a </w:t>
      </w:r>
      <w:r w:rsidR="000637F0" w:rsidRPr="004F09BE">
        <w:rPr>
          <w:rFonts w:ascii="Times New Roman" w:hAnsi="Times New Roman" w:cs="Times New Roman"/>
          <w:sz w:val="20"/>
          <w:szCs w:val="20"/>
          <w:lang w:val="en-GB"/>
        </w:rPr>
        <w:lastRenderedPageBreak/>
        <w:t xml:space="preserve">scoping review identified anti-stigma campaigns in 21 different European </w:t>
      </w:r>
      <w:r w:rsidR="000E7F15" w:rsidRPr="004F09BE">
        <w:rPr>
          <w:rFonts w:ascii="Times New Roman" w:hAnsi="Times New Roman" w:cs="Times New Roman"/>
          <w:sz w:val="20"/>
          <w:szCs w:val="20"/>
          <w:lang w:val="en-GB"/>
        </w:rPr>
        <w:t>different countries</w:t>
      </w:r>
      <w:r w:rsidR="00F40125" w:rsidRPr="004F09BE">
        <w:rPr>
          <w:rFonts w:ascii="Times New Roman" w:hAnsi="Times New Roman" w:cs="Times New Roman"/>
          <w:sz w:val="20"/>
          <w:szCs w:val="20"/>
          <w:lang w:val="en-GB"/>
        </w:rPr>
        <w:t xml:space="preserve"> </w:t>
      </w:r>
      <w:r w:rsidR="00F40125" w:rsidRPr="004F09BE">
        <w:rPr>
          <w:rFonts w:ascii="Times New Roman" w:hAnsi="Times New Roman" w:cs="Times New Roman"/>
          <w:sz w:val="20"/>
          <w:szCs w:val="20"/>
          <w:lang w:val="en-GB"/>
        </w:rPr>
        <w:fldChar w:fldCharType="begin"/>
      </w:r>
      <w:r w:rsidR="00A70FF6">
        <w:rPr>
          <w:rFonts w:ascii="Times New Roman" w:hAnsi="Times New Roman" w:cs="Times New Roman"/>
          <w:sz w:val="20"/>
          <w:szCs w:val="20"/>
          <w:lang w:val="en-GB"/>
        </w:rPr>
        <w:instrText xml:space="preserve"> ADDIN ZOTERO_ITEM CSL_CITATION {"citationID":"qtCz6y9Q","properties":{"formattedCitation":"(Borschmann, Greenberg, Jones, &amp; Henderson, 2014)","plainCitation":"(Borschmann, Greenberg, Jones, &amp; Henderson, 2014)","noteIndex":0},"citationItems":[{"id":377,"uris":["http://zotero.org/users/local/3bOTVbWd/items/QN4EZTK7"],"uri":["http://zotero.org/users/local/3bOTVbWd/items/QN4EZTK7"],"itemData":{"id":377,"type":"article-journal","title":"Campaigns to reduce mental illness stigma in Europe: a scoping review","container-title":"Die Psychiatrie","page":"43-50","volume":"11","shortTitle":"Campaigns to reduce mental illness stigma in Europe: a scoping review","author":[{"family":"Borschmann","given":"R"},{"family":"Greenberg","given":"N"},{"family":"Jones","given":"N"},{"family":"Henderson","given":"C"}],"issued":{"date-parts":[["2014"]]}}}],"schema":"https://github.com/citation-style-language/schema/raw/master/csl-citation.json"} </w:instrText>
      </w:r>
      <w:r w:rsidR="00F40125" w:rsidRPr="004F09BE">
        <w:rPr>
          <w:rFonts w:ascii="Times New Roman" w:hAnsi="Times New Roman" w:cs="Times New Roman"/>
          <w:sz w:val="20"/>
          <w:szCs w:val="20"/>
          <w:lang w:val="en-GB"/>
        </w:rPr>
        <w:fldChar w:fldCharType="separate"/>
      </w:r>
      <w:r w:rsidR="00A70FF6" w:rsidRPr="00A70FF6">
        <w:rPr>
          <w:rFonts w:ascii="Times New Roman" w:hAnsi="Times New Roman" w:cs="Times New Roman"/>
          <w:sz w:val="20"/>
          <w:lang w:val="en-US"/>
        </w:rPr>
        <w:t>(Borschmann, Greenberg, Jones, &amp; Henderson, 2014)</w:t>
      </w:r>
      <w:r w:rsidR="00F40125" w:rsidRPr="004F09BE">
        <w:rPr>
          <w:rFonts w:ascii="Times New Roman" w:hAnsi="Times New Roman" w:cs="Times New Roman"/>
          <w:sz w:val="20"/>
          <w:szCs w:val="20"/>
          <w:lang w:val="en-GB"/>
        </w:rPr>
        <w:fldChar w:fldCharType="end"/>
      </w:r>
      <w:r w:rsidR="000E7F15" w:rsidRPr="004F09BE">
        <w:rPr>
          <w:rFonts w:ascii="Times New Roman" w:hAnsi="Times New Roman" w:cs="Times New Roman"/>
          <w:sz w:val="20"/>
          <w:szCs w:val="20"/>
          <w:lang w:val="en-GB"/>
        </w:rPr>
        <w:t xml:space="preserve">. </w:t>
      </w:r>
    </w:p>
    <w:p w14:paraId="7F11C7EE" w14:textId="61639B8B" w:rsidR="003B319B" w:rsidRPr="004F09BE" w:rsidRDefault="00307CAF" w:rsidP="009C1923">
      <w:pPr>
        <w:spacing w:after="0" w:line="480" w:lineRule="auto"/>
        <w:jc w:val="both"/>
        <w:rPr>
          <w:rFonts w:ascii="Times New Roman" w:hAnsi="Times New Roman" w:cs="Times New Roman"/>
          <w:sz w:val="20"/>
          <w:szCs w:val="20"/>
          <w:lang w:val="en-GB"/>
        </w:rPr>
      </w:pPr>
      <w:r w:rsidRPr="004F09BE">
        <w:rPr>
          <w:rFonts w:ascii="Times New Roman" w:hAnsi="Times New Roman" w:cs="Times New Roman"/>
          <w:sz w:val="20"/>
          <w:szCs w:val="20"/>
          <w:lang w:val="en-GB"/>
        </w:rPr>
        <w:t>S</w:t>
      </w:r>
      <w:r w:rsidR="003B319B" w:rsidRPr="004F09BE">
        <w:rPr>
          <w:rFonts w:ascii="Times New Roman" w:hAnsi="Times New Roman" w:cs="Times New Roman"/>
          <w:sz w:val="20"/>
          <w:szCs w:val="20"/>
          <w:lang w:val="en-GB"/>
        </w:rPr>
        <w:t xml:space="preserve">everal psychometric instruments were developed </w:t>
      </w:r>
      <w:r w:rsidRPr="004F09BE">
        <w:rPr>
          <w:rFonts w:ascii="Times New Roman" w:hAnsi="Times New Roman" w:cs="Times New Roman"/>
          <w:sz w:val="20"/>
          <w:szCs w:val="20"/>
          <w:lang w:val="en-GB"/>
        </w:rPr>
        <w:t xml:space="preserve">during “Time to Change” campaign </w:t>
      </w:r>
      <w:r w:rsidR="003B319B" w:rsidRPr="004F09BE">
        <w:rPr>
          <w:rFonts w:ascii="Times New Roman" w:hAnsi="Times New Roman" w:cs="Times New Roman"/>
          <w:sz w:val="20"/>
          <w:szCs w:val="20"/>
          <w:lang w:val="en-GB"/>
        </w:rPr>
        <w:t xml:space="preserve">(Mental Illness Knowledge Scale </w:t>
      </w:r>
      <w:r w:rsidR="00DE1309" w:rsidRPr="004F09BE">
        <w:rPr>
          <w:rFonts w:ascii="Times New Roman" w:hAnsi="Times New Roman" w:cs="Times New Roman"/>
          <w:sz w:val="20"/>
          <w:szCs w:val="20"/>
          <w:lang w:val="en-GB"/>
        </w:rPr>
        <w:t>–</w:t>
      </w:r>
      <w:r w:rsidR="003B319B" w:rsidRPr="004F09BE">
        <w:rPr>
          <w:rFonts w:ascii="Times New Roman" w:hAnsi="Times New Roman" w:cs="Times New Roman"/>
          <w:sz w:val="20"/>
          <w:szCs w:val="20"/>
          <w:lang w:val="en-GB"/>
        </w:rPr>
        <w:t xml:space="preserve"> MAKS</w:t>
      </w:r>
      <w:r w:rsidR="00F40125" w:rsidRPr="004F09BE">
        <w:rPr>
          <w:rFonts w:ascii="Times New Roman" w:hAnsi="Times New Roman" w:cs="Times New Roman"/>
          <w:sz w:val="20"/>
          <w:szCs w:val="20"/>
          <w:lang w:val="en-GB"/>
        </w:rPr>
        <w:t xml:space="preserve"> </w:t>
      </w:r>
      <w:r w:rsidR="00F40125" w:rsidRPr="004F09BE">
        <w:rPr>
          <w:rFonts w:ascii="Times New Roman" w:hAnsi="Times New Roman" w:cs="Times New Roman"/>
          <w:sz w:val="20"/>
          <w:szCs w:val="20"/>
          <w:lang w:val="en-GB"/>
        </w:rPr>
        <w:fldChar w:fldCharType="begin"/>
      </w:r>
      <w:r w:rsidR="00A70FF6">
        <w:rPr>
          <w:rFonts w:ascii="Times New Roman" w:hAnsi="Times New Roman" w:cs="Times New Roman"/>
          <w:sz w:val="20"/>
          <w:szCs w:val="20"/>
          <w:lang w:val="en-GB"/>
        </w:rPr>
        <w:instrText xml:space="preserve"> ADDIN ZOTERO_ITEM CSL_CITATION {"citationID":"0WciTESm","properties":{"formattedCitation":"(S. Evans-Lacko, Little, et al., 2010)","plainCitation":"(S. Evans-Lacko, Little, et al., 2010)","noteIndex":0},"citationItems":[{"id":848,"uris":["http://zotero.org/users/local/3bOTVbWd/items/8N5A83ZY"],"uri":["http://zotero.org/users/local/3bOTVbWd/items/8N5A83ZY"],"itemData":{"id":848,"type":"article-journal","title":"Development and psychometric properties of the Mental Health Knowledge Schedule","container-title":"Can J Psychiatry","page":"440-8","volume":"55","issue":"7","archive_location":"20704771","abstract":"Stigma has been conceptualized as comprised of 3 constructs: knowledge (ignorance), attitudes (prejudice), and behaviour (discrimination). We are not aware of a psychometrically tested instrument to assess knowledge about mental health problems among the general public. Our paper presents the results of the development stage and the psychometric properties of the Mental Health Knowledge Schedule (MAKS), an instrument to assess stigma-related mental health knowledge among the general public.|We describe the development of the MAKS in addition to 3 studies that were carried out to evaluate the psychometric properties of the MAKS. Adults aged 25 to 45 years in socioeconomic groups: B, C1, and C2 completed the instrument via face-to-face interview (n = 92) and online (n = 403).|Internal reliability and test-retest reliability is moderate to substantial. Validity is supported by extensive review by experts (including service users and international experts in stigma research).|The lack of a valid outcome measure to assess knowledge is a shortcoming of evaluations of stigma interventions and programs. The MAKS was found to be a brief and feasible instrument for assessing and tracking stigma-related mental health knowledge. This instrument should be used in conjunction with other attitude- and behaviour-related measures.","ISSN":"1497-0015","shortTitle":"Development and psychometric properties of the Mental Health Knowledge Schedule","language":"eng","author":[{"family":"Evans-Lacko","given":"S."},{"family":"Little","given":"K."},{"family":"Meltzer","given":"H."},{"family":"Rose","given":"D."},{"family":"Rhydderch","given":"D."},{"family":"Henderson","given":"C."},{"family":"Thornicroft","given":"G."}],"issued":{"date-parts":[["2010",7]]}}}],"schema":"https://github.com/citation-style-language/schema/raw/master/csl-citation.json"} </w:instrText>
      </w:r>
      <w:r w:rsidR="00F40125" w:rsidRPr="004F09BE">
        <w:rPr>
          <w:rFonts w:ascii="Times New Roman" w:hAnsi="Times New Roman" w:cs="Times New Roman"/>
          <w:sz w:val="20"/>
          <w:szCs w:val="20"/>
          <w:lang w:val="en-GB"/>
        </w:rPr>
        <w:fldChar w:fldCharType="separate"/>
      </w:r>
      <w:r w:rsidR="00A70FF6" w:rsidRPr="00A70FF6">
        <w:rPr>
          <w:rFonts w:ascii="Times New Roman" w:hAnsi="Times New Roman" w:cs="Times New Roman"/>
          <w:sz w:val="20"/>
          <w:lang w:val="en-US"/>
        </w:rPr>
        <w:t>(S. Evans-Lacko, Little, et al., 2010)</w:t>
      </w:r>
      <w:r w:rsidR="00F40125" w:rsidRPr="004F09BE">
        <w:rPr>
          <w:rFonts w:ascii="Times New Roman" w:hAnsi="Times New Roman" w:cs="Times New Roman"/>
          <w:sz w:val="20"/>
          <w:szCs w:val="20"/>
          <w:lang w:val="en-GB"/>
        </w:rPr>
        <w:fldChar w:fldCharType="end"/>
      </w:r>
      <w:r w:rsidR="003B319B" w:rsidRPr="004F09BE">
        <w:rPr>
          <w:rFonts w:ascii="Times New Roman" w:hAnsi="Times New Roman" w:cs="Times New Roman"/>
          <w:sz w:val="20"/>
          <w:szCs w:val="20"/>
          <w:lang w:val="en-GB"/>
        </w:rPr>
        <w:t xml:space="preserve"> and Reported and Intended Behaviour Scales </w:t>
      </w:r>
      <w:r w:rsidR="00DE1309" w:rsidRPr="004F09BE">
        <w:rPr>
          <w:rFonts w:ascii="Times New Roman" w:hAnsi="Times New Roman" w:cs="Times New Roman"/>
          <w:sz w:val="20"/>
          <w:szCs w:val="20"/>
          <w:lang w:val="en-GB"/>
        </w:rPr>
        <w:t>–</w:t>
      </w:r>
      <w:r w:rsidR="003B319B" w:rsidRPr="004F09BE">
        <w:rPr>
          <w:rFonts w:ascii="Times New Roman" w:hAnsi="Times New Roman" w:cs="Times New Roman"/>
          <w:sz w:val="20"/>
          <w:szCs w:val="20"/>
          <w:lang w:val="en-GB"/>
        </w:rPr>
        <w:t xml:space="preserve"> RIBS</w:t>
      </w:r>
      <w:r w:rsidR="00F40125" w:rsidRPr="004F09BE">
        <w:rPr>
          <w:rFonts w:ascii="Times New Roman" w:hAnsi="Times New Roman" w:cs="Times New Roman"/>
          <w:sz w:val="20"/>
          <w:szCs w:val="20"/>
          <w:lang w:val="en-GB"/>
        </w:rPr>
        <w:t xml:space="preserve"> </w:t>
      </w:r>
      <w:r w:rsidR="00F40125" w:rsidRPr="004F09BE">
        <w:rPr>
          <w:rFonts w:ascii="Times New Roman" w:hAnsi="Times New Roman" w:cs="Times New Roman"/>
          <w:sz w:val="20"/>
          <w:szCs w:val="20"/>
          <w:lang w:val="en-GB"/>
        </w:rPr>
        <w:fldChar w:fldCharType="begin"/>
      </w:r>
      <w:r w:rsidR="00A70FF6">
        <w:rPr>
          <w:rFonts w:ascii="Times New Roman" w:hAnsi="Times New Roman" w:cs="Times New Roman"/>
          <w:sz w:val="20"/>
          <w:szCs w:val="20"/>
          <w:lang w:val="en-GB"/>
        </w:rPr>
        <w:instrText xml:space="preserve"> ADDIN ZOTERO_ITEM CSL_CITATION {"citationID":"WTkwewvC","properties":{"formattedCitation":"(S. Evans-Lacko, Rose, &amp; Little, 2011)","plainCitation":"(S. Evans-Lacko, Rose, &amp; Little, 2011)","noteIndex":0},"citationItems":[{"id":854,"uris":["http://zotero.org/users/local/3bOTVbWd/items/EYVAKFVR"],"uri":["http://zotero.org/users/local/3bOTVbWd/items/EYVAKFVR"],"itemData":{"id":854,"type":"article-journal","title":"Development and psychometric properties of the reported and intended behaviour scale (RIBS): a stigma-related behaviour measure","container-title":"Epidemiol Psychiatr Sci","volume":"20","URL":"http://dx.doi.org/10.1017/S2045796011000308","DOI":"10.1017/S2045796011000308","shortTitle":"Development and psychometric properties of the reported and intended behaviour scale (RIBS): a stigma-related behaviour measure","author":[{"family":"Evans-Lacko","given":"S."},{"family":"Rose","given":"D."},{"family":"Little","given":"K."}],"issued":{"date-parts":[["2011"]]}}}],"schema":"https://github.com/citation-style-language/schema/raw/master/csl-citation.json"} </w:instrText>
      </w:r>
      <w:r w:rsidR="00F40125" w:rsidRPr="004F09BE">
        <w:rPr>
          <w:rFonts w:ascii="Times New Roman" w:hAnsi="Times New Roman" w:cs="Times New Roman"/>
          <w:sz w:val="20"/>
          <w:szCs w:val="20"/>
          <w:lang w:val="en-GB"/>
        </w:rPr>
        <w:fldChar w:fldCharType="separate"/>
      </w:r>
      <w:r w:rsidR="00A70FF6" w:rsidRPr="00A70FF6">
        <w:rPr>
          <w:rFonts w:ascii="Times New Roman" w:hAnsi="Times New Roman" w:cs="Times New Roman"/>
          <w:sz w:val="20"/>
          <w:lang w:val="en-US"/>
        </w:rPr>
        <w:t>(S. Evans-Lacko, Rose, &amp; Little, 2011)</w:t>
      </w:r>
      <w:r w:rsidR="00F40125" w:rsidRPr="004F09BE">
        <w:rPr>
          <w:rFonts w:ascii="Times New Roman" w:hAnsi="Times New Roman" w:cs="Times New Roman"/>
          <w:sz w:val="20"/>
          <w:szCs w:val="20"/>
          <w:lang w:val="en-GB"/>
        </w:rPr>
        <w:fldChar w:fldCharType="end"/>
      </w:r>
      <w:r w:rsidR="003B319B" w:rsidRPr="004F09BE">
        <w:rPr>
          <w:rFonts w:ascii="Times New Roman" w:hAnsi="Times New Roman" w:cs="Times New Roman"/>
          <w:sz w:val="20"/>
          <w:szCs w:val="20"/>
          <w:lang w:val="en-GB"/>
        </w:rPr>
        <w:t>) or</w:t>
      </w:r>
      <w:r w:rsidRPr="004F09BE">
        <w:rPr>
          <w:rFonts w:ascii="Times New Roman" w:hAnsi="Times New Roman" w:cs="Times New Roman"/>
          <w:sz w:val="20"/>
          <w:szCs w:val="20"/>
          <w:lang w:val="en-GB"/>
        </w:rPr>
        <w:t xml:space="preserve"> from “SAPPHIRE</w:t>
      </w:r>
      <w:r w:rsidR="00DE1309" w:rsidRPr="004F09BE">
        <w:rPr>
          <w:rFonts w:ascii="Times New Roman" w:hAnsi="Times New Roman" w:cs="Times New Roman"/>
          <w:sz w:val="20"/>
          <w:szCs w:val="20"/>
          <w:lang w:val="en-GB"/>
        </w:rPr>
        <w:t xml:space="preserve"> - </w:t>
      </w:r>
      <w:r w:rsidRPr="004F09BE">
        <w:rPr>
          <w:rFonts w:ascii="Times New Roman" w:hAnsi="Times New Roman" w:cs="Times New Roman"/>
          <w:sz w:val="20"/>
          <w:szCs w:val="20"/>
          <w:lang w:val="en-GB"/>
        </w:rPr>
        <w:t xml:space="preserve">Research Programme on Stigma and Discrimination in Mental Health” </w:t>
      </w:r>
      <w:r w:rsidR="003B319B" w:rsidRPr="004F09BE">
        <w:rPr>
          <w:rFonts w:ascii="Times New Roman" w:hAnsi="Times New Roman" w:cs="Times New Roman"/>
          <w:sz w:val="20"/>
          <w:szCs w:val="20"/>
          <w:lang w:val="en-GB"/>
        </w:rPr>
        <w:t xml:space="preserve">used for evaluating several stigma-related outcomes (Discrimination and Stigma Scale - DISC, Questionnaire on Anticipated Discrimination </w:t>
      </w:r>
      <w:r w:rsidR="0025273A" w:rsidRPr="004F09BE">
        <w:rPr>
          <w:rFonts w:ascii="Times New Roman" w:hAnsi="Times New Roman" w:cs="Times New Roman"/>
          <w:sz w:val="20"/>
          <w:szCs w:val="20"/>
          <w:lang w:val="en-GB"/>
        </w:rPr>
        <w:t>–</w:t>
      </w:r>
      <w:r w:rsidR="003B319B" w:rsidRPr="004F09BE">
        <w:rPr>
          <w:rFonts w:ascii="Times New Roman" w:hAnsi="Times New Roman" w:cs="Times New Roman"/>
          <w:sz w:val="20"/>
          <w:szCs w:val="20"/>
          <w:lang w:val="en-GB"/>
        </w:rPr>
        <w:t xml:space="preserve"> QUAD</w:t>
      </w:r>
      <w:r w:rsidR="00F40125" w:rsidRPr="004F09BE">
        <w:rPr>
          <w:rFonts w:ascii="Times New Roman" w:hAnsi="Times New Roman" w:cs="Times New Roman"/>
          <w:sz w:val="20"/>
          <w:szCs w:val="20"/>
          <w:lang w:val="en-GB"/>
        </w:rPr>
        <w:t xml:space="preserve"> </w:t>
      </w:r>
      <w:r w:rsidR="00F40125" w:rsidRPr="004F09BE">
        <w:rPr>
          <w:rFonts w:ascii="Times New Roman" w:hAnsi="Times New Roman" w:cs="Times New Roman"/>
          <w:sz w:val="20"/>
          <w:szCs w:val="20"/>
          <w:lang w:val="en-GB"/>
        </w:rPr>
        <w:fldChar w:fldCharType="begin"/>
      </w:r>
      <w:r w:rsidR="00A70FF6">
        <w:rPr>
          <w:rFonts w:ascii="Times New Roman" w:hAnsi="Times New Roman" w:cs="Times New Roman"/>
          <w:sz w:val="20"/>
          <w:szCs w:val="20"/>
          <w:lang w:val="en-GB"/>
        </w:rPr>
        <w:instrText xml:space="preserve"> ADDIN ZOTERO_ITEM CSL_CITATION {"citationID":"0SOCTVrP","properties":{"formattedCitation":"(Jheanell Gabbidon, Brohan, Clement, Henderson, &amp; Thornicroft, 2013)","plainCitation":"(Jheanell Gabbidon, Brohan, Clement, Henderson, &amp; Thornicroft, 2013)","noteIndex":0},"citationItems":[{"id":1006,"uris":["http://zotero.org/users/local/3bOTVbWd/items/4RZ53XB9"],"uri":["http://zotero.org/users/local/3bOTVbWd/items/4RZ53XB9"],"itemData":{"id":1006,"type":"article-journal","title":"The development and validation of the Questionnaire on Anticipated Discrimination (QUAD)","container-title":"BMC Psychiatry","page":"297","volume":"13","issue":"1","abstract":"The anticipation of mental health-related discrimination is common amongst people with mental health problems and can have serious adverse effects. This study aimed to develop and validate a measure assessing the extent to which people with mental health problems anticipate that they will personally experience discrimination across a range of contexts.","DOI":"10.1186/1471-244X-13-297","ISSN":"1471-244X","shortTitle":"The development and validation of the Questionnaire on Anticipated Discrimination (QUAD)","author":[{"family":"Gabbidon","given":"Jheanell"},{"family":"Brohan","given":"Elaine"},{"family":"Clement","given":"Sarah"},{"family":"Henderson","given":"R. Claire"},{"family":"Thornicroft","given":"Graham"}],"issued":{"date-parts":[["2013"]]}}}],"schema":"https://github.com/citation-style-language/schema/raw/master/csl-citation.json"} </w:instrText>
      </w:r>
      <w:r w:rsidR="00F40125" w:rsidRPr="004F09BE">
        <w:rPr>
          <w:rFonts w:ascii="Times New Roman" w:hAnsi="Times New Roman" w:cs="Times New Roman"/>
          <w:sz w:val="20"/>
          <w:szCs w:val="20"/>
          <w:lang w:val="en-GB"/>
        </w:rPr>
        <w:fldChar w:fldCharType="separate"/>
      </w:r>
      <w:r w:rsidR="00A70FF6" w:rsidRPr="00A70FF6">
        <w:rPr>
          <w:rFonts w:ascii="Times New Roman" w:hAnsi="Times New Roman" w:cs="Times New Roman"/>
          <w:sz w:val="20"/>
          <w:lang w:val="en-US"/>
        </w:rPr>
        <w:t>(Jheanell Gabbidon, Brohan, Clement, Henderson, &amp; Thornicroft, 2013)</w:t>
      </w:r>
      <w:r w:rsidR="00F40125" w:rsidRPr="004F09BE">
        <w:rPr>
          <w:rFonts w:ascii="Times New Roman" w:hAnsi="Times New Roman" w:cs="Times New Roman"/>
          <w:sz w:val="20"/>
          <w:szCs w:val="20"/>
          <w:lang w:val="en-GB"/>
        </w:rPr>
        <w:fldChar w:fldCharType="end"/>
      </w:r>
      <w:r w:rsidR="003B319B" w:rsidRPr="004F09BE">
        <w:rPr>
          <w:rFonts w:ascii="Times New Roman" w:hAnsi="Times New Roman" w:cs="Times New Roman"/>
          <w:sz w:val="20"/>
          <w:szCs w:val="20"/>
          <w:lang w:val="en-GB"/>
        </w:rPr>
        <w:t xml:space="preserve">, Mental Illness Clinicians’ Attitudes </w:t>
      </w:r>
      <w:r w:rsidR="00DE1309" w:rsidRPr="004F09BE">
        <w:rPr>
          <w:rFonts w:ascii="Times New Roman" w:hAnsi="Times New Roman" w:cs="Times New Roman"/>
          <w:sz w:val="20"/>
          <w:szCs w:val="20"/>
          <w:lang w:val="en-GB"/>
        </w:rPr>
        <w:t>–</w:t>
      </w:r>
      <w:r w:rsidR="003B319B" w:rsidRPr="004F09BE">
        <w:rPr>
          <w:rFonts w:ascii="Times New Roman" w:hAnsi="Times New Roman" w:cs="Times New Roman"/>
          <w:sz w:val="20"/>
          <w:szCs w:val="20"/>
          <w:lang w:val="en-GB"/>
        </w:rPr>
        <w:t xml:space="preserve"> MICA</w:t>
      </w:r>
      <w:r w:rsidR="00F40125" w:rsidRPr="004F09BE">
        <w:rPr>
          <w:rFonts w:ascii="Times New Roman" w:hAnsi="Times New Roman" w:cs="Times New Roman"/>
          <w:sz w:val="20"/>
          <w:szCs w:val="20"/>
          <w:lang w:val="en-GB"/>
        </w:rPr>
        <w:t xml:space="preserve"> </w:t>
      </w:r>
      <w:r w:rsidR="00F40125" w:rsidRPr="004F09BE">
        <w:rPr>
          <w:rFonts w:ascii="Times New Roman" w:hAnsi="Times New Roman" w:cs="Times New Roman"/>
          <w:sz w:val="20"/>
          <w:szCs w:val="20"/>
          <w:lang w:val="en-GB"/>
        </w:rPr>
        <w:fldChar w:fldCharType="begin"/>
      </w:r>
      <w:r w:rsidR="00A70FF6">
        <w:rPr>
          <w:rFonts w:ascii="Times New Roman" w:hAnsi="Times New Roman" w:cs="Times New Roman"/>
          <w:sz w:val="20"/>
          <w:szCs w:val="20"/>
          <w:lang w:val="en-GB"/>
        </w:rPr>
        <w:instrText xml:space="preserve"> ADDIN ZOTERO_ITEM CSL_CITATION {"citationID":"WIgN17rB","properties":{"formattedCitation":"(J. Gabbidon et al., 2013; Kassam, Glozier, Leese, Henderson, &amp; Thornicroft, 2010)","plainCitation":"(J. Gabbidon et al., 2013; Kassam, Glozier, Leese, Henderson, &amp; Thornicroft, 2010)","noteIndex":0},"citationItems":[{"id":1460,"uris":["http://zotero.org/users/local/3bOTVbWd/items/NT5L58NZ"],"uri":["http://zotero.org/users/local/3bOTVbWd/items/NT5L58NZ"],"itemData":{"id":1460,"type":"article-journal","title":"Development and responsiveness of a scale to measure clinicians' attitudes to people with mental illness (medical student version)","container-title":"Acta Psychiatr Scand","page":"153-61","volume":"122","issue":"2","archive_location":"20456286","abstract":"We report the rationale, reliability, validity and responsiveness studies of the Mental Illness: Clinicians' Attitudes (MICA) Scale, a 16-item scale designed to measure attitudes of health care professionals towards people with mental illness.|Items were generated through focus groups with service users, carers, medical students and trainee psychiatrists. Psychometric testing was completed in a number of student samples. The responsiveness of the scale was tested after a 1.5 h mental illness stigma related intervention with medical students.|The MICA scale showed good internal consistency, alpha = 0.79. The test-retest reliability (concordance) was 0.80 (95% CI: 0.68-0.91). The standardised response mean for the scale was 0.4 (95% CI 0.02-0.8) after a mental illness related stigma intervention.|The MICA scale is a responsive, reliable and valid tool, which can be used in medical education and mental health promotion settings and studies.","DOI":"10.1111/j.1600-0447.2010.01562.x","ISSN":"1600-0447","shortTitle":"Development and responsiveness of a scale to measure clinicians' attitudes to people with mental illness (medical student version)","language":"eng","author":[{"family":"Kassam","given":"A."},{"family":"Glozier","given":"N."},{"family":"Leese","given":"M."},{"family":"Henderson","given":"C."},{"family":"Thornicroft","given":"G."}],"issued":{"date-parts":[["2010",8]]}}},{"id":1005,"uris":["http://zotero.org/users/local/3bOTVbWd/items/9A4FFB5G"],"uri":["http://zotero.org/users/local/3bOTVbWd/items/9A4FFB5G"],"itemData":{"id":1005,"type":"article-journal","title":"Mental Illness: Clinicians' Attitudes (MICA) scale-psychometric properties of a version for healthcare students and professionals","container-title":"Psychiatry Res","page":"81-7","volume":"206","issue":"1","archive_location":"23084597","abstract":"There are currently no published scales to assess the attitudes of students and professionals across a wide range of healthcare disciplines towards people with mental illness. Secondary analysis from a randomised controlled trial (RCT) of anti-stigma interventions was carried out to test the reliability, validity and acceptability of the Mental Illness: Clinicians' Attitudes (MICA) v4 scale, a modification of the MICA v2 scale in a sample of 191 nursing students. The MICA v4 was found to have good internal consistency (α=0.72) and item-total correlations. Principal component analysis produced a five-factor structure and the scale had acceptable convergent validity. A group of students and professionals within the healthcare discipline (n=5) reported that the MICA v4 had good face validity and suggested its use with students and professionals working in non-mental health settings. The scale had low rates of missing data, good readability and took less than 4min to complete. The MICA v4 scale was found to be a reliable, valid and acceptable measure of foundation year nursing students' attitudes towards mental illness. It has the potential for use with students and qualified staff across a range of healthcare professions and is available for use from the authors.","DOI":"10.1016/j.psychres.2012.09.028","ISSN":"1872-7123","shortTitle":"Mental Illness: Clinicians' Attitudes (MICA) scale-psychometric properties of a version for healthcare students and professionals","language":"eng","author":[{"family":"Gabbidon","given":"J."},{"family":"Clement","given":"S."},{"family":"Nieuwenhuizen","given":"A.","non-dropping-particle":"van"},{"family":"Kassam","given":"A."},{"family":"Brohan","given":"E."},{"family":"Norman","given":"I."},{"family":"Thornicroft","given":"G."}],"issued":{"date-parts":[["2013",3]]}}}],"schema":"https://github.com/citation-style-language/schema/raw/master/csl-citation.json"} </w:instrText>
      </w:r>
      <w:r w:rsidR="00F40125" w:rsidRPr="004F09BE">
        <w:rPr>
          <w:rFonts w:ascii="Times New Roman" w:hAnsi="Times New Roman" w:cs="Times New Roman"/>
          <w:sz w:val="20"/>
          <w:szCs w:val="20"/>
          <w:lang w:val="en-GB"/>
        </w:rPr>
        <w:fldChar w:fldCharType="separate"/>
      </w:r>
      <w:r w:rsidR="00A70FF6" w:rsidRPr="00A70FF6">
        <w:rPr>
          <w:rFonts w:ascii="Times New Roman" w:hAnsi="Times New Roman" w:cs="Times New Roman"/>
          <w:sz w:val="20"/>
          <w:lang w:val="en-US"/>
        </w:rPr>
        <w:t>(J. Gabbidon et al., 2013; Kassam, Glozier, Leese, Henderson, &amp; Thornicroft, 2010)</w:t>
      </w:r>
      <w:r w:rsidR="00F40125" w:rsidRPr="004F09BE">
        <w:rPr>
          <w:rFonts w:ascii="Times New Roman" w:hAnsi="Times New Roman" w:cs="Times New Roman"/>
          <w:sz w:val="20"/>
          <w:szCs w:val="20"/>
          <w:lang w:val="en-GB"/>
        </w:rPr>
        <w:fldChar w:fldCharType="end"/>
      </w:r>
      <w:r w:rsidR="003B319B" w:rsidRPr="004F09BE">
        <w:rPr>
          <w:rFonts w:ascii="Times New Roman" w:hAnsi="Times New Roman" w:cs="Times New Roman"/>
          <w:sz w:val="20"/>
          <w:szCs w:val="20"/>
          <w:lang w:val="en-GB"/>
        </w:rPr>
        <w:t xml:space="preserve"> and Barriers to Access to Care Evaluation scale </w:t>
      </w:r>
      <w:r w:rsidR="00DE1309" w:rsidRPr="004F09BE">
        <w:rPr>
          <w:rFonts w:ascii="Times New Roman" w:hAnsi="Times New Roman" w:cs="Times New Roman"/>
          <w:sz w:val="20"/>
          <w:szCs w:val="20"/>
          <w:lang w:val="en-GB"/>
        </w:rPr>
        <w:t>–</w:t>
      </w:r>
      <w:r w:rsidR="003B319B" w:rsidRPr="004F09BE">
        <w:rPr>
          <w:rFonts w:ascii="Times New Roman" w:hAnsi="Times New Roman" w:cs="Times New Roman"/>
          <w:sz w:val="20"/>
          <w:szCs w:val="20"/>
          <w:lang w:val="en-GB"/>
        </w:rPr>
        <w:t xml:space="preserve"> BACE</w:t>
      </w:r>
      <w:r w:rsidR="00F40125" w:rsidRPr="004F09BE">
        <w:rPr>
          <w:rFonts w:ascii="Times New Roman" w:hAnsi="Times New Roman" w:cs="Times New Roman"/>
          <w:sz w:val="20"/>
          <w:szCs w:val="20"/>
          <w:lang w:val="en-GB"/>
        </w:rPr>
        <w:t xml:space="preserve"> </w:t>
      </w:r>
      <w:r w:rsidR="00F40125" w:rsidRPr="004F09BE">
        <w:rPr>
          <w:rFonts w:ascii="Times New Roman" w:hAnsi="Times New Roman" w:cs="Times New Roman"/>
          <w:sz w:val="20"/>
          <w:szCs w:val="20"/>
          <w:lang w:val="en-GB"/>
        </w:rPr>
        <w:fldChar w:fldCharType="begin"/>
      </w:r>
      <w:r w:rsidR="002757E6" w:rsidRPr="004F09BE">
        <w:rPr>
          <w:rFonts w:ascii="Times New Roman" w:hAnsi="Times New Roman" w:cs="Times New Roman"/>
          <w:sz w:val="20"/>
          <w:szCs w:val="20"/>
          <w:lang w:val="en-GB"/>
        </w:rPr>
        <w:instrText xml:space="preserve"> ADDIN ZOTERO_ITEM CSL_CITATION {"citationID":"jEeDvUUy","properties":{"formattedCitation":"(Clement et al., 2012)","plainCitation":"(Clement et al., 2012)","noteIndex":0},"citationItems":[{"id":567,"uris":["http://zotero.org/users/local/3bOTVbWd/items/J23WVCNK"],"uri":["http://zotero.org/users/local/3bOTVbWd/items/J23WVCNK"],"itemData":{"id":567,"type":"article-journal","title":"Development and psychometric properties the Barriers to Access to Care Evaluation scale (BACE) related to people with mental ill health","container-title":"Bmc Psychiat","volume":"12","URL":"http://dx.doi.org/10.1186/1471-244X-12-36","DOI":"10.1186/1471-244X-12-36","shortTitle":"Development and psychometric properties the Barriers to Access to Care Evaluation scale (BACE) related to people with mental ill health","author":[{"family":"Clement","given":"S."},{"family":"Brohan","given":"E."},{"family":"Jeffery","given":"D."},{"family":"Henderson","given":"C."},{"family":"Hatch","given":"S. L."},{"family":"Thornicroft","given":"G."}],"issued":{"date-parts":[["2012"]]}}}],"schema":"https://github.com/citation-style-language/schema/raw/master/csl-citation.json"} </w:instrText>
      </w:r>
      <w:r w:rsidR="00F40125" w:rsidRPr="004F09BE">
        <w:rPr>
          <w:rFonts w:ascii="Times New Roman" w:hAnsi="Times New Roman" w:cs="Times New Roman"/>
          <w:sz w:val="20"/>
          <w:szCs w:val="20"/>
          <w:lang w:val="en-GB"/>
        </w:rPr>
        <w:fldChar w:fldCharType="separate"/>
      </w:r>
      <w:r w:rsidR="00FA15CA" w:rsidRPr="004F09BE">
        <w:rPr>
          <w:rFonts w:ascii="Times New Roman" w:hAnsi="Times New Roman" w:cs="Times New Roman"/>
          <w:sz w:val="20"/>
          <w:szCs w:val="20"/>
          <w:lang w:val="en-US"/>
        </w:rPr>
        <w:t>(Clement et al., 2012)</w:t>
      </w:r>
      <w:r w:rsidR="00F40125" w:rsidRPr="004F09BE">
        <w:rPr>
          <w:rFonts w:ascii="Times New Roman" w:hAnsi="Times New Roman" w:cs="Times New Roman"/>
          <w:sz w:val="20"/>
          <w:szCs w:val="20"/>
          <w:lang w:val="en-GB"/>
        </w:rPr>
        <w:fldChar w:fldCharType="end"/>
      </w:r>
      <w:r w:rsidR="003B319B" w:rsidRPr="004F09BE">
        <w:rPr>
          <w:rFonts w:ascii="Times New Roman" w:hAnsi="Times New Roman" w:cs="Times New Roman"/>
          <w:sz w:val="20"/>
          <w:szCs w:val="20"/>
          <w:lang w:val="en-GB"/>
        </w:rPr>
        <w:t xml:space="preserve">). </w:t>
      </w:r>
    </w:p>
    <w:p w14:paraId="470E2FF7" w14:textId="702E6515" w:rsidR="003B319B" w:rsidRPr="0039238C" w:rsidRDefault="003B319B" w:rsidP="00A70FF6">
      <w:pPr>
        <w:autoSpaceDE w:val="0"/>
        <w:autoSpaceDN w:val="0"/>
        <w:adjustRightInd w:val="0"/>
        <w:spacing w:after="0" w:line="480" w:lineRule="auto"/>
        <w:jc w:val="both"/>
        <w:rPr>
          <w:rFonts w:ascii="Times New Roman" w:hAnsi="Times New Roman" w:cs="Times New Roman"/>
          <w:b/>
          <w:sz w:val="20"/>
          <w:szCs w:val="20"/>
          <w:lang w:val="en-GB"/>
        </w:rPr>
      </w:pPr>
      <w:r w:rsidRPr="004F09BE">
        <w:rPr>
          <w:rFonts w:ascii="Times New Roman" w:hAnsi="Times New Roman" w:cs="Times New Roman"/>
          <w:sz w:val="20"/>
          <w:szCs w:val="20"/>
          <w:lang w:val="en-GB"/>
        </w:rPr>
        <w:t xml:space="preserve">The assessment of knowledge as one component of </w:t>
      </w:r>
      <w:r w:rsidR="0025273A" w:rsidRPr="004F09BE">
        <w:rPr>
          <w:rFonts w:ascii="Times New Roman" w:hAnsi="Times New Roman" w:cs="Times New Roman"/>
          <w:sz w:val="20"/>
          <w:szCs w:val="20"/>
          <w:lang w:val="en-GB"/>
        </w:rPr>
        <w:t>analysing</w:t>
      </w:r>
      <w:r w:rsidRPr="004F09BE">
        <w:rPr>
          <w:rFonts w:ascii="Times New Roman" w:hAnsi="Times New Roman" w:cs="Times New Roman"/>
          <w:sz w:val="20"/>
          <w:szCs w:val="20"/>
          <w:lang w:val="en-GB"/>
        </w:rPr>
        <w:t xml:space="preserve"> the process of stigmatization (and the effectiveness of antistigma interventions) is essential. Several studies have shown that mental health-related knowledge can influence the development of negative attitudes and discriminatory behaviours. The MAKS can be used to understand the relation</w:t>
      </w:r>
      <w:r w:rsidR="0024587E" w:rsidRPr="004F09BE">
        <w:rPr>
          <w:rFonts w:ascii="Times New Roman" w:hAnsi="Times New Roman" w:cs="Times New Roman"/>
          <w:sz w:val="20"/>
          <w:szCs w:val="20"/>
          <w:lang w:val="en-GB"/>
        </w:rPr>
        <w:t>ship</w:t>
      </w:r>
      <w:r w:rsidRPr="004F09BE">
        <w:rPr>
          <w:rFonts w:ascii="Times New Roman" w:hAnsi="Times New Roman" w:cs="Times New Roman"/>
          <w:sz w:val="20"/>
          <w:szCs w:val="20"/>
          <w:lang w:val="en-GB"/>
        </w:rPr>
        <w:t xml:space="preserve"> between knowledge, attitudes, and behaviours related to mental health stigma. Moreover, evaluating the different type</w:t>
      </w:r>
      <w:r w:rsidR="0024587E" w:rsidRPr="004F09BE">
        <w:rPr>
          <w:rFonts w:ascii="Times New Roman" w:hAnsi="Times New Roman" w:cs="Times New Roman"/>
          <w:sz w:val="20"/>
          <w:szCs w:val="20"/>
          <w:lang w:val="en-GB"/>
        </w:rPr>
        <w:t>s</w:t>
      </w:r>
      <w:r w:rsidRPr="004F09BE">
        <w:rPr>
          <w:rFonts w:ascii="Times New Roman" w:hAnsi="Times New Roman" w:cs="Times New Roman"/>
          <w:sz w:val="20"/>
          <w:szCs w:val="20"/>
          <w:lang w:val="en-GB"/>
        </w:rPr>
        <w:t xml:space="preserve"> of knowledge regarding mental health issues can be useful to understand the development of stereotypes and discriminating behaviours. Since the Italian version of the RIBS (evaluating the </w:t>
      </w:r>
      <w:r w:rsidR="0025273A" w:rsidRPr="004F09BE">
        <w:rPr>
          <w:rFonts w:ascii="Times New Roman" w:hAnsi="Times New Roman" w:cs="Times New Roman"/>
          <w:sz w:val="20"/>
          <w:szCs w:val="20"/>
          <w:lang w:val="en-GB"/>
        </w:rPr>
        <w:t>behavioural</w:t>
      </w:r>
      <w:r w:rsidRPr="004F09BE">
        <w:rPr>
          <w:rFonts w:ascii="Times New Roman" w:hAnsi="Times New Roman" w:cs="Times New Roman"/>
          <w:sz w:val="20"/>
          <w:szCs w:val="20"/>
          <w:lang w:val="en-GB"/>
        </w:rPr>
        <w:t xml:space="preserve"> component of stigma process) is already available</w:t>
      </w:r>
      <w:r w:rsidR="00F40125" w:rsidRPr="004F09BE">
        <w:rPr>
          <w:rFonts w:ascii="Times New Roman" w:hAnsi="Times New Roman" w:cs="Times New Roman"/>
          <w:sz w:val="20"/>
          <w:szCs w:val="20"/>
          <w:lang w:val="en-GB"/>
        </w:rPr>
        <w:t xml:space="preserve"> </w:t>
      </w:r>
      <w:r w:rsidR="00F40125" w:rsidRPr="004F09BE">
        <w:rPr>
          <w:rFonts w:ascii="Times New Roman" w:hAnsi="Times New Roman" w:cs="Times New Roman"/>
          <w:sz w:val="20"/>
          <w:szCs w:val="20"/>
          <w:lang w:val="en-GB"/>
        </w:rPr>
        <w:fldChar w:fldCharType="begin"/>
      </w:r>
      <w:r w:rsidR="00A70FF6">
        <w:rPr>
          <w:rFonts w:ascii="Times New Roman" w:hAnsi="Times New Roman" w:cs="Times New Roman"/>
          <w:sz w:val="20"/>
          <w:szCs w:val="20"/>
          <w:lang w:val="en-GB"/>
        </w:rPr>
        <w:instrText xml:space="preserve"> ADDIN ZOTERO_ITEM CSL_CITATION {"citationID":"G0MIXVHR","properties":{"formattedCitation":"(Pingani, Evans-Lacko, et al., 2016)","plainCitation":"(Pingani, Evans-Lacko, et al., 2016)","noteIndex":0},"citationItems":[{"id":2179,"uris":["http://zotero.org/users/local/3bOTVbWd/items/MT8ED6UM"],"uri":["http://zotero.org/users/local/3bOTVbWd/items/MT8ED6UM"],"itemData":{"id":2179,"type":"article-journal","title":"Psychometric validation of the Italian version of the Reported and Intended Behaviour Scale (RIBS)","container-title":"Epidemiol Psychiatr Sci","page":"485-492","volume":"25","issue":"5","archive_location":"26928054","abstract":"Many instruments have been developed and validated to assess the stigma associated with mental disorders and its various domains across different populations. To our knowledge, the Reported and Intended Behaviour Scale (RIBS) is the only validated questionnaire to analyse the presence of reported and intended stigmatising/discriminatory behaviours towards people with mental health problems in the general population. The aims of the study presented herein are to translate and validate the RIBS in Italian language and to adapt it to the Italian socio-cultural background (RIBS-I).|The RIBS considers reported and intended behaviours across four different domains: (1) living with, (2) working with, (3) living nearby and (4) continuing a relationship with someone with a mental health problem. The validation process included four phases: (1) translation/back translation of the questionnaire from English to Italian and vice versa; (2,3) face validity and reliability of RIBS-I; (4) description of model fit through confirmatory factor analysis. The questionnaire was administered to a sample of the general public via distribution in public places such as shopping centres, markets, squares, cinemas and other gathering places. Questionnaires were administered by trained mental health professionals.|A total of 447 lay respondents were recruited. The mean age was 38.08 (s.d. = ±14.74) years. Fifty-seven per cent of the sample (n = 257) were female. The Cronbach alpha of RIBS-I was 0.83. All indices of model fit were above the reference values: Goodness of Fit Index (GFI) = 0.987 (GFI &gt; 0.9); Adjusted Goodness of Fit Index (AGFI) = 0.975 (AGFI &gt; 0.9); Comparative Fit Index (CFI) = 0.994 (CFI &gt; 0.9); and Root-Mean-Square Error of Approximation (RMSEA) = 0.023 (RMSEA &lt; 0.05). The χ 2 = 23.60 (df = 19; p = 0.21) and χ 2/df = 1.24 supported the model.|The RIBS-I demonstrated good psychometric properties and it can be considered a useful tool to: (1) assess stigmatising (actual or potential) behaviours in the general population; (2) test the efficacy of anti-stigma campaigns and actions; (3) design further studies to better understand the relationship between the three different components of stigmatisation: knowledge, attitudes and behaviours.","DOI":"10.1017/S2045796015000633","ISSN":"2045-7960","shortTitle":"Psychometric validation of the Italian version of the Reported and Intended Behaviour Scale (RIBS)","language":"eng","author":[{"family":"Pingani","given":"L."},{"family":"Evans-Lacko","given":"S."},{"family":"Luciano","given":"M."},{"family":"Del Vecchio","given":"V."},{"family":"Ferrari","given":"S."},{"family":"Sampogna","given":"G."},{"family":"Croci","given":"I."},{"family":"Del Fatto","given":"T."},{"family":"Rigatelli","given":"M."},{"family":"Fiorillo","given":"A."}],"issued":{"date-parts":[["2016",10]]}}}],"schema":"https://github.com/citation-style-language/schema/raw/master/csl-citation.json"} </w:instrText>
      </w:r>
      <w:r w:rsidR="00F40125" w:rsidRPr="004F09BE">
        <w:rPr>
          <w:rFonts w:ascii="Times New Roman" w:hAnsi="Times New Roman" w:cs="Times New Roman"/>
          <w:sz w:val="20"/>
          <w:szCs w:val="20"/>
          <w:lang w:val="en-GB"/>
        </w:rPr>
        <w:fldChar w:fldCharType="separate"/>
      </w:r>
      <w:r w:rsidR="00A70FF6" w:rsidRPr="00A70FF6">
        <w:rPr>
          <w:rFonts w:ascii="Times New Roman" w:hAnsi="Times New Roman" w:cs="Times New Roman"/>
          <w:sz w:val="20"/>
          <w:lang w:val="en-US"/>
        </w:rPr>
        <w:t>(Pingani, Evans-Lacko, et al., 2016)</w:t>
      </w:r>
      <w:r w:rsidR="00F40125" w:rsidRPr="004F09BE">
        <w:rPr>
          <w:rFonts w:ascii="Times New Roman" w:hAnsi="Times New Roman" w:cs="Times New Roman"/>
          <w:sz w:val="20"/>
          <w:szCs w:val="20"/>
          <w:lang w:val="en-GB"/>
        </w:rPr>
        <w:fldChar w:fldCharType="end"/>
      </w:r>
      <w:r w:rsidRPr="004F09BE">
        <w:rPr>
          <w:rFonts w:ascii="Times New Roman" w:hAnsi="Times New Roman" w:cs="Times New Roman"/>
          <w:sz w:val="20"/>
          <w:szCs w:val="20"/>
          <w:lang w:val="en-GB"/>
        </w:rPr>
        <w:t>, it has been fundamental to validate the Italian version of the MAKS, as well. RIBS as well as RIBS-</w:t>
      </w:r>
      <w:r w:rsidR="001F01B4" w:rsidRPr="004F09BE">
        <w:rPr>
          <w:rFonts w:ascii="Times New Roman" w:hAnsi="Times New Roman" w:cs="Times New Roman"/>
          <w:sz w:val="20"/>
          <w:szCs w:val="20"/>
          <w:lang w:val="en-GB"/>
        </w:rPr>
        <w:t>I</w:t>
      </w:r>
      <w:r w:rsidRPr="004F09BE">
        <w:rPr>
          <w:rFonts w:ascii="Times New Roman" w:hAnsi="Times New Roman" w:cs="Times New Roman"/>
          <w:sz w:val="20"/>
          <w:szCs w:val="20"/>
          <w:lang w:val="en-GB"/>
        </w:rPr>
        <w:t xml:space="preserve"> can be used to evaluate the paradigm of stigma </w:t>
      </w:r>
      <w:r w:rsidR="0024587E" w:rsidRPr="004F09BE">
        <w:rPr>
          <w:rFonts w:ascii="Times New Roman" w:hAnsi="Times New Roman" w:cs="Times New Roman"/>
          <w:sz w:val="20"/>
          <w:szCs w:val="20"/>
          <w:lang w:val="en-GB"/>
        </w:rPr>
        <w:t xml:space="preserve">development </w:t>
      </w:r>
      <w:r w:rsidRPr="004F09BE">
        <w:rPr>
          <w:rFonts w:ascii="Times New Roman" w:hAnsi="Times New Roman" w:cs="Times New Roman"/>
          <w:sz w:val="20"/>
          <w:szCs w:val="20"/>
          <w:lang w:val="en-GB"/>
        </w:rPr>
        <w:t>in the general population in combination with the level of knowledge. The availability of the MAKS also in Italian can be useful to make cross-national comparisons of level of knowledge in the general population</w:t>
      </w:r>
      <w:bookmarkStart w:id="3" w:name="_Hlk8718946"/>
      <w:r w:rsidRPr="004F09BE">
        <w:rPr>
          <w:rFonts w:ascii="Times New Roman" w:hAnsi="Times New Roman" w:cs="Times New Roman"/>
          <w:sz w:val="20"/>
          <w:szCs w:val="20"/>
          <w:lang w:val="en-GB"/>
        </w:rPr>
        <w:t xml:space="preserve">. </w:t>
      </w:r>
      <w:r w:rsidR="0074366E" w:rsidRPr="0074366E">
        <w:rPr>
          <w:rFonts w:ascii="Times New Roman" w:hAnsi="Times New Roman" w:cs="Times New Roman"/>
          <w:b/>
          <w:sz w:val="20"/>
          <w:szCs w:val="20"/>
          <w:lang w:val="en-GB"/>
        </w:rPr>
        <w:t>Thanks to these two instruments it will be possible to begin to evaluate, in the Italian context, the presence of stereotypes and behaviours associated with mental illness in different contexts: school, work, health and sports (just to give some examples). The MAKS-I can be used to evaluate outcome of antistigma interventions – used in combination with the RIBS-I – with the aim to understand how to best improve their effectiveness (Sampogna et al., 2017; Winkler et al., 2017).</w:t>
      </w:r>
    </w:p>
    <w:bookmarkEnd w:id="3"/>
    <w:p w14:paraId="5E11C93E" w14:textId="7CC69E44" w:rsidR="000E7F15" w:rsidRPr="00A70FF6" w:rsidRDefault="00BE58B5" w:rsidP="00A70FF6">
      <w:pPr>
        <w:spacing w:after="0" w:line="480" w:lineRule="auto"/>
        <w:jc w:val="both"/>
        <w:rPr>
          <w:rFonts w:ascii="Times New Roman" w:hAnsi="Times New Roman" w:cs="Times New Roman"/>
          <w:sz w:val="20"/>
          <w:szCs w:val="20"/>
          <w:lang w:val="en-GB"/>
        </w:rPr>
      </w:pPr>
      <w:r w:rsidRPr="00A70FF6">
        <w:rPr>
          <w:rFonts w:ascii="Times New Roman" w:hAnsi="Times New Roman" w:cs="Times New Roman"/>
          <w:sz w:val="20"/>
          <w:szCs w:val="20"/>
          <w:lang w:val="en-GB"/>
        </w:rPr>
        <w:t xml:space="preserve">In Italy, a </w:t>
      </w:r>
      <w:r w:rsidR="000E7F15" w:rsidRPr="00A70FF6">
        <w:rPr>
          <w:rFonts w:ascii="Times New Roman" w:hAnsi="Times New Roman" w:cs="Times New Roman"/>
          <w:sz w:val="20"/>
          <w:szCs w:val="20"/>
          <w:lang w:val="en-GB"/>
        </w:rPr>
        <w:t>critical review of the literature</w:t>
      </w:r>
      <w:r w:rsidR="007C4A86" w:rsidRPr="00A70FF6">
        <w:rPr>
          <w:rFonts w:ascii="Times New Roman" w:hAnsi="Times New Roman" w:cs="Times New Roman"/>
          <w:sz w:val="20"/>
          <w:szCs w:val="20"/>
          <w:lang w:val="en-GB"/>
        </w:rPr>
        <w:t xml:space="preserve"> was</w:t>
      </w:r>
      <w:r w:rsidRPr="00A70FF6">
        <w:rPr>
          <w:rFonts w:ascii="Times New Roman" w:hAnsi="Times New Roman" w:cs="Times New Roman"/>
          <w:sz w:val="20"/>
          <w:szCs w:val="20"/>
          <w:lang w:val="en-GB"/>
        </w:rPr>
        <w:t xml:space="preserve"> </w:t>
      </w:r>
      <w:r w:rsidR="000E7F15" w:rsidRPr="00A70FF6">
        <w:rPr>
          <w:rFonts w:ascii="Times New Roman" w:hAnsi="Times New Roman" w:cs="Times New Roman"/>
          <w:sz w:val="20"/>
          <w:szCs w:val="20"/>
          <w:lang w:val="en-GB"/>
        </w:rPr>
        <w:t>published</w:t>
      </w:r>
      <w:r w:rsidR="00F40125" w:rsidRPr="00A70FF6">
        <w:rPr>
          <w:rFonts w:ascii="Times New Roman" w:hAnsi="Times New Roman" w:cs="Times New Roman"/>
          <w:sz w:val="20"/>
          <w:szCs w:val="20"/>
          <w:lang w:val="en-GB"/>
        </w:rPr>
        <w:t xml:space="preserve"> </w:t>
      </w:r>
      <w:r w:rsidR="00F40125" w:rsidRPr="00A70FF6">
        <w:rPr>
          <w:rFonts w:ascii="Times New Roman" w:hAnsi="Times New Roman" w:cs="Times New Roman"/>
          <w:sz w:val="20"/>
          <w:szCs w:val="20"/>
          <w:lang w:val="en-GB"/>
        </w:rPr>
        <w:fldChar w:fldCharType="begin"/>
      </w:r>
      <w:r w:rsidR="00A70FF6">
        <w:rPr>
          <w:rFonts w:ascii="Times New Roman" w:hAnsi="Times New Roman" w:cs="Times New Roman"/>
          <w:sz w:val="20"/>
          <w:szCs w:val="20"/>
          <w:lang w:val="en-GB"/>
        </w:rPr>
        <w:instrText xml:space="preserve"> ADDIN ZOTERO_ITEM CSL_CITATION {"citationID":"rpx7U24l","properties":{"formattedCitation":"(Zoppei &amp; Lasalvia, 2011)","plainCitation":"(Zoppei &amp; Lasalvia, 2011)","noteIndex":0},"citationItems":[{"id":3038,"uris":["http://zotero.org/users/local/3bOTVbWd/items/NAA3L6D4"],"uri":["http://zotero.org/users/local/3bOTVbWd/items/NAA3L6D4"],"itemData":{"id":3038,"type":"article-journal","title":"Anti stigma campaigns: really useful and effective? a criticl review of the anti-stigma initiatives conducted in Italy","container-title":"Riv Psichiatr","page":"242-249","volume":"46","shortTitle":"Anti stigma campaigns: really useful and effective? a criticl review of the anti-stigma initiatives conducted in Italy","author":[{"family":"Zoppei","given":"S"},{"family":"Lasalvia","given":"A"}],"issued":{"date-parts":[["2011"]]}}}],"schema":"https://github.com/citation-style-language/schema/raw/master/csl-citation.json"} </w:instrText>
      </w:r>
      <w:r w:rsidR="00F40125" w:rsidRPr="00A70FF6">
        <w:rPr>
          <w:rFonts w:ascii="Times New Roman" w:hAnsi="Times New Roman" w:cs="Times New Roman"/>
          <w:sz w:val="20"/>
          <w:szCs w:val="20"/>
          <w:lang w:val="en-GB"/>
        </w:rPr>
        <w:fldChar w:fldCharType="separate"/>
      </w:r>
      <w:r w:rsidR="00A70FF6" w:rsidRPr="00A70FF6">
        <w:rPr>
          <w:rFonts w:ascii="Times New Roman" w:hAnsi="Times New Roman" w:cs="Times New Roman"/>
          <w:sz w:val="20"/>
          <w:lang w:val="en-US"/>
        </w:rPr>
        <w:t>(Zoppei &amp; Lasalvia, 2011)</w:t>
      </w:r>
      <w:r w:rsidR="00F40125" w:rsidRPr="00A70FF6">
        <w:rPr>
          <w:rFonts w:ascii="Times New Roman" w:hAnsi="Times New Roman" w:cs="Times New Roman"/>
          <w:sz w:val="20"/>
          <w:szCs w:val="20"/>
          <w:lang w:val="en-GB"/>
        </w:rPr>
        <w:fldChar w:fldCharType="end"/>
      </w:r>
      <w:r w:rsidR="00467222" w:rsidRPr="00A70FF6">
        <w:rPr>
          <w:rFonts w:ascii="Times New Roman" w:hAnsi="Times New Roman" w:cs="Times New Roman"/>
          <w:sz w:val="20"/>
          <w:szCs w:val="20"/>
          <w:lang w:val="en-GB"/>
        </w:rPr>
        <w:t>.</w:t>
      </w:r>
      <w:r w:rsidRPr="00A70FF6">
        <w:rPr>
          <w:rFonts w:ascii="Times New Roman" w:hAnsi="Times New Roman" w:cs="Times New Roman"/>
          <w:sz w:val="20"/>
          <w:szCs w:val="20"/>
          <w:lang w:val="en-GB"/>
        </w:rPr>
        <w:t xml:space="preserve"> </w:t>
      </w:r>
      <w:r w:rsidR="007C4A86" w:rsidRPr="00A70FF6">
        <w:rPr>
          <w:rFonts w:ascii="Times New Roman" w:hAnsi="Times New Roman" w:cs="Times New Roman"/>
          <w:sz w:val="20"/>
          <w:szCs w:val="20"/>
          <w:lang w:val="en-GB"/>
        </w:rPr>
        <w:t xml:space="preserve">It </w:t>
      </w:r>
      <w:r w:rsidRPr="00A70FF6">
        <w:rPr>
          <w:rFonts w:ascii="Times New Roman" w:hAnsi="Times New Roman" w:cs="Times New Roman"/>
          <w:sz w:val="20"/>
          <w:szCs w:val="20"/>
          <w:lang w:val="en-GB"/>
        </w:rPr>
        <w:t xml:space="preserve">highlighted that several </w:t>
      </w:r>
      <w:r w:rsidR="000E7F15" w:rsidRPr="00A70FF6">
        <w:rPr>
          <w:rFonts w:ascii="Times New Roman" w:hAnsi="Times New Roman" w:cs="Times New Roman"/>
          <w:sz w:val="20"/>
          <w:szCs w:val="20"/>
          <w:lang w:val="en-GB"/>
        </w:rPr>
        <w:t xml:space="preserve">intervention programs have been </w:t>
      </w:r>
      <w:r w:rsidRPr="00A70FF6">
        <w:rPr>
          <w:rFonts w:ascii="Times New Roman" w:hAnsi="Times New Roman" w:cs="Times New Roman"/>
          <w:sz w:val="20"/>
          <w:szCs w:val="20"/>
          <w:lang w:val="en-GB"/>
        </w:rPr>
        <w:t>promoted</w:t>
      </w:r>
      <w:r w:rsidR="000E7F15" w:rsidRPr="00A70FF6">
        <w:rPr>
          <w:rFonts w:ascii="Times New Roman" w:hAnsi="Times New Roman" w:cs="Times New Roman"/>
          <w:sz w:val="20"/>
          <w:szCs w:val="20"/>
          <w:lang w:val="en-GB"/>
        </w:rPr>
        <w:t xml:space="preserve">, </w:t>
      </w:r>
      <w:r w:rsidRPr="00A70FF6">
        <w:rPr>
          <w:rFonts w:ascii="Times New Roman" w:hAnsi="Times New Roman" w:cs="Times New Roman"/>
          <w:sz w:val="20"/>
          <w:szCs w:val="20"/>
          <w:lang w:val="en-GB"/>
        </w:rPr>
        <w:t>differing in theoretical background and i</w:t>
      </w:r>
      <w:r w:rsidR="000E7F15" w:rsidRPr="00A70FF6">
        <w:rPr>
          <w:rFonts w:ascii="Times New Roman" w:hAnsi="Times New Roman" w:cs="Times New Roman"/>
          <w:sz w:val="20"/>
          <w:szCs w:val="20"/>
          <w:lang w:val="en-GB"/>
        </w:rPr>
        <w:t xml:space="preserve">mplementation systems. The evaluation of the interventions made </w:t>
      </w:r>
      <w:r w:rsidR="007C4A86" w:rsidRPr="00A70FF6">
        <w:rPr>
          <w:rFonts w:ascii="Times New Roman" w:hAnsi="Times New Roman" w:cs="Times New Roman"/>
          <w:sz w:val="20"/>
          <w:szCs w:val="20"/>
          <w:lang w:val="en-GB"/>
        </w:rPr>
        <w:t xml:space="preserve">were </w:t>
      </w:r>
      <w:r w:rsidR="000E7F15" w:rsidRPr="00A70FF6">
        <w:rPr>
          <w:rFonts w:ascii="Times New Roman" w:hAnsi="Times New Roman" w:cs="Times New Roman"/>
          <w:sz w:val="20"/>
          <w:szCs w:val="20"/>
          <w:lang w:val="en-GB"/>
        </w:rPr>
        <w:t>so poor that it was not possible to carry out a quantitative analysis of the outcomes.</w:t>
      </w:r>
    </w:p>
    <w:p w14:paraId="15A7B6A4" w14:textId="23ABD517" w:rsidR="00333E4E" w:rsidRPr="00A70FF6" w:rsidRDefault="00BB038D" w:rsidP="00A70FF6">
      <w:pPr>
        <w:spacing w:after="0" w:line="480" w:lineRule="auto"/>
        <w:jc w:val="both"/>
        <w:rPr>
          <w:rFonts w:ascii="Times New Roman" w:hAnsi="Times New Roman" w:cs="Times New Roman"/>
          <w:sz w:val="20"/>
          <w:szCs w:val="20"/>
          <w:lang w:val="en-GB"/>
        </w:rPr>
      </w:pPr>
      <w:r w:rsidRPr="00A70FF6">
        <w:rPr>
          <w:rFonts w:ascii="Times New Roman" w:hAnsi="Times New Roman" w:cs="Times New Roman"/>
          <w:sz w:val="20"/>
          <w:szCs w:val="20"/>
          <w:lang w:val="en-GB"/>
        </w:rPr>
        <w:t>To</w:t>
      </w:r>
      <w:r w:rsidR="000E7F15" w:rsidRPr="00A70FF6">
        <w:rPr>
          <w:rFonts w:ascii="Times New Roman" w:hAnsi="Times New Roman" w:cs="Times New Roman"/>
          <w:sz w:val="20"/>
          <w:szCs w:val="20"/>
          <w:lang w:val="en-GB"/>
        </w:rPr>
        <w:t xml:space="preserve"> avoid a significant waste of time and resources (human and financial) </w:t>
      </w:r>
      <w:r w:rsidR="007C4A86" w:rsidRPr="00A70FF6">
        <w:rPr>
          <w:rFonts w:ascii="Times New Roman" w:hAnsi="Times New Roman" w:cs="Times New Roman"/>
          <w:sz w:val="20"/>
          <w:szCs w:val="20"/>
          <w:lang w:val="en-GB"/>
        </w:rPr>
        <w:t xml:space="preserve">it </w:t>
      </w:r>
      <w:r w:rsidR="000E7F15" w:rsidRPr="00A70FF6">
        <w:rPr>
          <w:rFonts w:ascii="Times New Roman" w:hAnsi="Times New Roman" w:cs="Times New Roman"/>
          <w:sz w:val="20"/>
          <w:szCs w:val="20"/>
          <w:lang w:val="en-GB"/>
        </w:rPr>
        <w:t xml:space="preserve">is necessary </w:t>
      </w:r>
      <w:r w:rsidR="00BE58B5" w:rsidRPr="00A70FF6">
        <w:rPr>
          <w:rFonts w:ascii="Times New Roman" w:hAnsi="Times New Roman" w:cs="Times New Roman"/>
          <w:sz w:val="20"/>
          <w:szCs w:val="20"/>
          <w:lang w:val="en-GB"/>
        </w:rPr>
        <w:t xml:space="preserve">to proceed with greater caution and to use easy, feasible and reliable assessment tools for evaluating the effectiveness of anti-stigma </w:t>
      </w:r>
      <w:r w:rsidRPr="00A70FF6">
        <w:rPr>
          <w:rFonts w:ascii="Times New Roman" w:hAnsi="Times New Roman" w:cs="Times New Roman"/>
          <w:sz w:val="20"/>
          <w:szCs w:val="20"/>
          <w:lang w:val="en-GB"/>
        </w:rPr>
        <w:lastRenderedPageBreak/>
        <w:t>programs</w:t>
      </w:r>
      <w:r w:rsidR="00BE58B5" w:rsidRPr="00A70FF6">
        <w:rPr>
          <w:rFonts w:ascii="Times New Roman" w:hAnsi="Times New Roman" w:cs="Times New Roman"/>
          <w:sz w:val="20"/>
          <w:szCs w:val="20"/>
          <w:lang w:val="en-GB"/>
        </w:rPr>
        <w:t>. The MAKS-I has the above-mentioned features and can be used for evaluating the stigma process in the Italian population and - hopefully in the next future - the effectiveness of Italian national antistigma campaigns.</w:t>
      </w:r>
    </w:p>
    <w:p w14:paraId="235909C4" w14:textId="77777777" w:rsidR="002D5AEB" w:rsidRPr="00A70FF6" w:rsidRDefault="002D5AEB" w:rsidP="00A70FF6">
      <w:pPr>
        <w:spacing w:line="480" w:lineRule="auto"/>
        <w:jc w:val="both"/>
        <w:rPr>
          <w:rFonts w:ascii="Times New Roman" w:hAnsi="Times New Roman" w:cs="Times New Roman"/>
          <w:sz w:val="20"/>
          <w:szCs w:val="20"/>
          <w:lang w:val="en-GB"/>
        </w:rPr>
      </w:pPr>
    </w:p>
    <w:p w14:paraId="0C67E4BF" w14:textId="63950A33" w:rsidR="002C25D5" w:rsidRPr="00A70FF6" w:rsidRDefault="002C25D5" w:rsidP="00A70FF6">
      <w:pPr>
        <w:spacing w:line="480" w:lineRule="auto"/>
        <w:jc w:val="both"/>
        <w:rPr>
          <w:rFonts w:ascii="Times New Roman" w:hAnsi="Times New Roman" w:cs="Times New Roman"/>
          <w:b/>
          <w:sz w:val="20"/>
          <w:szCs w:val="20"/>
          <w:lang w:val="en-GB"/>
        </w:rPr>
      </w:pPr>
      <w:r w:rsidRPr="00A70FF6">
        <w:rPr>
          <w:rFonts w:ascii="Times New Roman" w:hAnsi="Times New Roman" w:cs="Times New Roman"/>
          <w:b/>
          <w:sz w:val="20"/>
          <w:szCs w:val="20"/>
          <w:lang w:val="en-GB"/>
        </w:rPr>
        <w:t>Availability of Data and Materials</w:t>
      </w:r>
    </w:p>
    <w:p w14:paraId="67B528FB" w14:textId="7963ED8F" w:rsidR="002C25D5" w:rsidRPr="00A70FF6" w:rsidRDefault="002C25D5" w:rsidP="00A70FF6">
      <w:pPr>
        <w:spacing w:line="480" w:lineRule="auto"/>
        <w:jc w:val="both"/>
        <w:rPr>
          <w:rFonts w:ascii="Times New Roman" w:hAnsi="Times New Roman" w:cs="Times New Roman"/>
          <w:sz w:val="20"/>
          <w:szCs w:val="20"/>
          <w:lang w:val="en-GB"/>
        </w:rPr>
      </w:pPr>
      <w:r w:rsidRPr="00A70FF6">
        <w:rPr>
          <w:rFonts w:ascii="Times New Roman" w:hAnsi="Times New Roman" w:cs="Times New Roman"/>
          <w:sz w:val="20"/>
          <w:szCs w:val="20"/>
          <w:lang w:val="en-GB"/>
        </w:rPr>
        <w:t>All data used for this study are available upon request addressed</w:t>
      </w:r>
      <w:r w:rsidR="00757029" w:rsidRPr="00A70FF6">
        <w:rPr>
          <w:rFonts w:ascii="Times New Roman" w:hAnsi="Times New Roman" w:cs="Times New Roman"/>
          <w:sz w:val="20"/>
          <w:szCs w:val="20"/>
          <w:lang w:val="en-GB"/>
        </w:rPr>
        <w:t xml:space="preserve"> </w:t>
      </w:r>
      <w:r w:rsidRPr="00A70FF6">
        <w:rPr>
          <w:rFonts w:ascii="Times New Roman" w:hAnsi="Times New Roman" w:cs="Times New Roman"/>
          <w:sz w:val="20"/>
          <w:szCs w:val="20"/>
          <w:lang w:val="en-GB"/>
        </w:rPr>
        <w:t>to the corresponding author.</w:t>
      </w:r>
    </w:p>
    <w:p w14:paraId="222573E0" w14:textId="77777777" w:rsidR="00FC6E86" w:rsidRPr="00A70FF6" w:rsidRDefault="00FC6E86" w:rsidP="00A70FF6">
      <w:pPr>
        <w:spacing w:after="0" w:line="480" w:lineRule="auto"/>
        <w:jc w:val="both"/>
        <w:rPr>
          <w:rFonts w:ascii="Times New Roman" w:hAnsi="Times New Roman" w:cs="Times New Roman"/>
          <w:sz w:val="20"/>
          <w:szCs w:val="20"/>
          <w:lang w:val="en-GB"/>
        </w:rPr>
      </w:pPr>
    </w:p>
    <w:p w14:paraId="2C8DA0C1" w14:textId="39327ED8" w:rsidR="00DB2E74" w:rsidRPr="00A70FF6" w:rsidRDefault="00DB2E74" w:rsidP="00A70FF6">
      <w:pPr>
        <w:spacing w:line="480" w:lineRule="auto"/>
        <w:jc w:val="both"/>
        <w:rPr>
          <w:rFonts w:ascii="Times New Roman" w:hAnsi="Times New Roman" w:cs="Times New Roman"/>
          <w:b/>
          <w:sz w:val="20"/>
          <w:szCs w:val="20"/>
          <w:lang w:val="en-GB"/>
        </w:rPr>
      </w:pPr>
      <w:r w:rsidRPr="00A70FF6">
        <w:rPr>
          <w:rFonts w:ascii="Times New Roman" w:hAnsi="Times New Roman" w:cs="Times New Roman"/>
          <w:b/>
          <w:sz w:val="20"/>
          <w:szCs w:val="20"/>
          <w:lang w:val="en-GB"/>
        </w:rPr>
        <w:t>References</w:t>
      </w:r>
    </w:p>
    <w:p w14:paraId="4A9FABF8" w14:textId="4FA97BD9" w:rsidR="00A70FF6" w:rsidRPr="00A70FF6" w:rsidRDefault="00DB2E74" w:rsidP="00A70FF6">
      <w:pPr>
        <w:pStyle w:val="Bibliografia"/>
        <w:jc w:val="both"/>
        <w:rPr>
          <w:rFonts w:ascii="Times New Roman" w:hAnsi="Times New Roman" w:cs="Times New Roman"/>
          <w:sz w:val="20"/>
          <w:szCs w:val="20"/>
          <w:lang w:val="en-US"/>
        </w:rPr>
      </w:pPr>
      <w:r w:rsidRPr="00A70FF6">
        <w:rPr>
          <w:rFonts w:ascii="Times New Roman" w:hAnsi="Times New Roman" w:cs="Times New Roman"/>
          <w:sz w:val="20"/>
          <w:szCs w:val="20"/>
          <w:lang w:val="en-GB"/>
        </w:rPr>
        <w:fldChar w:fldCharType="begin"/>
      </w:r>
      <w:r w:rsidR="00A70FF6" w:rsidRPr="00A70FF6">
        <w:rPr>
          <w:rFonts w:ascii="Times New Roman" w:hAnsi="Times New Roman" w:cs="Times New Roman"/>
          <w:sz w:val="20"/>
          <w:szCs w:val="20"/>
          <w:lang w:val="en-US"/>
        </w:rPr>
        <w:instrText xml:space="preserve"> ADDIN ZOTERO_BIBL {"uncited":[],"omitted":[],"custom":[]} CSL_BIBLIOGRAPHY </w:instrText>
      </w:r>
      <w:r w:rsidRPr="00A70FF6">
        <w:rPr>
          <w:rFonts w:ascii="Times New Roman" w:hAnsi="Times New Roman" w:cs="Times New Roman"/>
          <w:sz w:val="20"/>
          <w:szCs w:val="20"/>
          <w:lang w:val="en-GB"/>
        </w:rPr>
        <w:fldChar w:fldCharType="separate"/>
      </w:r>
      <w:r w:rsidR="00A70FF6" w:rsidRPr="00A70FF6">
        <w:rPr>
          <w:rFonts w:ascii="Times New Roman" w:hAnsi="Times New Roman" w:cs="Times New Roman"/>
          <w:sz w:val="20"/>
          <w:szCs w:val="20"/>
          <w:lang w:val="en-US"/>
        </w:rPr>
        <w:t xml:space="preserve">Angermeyer, M. C., Matschinger, H., &amp; Holzinger, A. (1998). Gender and attitudes towards people with schizophrenia. Results of a representative survey in the Federal Republic of Germany. </w:t>
      </w:r>
      <w:r w:rsidR="00A70FF6" w:rsidRPr="00A70FF6">
        <w:rPr>
          <w:rFonts w:ascii="Times New Roman" w:hAnsi="Times New Roman" w:cs="Times New Roman"/>
          <w:i/>
          <w:iCs/>
          <w:sz w:val="20"/>
          <w:szCs w:val="20"/>
          <w:lang w:val="en-US"/>
        </w:rPr>
        <w:t>Int</w:t>
      </w:r>
      <w:r w:rsidR="00A70FF6">
        <w:rPr>
          <w:rFonts w:ascii="Times New Roman" w:hAnsi="Times New Roman" w:cs="Times New Roman"/>
          <w:i/>
          <w:iCs/>
          <w:sz w:val="20"/>
          <w:szCs w:val="20"/>
          <w:lang w:val="en-US"/>
        </w:rPr>
        <w:t>ernational</w:t>
      </w:r>
      <w:r w:rsidR="00A70FF6" w:rsidRPr="00A70FF6">
        <w:rPr>
          <w:rFonts w:ascii="Times New Roman" w:hAnsi="Times New Roman" w:cs="Times New Roman"/>
          <w:i/>
          <w:iCs/>
          <w:sz w:val="20"/>
          <w:szCs w:val="20"/>
          <w:lang w:val="en-US"/>
        </w:rPr>
        <w:t xml:space="preserve"> J</w:t>
      </w:r>
      <w:r w:rsidR="00A70FF6">
        <w:rPr>
          <w:rFonts w:ascii="Times New Roman" w:hAnsi="Times New Roman" w:cs="Times New Roman"/>
          <w:i/>
          <w:iCs/>
          <w:sz w:val="20"/>
          <w:szCs w:val="20"/>
          <w:lang w:val="en-US"/>
        </w:rPr>
        <w:t>ournal of</w:t>
      </w:r>
      <w:r w:rsidR="00A70FF6" w:rsidRPr="00A70FF6">
        <w:rPr>
          <w:rFonts w:ascii="Times New Roman" w:hAnsi="Times New Roman" w:cs="Times New Roman"/>
          <w:i/>
          <w:iCs/>
          <w:sz w:val="20"/>
          <w:szCs w:val="20"/>
          <w:lang w:val="en-US"/>
        </w:rPr>
        <w:t xml:space="preserve"> Soc</w:t>
      </w:r>
      <w:r w:rsidR="00A70FF6">
        <w:rPr>
          <w:rFonts w:ascii="Times New Roman" w:hAnsi="Times New Roman" w:cs="Times New Roman"/>
          <w:i/>
          <w:iCs/>
          <w:sz w:val="20"/>
          <w:szCs w:val="20"/>
          <w:lang w:val="en-US"/>
        </w:rPr>
        <w:t>ial</w:t>
      </w:r>
      <w:r w:rsidR="00A70FF6" w:rsidRPr="00A70FF6">
        <w:rPr>
          <w:rFonts w:ascii="Times New Roman" w:hAnsi="Times New Roman" w:cs="Times New Roman"/>
          <w:i/>
          <w:iCs/>
          <w:sz w:val="20"/>
          <w:szCs w:val="20"/>
          <w:lang w:val="en-US"/>
        </w:rPr>
        <w:t xml:space="preserve"> Psychiatry</w:t>
      </w:r>
      <w:r w:rsidR="00A70FF6" w:rsidRPr="00A70FF6">
        <w:rPr>
          <w:rFonts w:ascii="Times New Roman" w:hAnsi="Times New Roman" w:cs="Times New Roman"/>
          <w:sz w:val="20"/>
          <w:szCs w:val="20"/>
          <w:lang w:val="en-US"/>
        </w:rPr>
        <w:t xml:space="preserve">, </w:t>
      </w:r>
      <w:r w:rsidR="00A70FF6" w:rsidRPr="00A70FF6">
        <w:rPr>
          <w:rFonts w:ascii="Times New Roman" w:hAnsi="Times New Roman" w:cs="Times New Roman"/>
          <w:i/>
          <w:iCs/>
          <w:sz w:val="20"/>
          <w:szCs w:val="20"/>
          <w:lang w:val="en-US"/>
        </w:rPr>
        <w:t>44</w:t>
      </w:r>
      <w:r w:rsidR="00A70FF6" w:rsidRPr="00A70FF6">
        <w:rPr>
          <w:rFonts w:ascii="Times New Roman" w:hAnsi="Times New Roman" w:cs="Times New Roman"/>
          <w:sz w:val="20"/>
          <w:szCs w:val="20"/>
          <w:lang w:val="en-US"/>
        </w:rPr>
        <w:t>(2), 107–16.</w:t>
      </w:r>
    </w:p>
    <w:p w14:paraId="6A9512D2" w14:textId="77777777" w:rsidR="00A70FF6" w:rsidRPr="00A70FF6" w:rsidRDefault="00A70FF6" w:rsidP="00A70FF6">
      <w:pPr>
        <w:pStyle w:val="Bibliografia"/>
        <w:jc w:val="both"/>
        <w:rPr>
          <w:rFonts w:ascii="Times New Roman" w:hAnsi="Times New Roman" w:cs="Times New Roman"/>
          <w:sz w:val="20"/>
          <w:szCs w:val="20"/>
          <w:lang w:val="en-US"/>
        </w:rPr>
      </w:pPr>
      <w:r w:rsidRPr="00A70FF6">
        <w:rPr>
          <w:rFonts w:ascii="Times New Roman" w:hAnsi="Times New Roman" w:cs="Times New Roman"/>
          <w:sz w:val="20"/>
          <w:szCs w:val="20"/>
          <w:lang w:val="en-US"/>
        </w:rPr>
        <w:t xml:space="preserve">Beirne, M., Mohungoo, N., &amp; Buckley, S. (2013). Mental health knowledge and attitudes in a transition year student group: a pilot survey. </w:t>
      </w:r>
      <w:r w:rsidRPr="00A70FF6">
        <w:rPr>
          <w:rFonts w:ascii="Times New Roman" w:hAnsi="Times New Roman" w:cs="Times New Roman"/>
          <w:i/>
          <w:iCs/>
          <w:sz w:val="20"/>
          <w:szCs w:val="20"/>
          <w:lang w:val="en-US"/>
        </w:rPr>
        <w:t>Irish Journal of Psychological Medicine</w:t>
      </w:r>
      <w:r w:rsidRPr="00A70FF6">
        <w:rPr>
          <w:rFonts w:ascii="Times New Roman" w:hAnsi="Times New Roman" w:cs="Times New Roman"/>
          <w:sz w:val="20"/>
          <w:szCs w:val="20"/>
          <w:lang w:val="en-US"/>
        </w:rPr>
        <w:t xml:space="preserve">, </w:t>
      </w:r>
      <w:r w:rsidRPr="00A70FF6">
        <w:rPr>
          <w:rFonts w:ascii="Times New Roman" w:hAnsi="Times New Roman" w:cs="Times New Roman"/>
          <w:i/>
          <w:iCs/>
          <w:sz w:val="20"/>
          <w:szCs w:val="20"/>
          <w:lang w:val="en-US"/>
        </w:rPr>
        <w:t>30</w:t>
      </w:r>
      <w:r w:rsidRPr="00A70FF6">
        <w:rPr>
          <w:rFonts w:ascii="Times New Roman" w:hAnsi="Times New Roman" w:cs="Times New Roman"/>
          <w:sz w:val="20"/>
          <w:szCs w:val="20"/>
          <w:lang w:val="en-US"/>
        </w:rPr>
        <w:t>(1), 67–72.</w:t>
      </w:r>
    </w:p>
    <w:p w14:paraId="73FFF84C" w14:textId="77777777" w:rsidR="00A70FF6" w:rsidRPr="00A70FF6" w:rsidRDefault="00A70FF6" w:rsidP="00A70FF6">
      <w:pPr>
        <w:pStyle w:val="Bibliografia"/>
        <w:jc w:val="both"/>
        <w:rPr>
          <w:rFonts w:ascii="Times New Roman" w:hAnsi="Times New Roman" w:cs="Times New Roman"/>
          <w:sz w:val="20"/>
          <w:szCs w:val="20"/>
          <w:lang w:val="en-US"/>
        </w:rPr>
      </w:pPr>
      <w:r w:rsidRPr="00A70FF6">
        <w:rPr>
          <w:rFonts w:ascii="Times New Roman" w:hAnsi="Times New Roman" w:cs="Times New Roman"/>
          <w:sz w:val="20"/>
          <w:szCs w:val="20"/>
          <w:lang w:val="en-US"/>
        </w:rPr>
        <w:t xml:space="preserve">Borschmann, R., Greenberg, N., Jones, N., &amp; Henderson, C. (2014). Campaigns to reduce mental illness stigma in Europe: a scoping review. </w:t>
      </w:r>
      <w:r w:rsidRPr="00A70FF6">
        <w:rPr>
          <w:rFonts w:ascii="Times New Roman" w:hAnsi="Times New Roman" w:cs="Times New Roman"/>
          <w:i/>
          <w:iCs/>
          <w:sz w:val="20"/>
          <w:szCs w:val="20"/>
          <w:lang w:val="en-US"/>
        </w:rPr>
        <w:t>Die Psychiatrie</w:t>
      </w:r>
      <w:r w:rsidRPr="00A70FF6">
        <w:rPr>
          <w:rFonts w:ascii="Times New Roman" w:hAnsi="Times New Roman" w:cs="Times New Roman"/>
          <w:sz w:val="20"/>
          <w:szCs w:val="20"/>
          <w:lang w:val="en-US"/>
        </w:rPr>
        <w:t xml:space="preserve">, </w:t>
      </w:r>
      <w:r w:rsidRPr="00A70FF6">
        <w:rPr>
          <w:rFonts w:ascii="Times New Roman" w:hAnsi="Times New Roman" w:cs="Times New Roman"/>
          <w:i/>
          <w:iCs/>
          <w:sz w:val="20"/>
          <w:szCs w:val="20"/>
          <w:lang w:val="en-US"/>
        </w:rPr>
        <w:t>11</w:t>
      </w:r>
      <w:r w:rsidRPr="00A70FF6">
        <w:rPr>
          <w:rFonts w:ascii="Times New Roman" w:hAnsi="Times New Roman" w:cs="Times New Roman"/>
          <w:sz w:val="20"/>
          <w:szCs w:val="20"/>
          <w:lang w:val="en-US"/>
        </w:rPr>
        <w:t>, 43–50.</w:t>
      </w:r>
    </w:p>
    <w:p w14:paraId="3DE57F09" w14:textId="4C82B90A" w:rsidR="00A70FF6" w:rsidRPr="00A70FF6" w:rsidRDefault="00A70FF6" w:rsidP="00A70FF6">
      <w:pPr>
        <w:pStyle w:val="Bibliografia"/>
        <w:jc w:val="both"/>
        <w:rPr>
          <w:rFonts w:ascii="Times New Roman" w:hAnsi="Times New Roman" w:cs="Times New Roman"/>
          <w:sz w:val="20"/>
          <w:szCs w:val="20"/>
          <w:lang w:val="en-US"/>
        </w:rPr>
      </w:pPr>
      <w:r w:rsidRPr="00A70FF6">
        <w:rPr>
          <w:rFonts w:ascii="Times New Roman" w:hAnsi="Times New Roman" w:cs="Times New Roman"/>
          <w:sz w:val="20"/>
          <w:szCs w:val="20"/>
          <w:lang w:val="en-US"/>
        </w:rPr>
        <w:t xml:space="preserve">Brown, S. A. (2017). The Effects of Direct-To-Consumer-Advertising on Mental Illness Beliefs and Stigma. </w:t>
      </w:r>
      <w:r w:rsidRPr="00A70FF6">
        <w:rPr>
          <w:rFonts w:ascii="Times New Roman" w:hAnsi="Times New Roman" w:cs="Times New Roman"/>
          <w:i/>
          <w:iCs/>
          <w:sz w:val="20"/>
          <w:szCs w:val="20"/>
          <w:lang w:val="en-US"/>
        </w:rPr>
        <w:t xml:space="preserve">Community </w:t>
      </w:r>
      <w:r w:rsidR="0026477E">
        <w:rPr>
          <w:rFonts w:ascii="Times New Roman" w:hAnsi="Times New Roman" w:cs="Times New Roman"/>
          <w:i/>
          <w:iCs/>
          <w:sz w:val="20"/>
          <w:szCs w:val="20"/>
          <w:lang w:val="en-US"/>
        </w:rPr>
        <w:t>M</w:t>
      </w:r>
      <w:r w:rsidRPr="00A70FF6">
        <w:rPr>
          <w:rFonts w:ascii="Times New Roman" w:hAnsi="Times New Roman" w:cs="Times New Roman"/>
          <w:i/>
          <w:iCs/>
          <w:sz w:val="20"/>
          <w:szCs w:val="20"/>
          <w:lang w:val="en-US"/>
        </w:rPr>
        <w:t xml:space="preserve">ental </w:t>
      </w:r>
      <w:r w:rsidR="0026477E">
        <w:rPr>
          <w:rFonts w:ascii="Times New Roman" w:hAnsi="Times New Roman" w:cs="Times New Roman"/>
          <w:i/>
          <w:iCs/>
          <w:sz w:val="20"/>
          <w:szCs w:val="20"/>
          <w:lang w:val="en-US"/>
        </w:rPr>
        <w:t>H</w:t>
      </w:r>
      <w:r w:rsidRPr="00A70FF6">
        <w:rPr>
          <w:rFonts w:ascii="Times New Roman" w:hAnsi="Times New Roman" w:cs="Times New Roman"/>
          <w:i/>
          <w:iCs/>
          <w:sz w:val="20"/>
          <w:szCs w:val="20"/>
          <w:lang w:val="en-US"/>
        </w:rPr>
        <w:t xml:space="preserve">ealth </w:t>
      </w:r>
      <w:r w:rsidR="0026477E">
        <w:rPr>
          <w:rFonts w:ascii="Times New Roman" w:hAnsi="Times New Roman" w:cs="Times New Roman"/>
          <w:i/>
          <w:iCs/>
          <w:sz w:val="20"/>
          <w:szCs w:val="20"/>
          <w:lang w:val="en-US"/>
        </w:rPr>
        <w:t>J</w:t>
      </w:r>
      <w:r w:rsidRPr="00A70FF6">
        <w:rPr>
          <w:rFonts w:ascii="Times New Roman" w:hAnsi="Times New Roman" w:cs="Times New Roman"/>
          <w:i/>
          <w:iCs/>
          <w:sz w:val="20"/>
          <w:szCs w:val="20"/>
          <w:lang w:val="en-US"/>
        </w:rPr>
        <w:t>ournal</w:t>
      </w:r>
      <w:r w:rsidRPr="00A70FF6">
        <w:rPr>
          <w:rFonts w:ascii="Times New Roman" w:hAnsi="Times New Roman" w:cs="Times New Roman"/>
          <w:sz w:val="20"/>
          <w:szCs w:val="20"/>
          <w:lang w:val="en-US"/>
        </w:rPr>
        <w:t xml:space="preserve">, </w:t>
      </w:r>
      <w:r w:rsidRPr="00A70FF6">
        <w:rPr>
          <w:rFonts w:ascii="Times New Roman" w:hAnsi="Times New Roman" w:cs="Times New Roman"/>
          <w:i/>
          <w:iCs/>
          <w:sz w:val="20"/>
          <w:szCs w:val="20"/>
          <w:lang w:val="en-US"/>
        </w:rPr>
        <w:t>53</w:t>
      </w:r>
      <w:r w:rsidRPr="00A70FF6">
        <w:rPr>
          <w:rFonts w:ascii="Times New Roman" w:hAnsi="Times New Roman" w:cs="Times New Roman"/>
          <w:sz w:val="20"/>
          <w:szCs w:val="20"/>
          <w:lang w:val="en-US"/>
        </w:rPr>
        <w:t>(5), 534–541.</w:t>
      </w:r>
    </w:p>
    <w:p w14:paraId="284746D3" w14:textId="77777777" w:rsidR="00A70FF6" w:rsidRPr="00A70FF6" w:rsidRDefault="00A70FF6" w:rsidP="00A70FF6">
      <w:pPr>
        <w:pStyle w:val="Bibliografia"/>
        <w:jc w:val="both"/>
        <w:rPr>
          <w:rFonts w:ascii="Times New Roman" w:hAnsi="Times New Roman" w:cs="Times New Roman"/>
          <w:sz w:val="20"/>
          <w:szCs w:val="20"/>
          <w:lang w:val="en-US"/>
        </w:rPr>
      </w:pPr>
      <w:r w:rsidRPr="00A70FF6">
        <w:rPr>
          <w:rFonts w:ascii="Times New Roman" w:hAnsi="Times New Roman" w:cs="Times New Roman"/>
          <w:sz w:val="20"/>
          <w:szCs w:val="20"/>
          <w:lang w:val="en-US"/>
        </w:rPr>
        <w:t xml:space="preserve">Buizza, C., Ghilardi, A., &amp; Ferrari, C. (2017). Beliefs and Prejudices Versus Knowledge and Awareness: How to Cope Stigma Against Mental Illness. A College Staff E-survey. </w:t>
      </w:r>
      <w:r w:rsidRPr="00A70FF6">
        <w:rPr>
          <w:rFonts w:ascii="Times New Roman" w:hAnsi="Times New Roman" w:cs="Times New Roman"/>
          <w:i/>
          <w:iCs/>
          <w:sz w:val="20"/>
          <w:szCs w:val="20"/>
          <w:lang w:val="en-US"/>
        </w:rPr>
        <w:t>Community Mental Health Journal</w:t>
      </w:r>
      <w:r w:rsidRPr="00A70FF6">
        <w:rPr>
          <w:rFonts w:ascii="Times New Roman" w:hAnsi="Times New Roman" w:cs="Times New Roman"/>
          <w:sz w:val="20"/>
          <w:szCs w:val="20"/>
          <w:lang w:val="en-US"/>
        </w:rPr>
        <w:t xml:space="preserve">, </w:t>
      </w:r>
      <w:r w:rsidRPr="00A70FF6">
        <w:rPr>
          <w:rFonts w:ascii="Times New Roman" w:hAnsi="Times New Roman" w:cs="Times New Roman"/>
          <w:i/>
          <w:iCs/>
          <w:sz w:val="20"/>
          <w:szCs w:val="20"/>
          <w:lang w:val="en-US"/>
        </w:rPr>
        <w:t>53</w:t>
      </w:r>
      <w:r w:rsidRPr="00A70FF6">
        <w:rPr>
          <w:rFonts w:ascii="Times New Roman" w:hAnsi="Times New Roman" w:cs="Times New Roman"/>
          <w:sz w:val="20"/>
          <w:szCs w:val="20"/>
          <w:lang w:val="en-US"/>
        </w:rPr>
        <w:t>(5), 589–597.</w:t>
      </w:r>
    </w:p>
    <w:p w14:paraId="442D28F7" w14:textId="019195DB" w:rsidR="0039238C" w:rsidRDefault="0039238C" w:rsidP="0039238C">
      <w:pPr>
        <w:pStyle w:val="Bibliografia"/>
        <w:jc w:val="both"/>
        <w:rPr>
          <w:rFonts w:ascii="Times New Roman" w:hAnsi="Times New Roman" w:cs="Times New Roman"/>
          <w:sz w:val="20"/>
          <w:szCs w:val="20"/>
          <w:lang w:val="en-US"/>
        </w:rPr>
      </w:pPr>
      <w:proofErr w:type="spellStart"/>
      <w:r w:rsidRPr="0074366E">
        <w:rPr>
          <w:rFonts w:ascii="Times New Roman" w:hAnsi="Times New Roman" w:cs="Times New Roman"/>
          <w:sz w:val="20"/>
          <w:szCs w:val="20"/>
          <w:lang w:val="en-US"/>
        </w:rPr>
        <w:t>Caslini</w:t>
      </w:r>
      <w:proofErr w:type="spellEnd"/>
      <w:r w:rsidRPr="0074366E">
        <w:rPr>
          <w:rFonts w:ascii="Times New Roman" w:hAnsi="Times New Roman" w:cs="Times New Roman"/>
          <w:sz w:val="20"/>
          <w:szCs w:val="20"/>
          <w:lang w:val="en-US"/>
        </w:rPr>
        <w:t>, M., </w:t>
      </w:r>
      <w:proofErr w:type="spellStart"/>
      <w:r w:rsidRPr="0074366E">
        <w:rPr>
          <w:rFonts w:ascii="Times New Roman" w:hAnsi="Times New Roman" w:cs="Times New Roman"/>
          <w:sz w:val="20"/>
          <w:szCs w:val="20"/>
          <w:lang w:val="en-US"/>
        </w:rPr>
        <w:t>Crocamo</w:t>
      </w:r>
      <w:proofErr w:type="spellEnd"/>
      <w:r w:rsidRPr="0074366E">
        <w:rPr>
          <w:rFonts w:ascii="Times New Roman" w:hAnsi="Times New Roman" w:cs="Times New Roman"/>
          <w:sz w:val="20"/>
          <w:szCs w:val="20"/>
          <w:lang w:val="en-US"/>
        </w:rPr>
        <w:t xml:space="preserve">, C., </w:t>
      </w:r>
      <w:proofErr w:type="spellStart"/>
      <w:r w:rsidRPr="0074366E">
        <w:rPr>
          <w:rFonts w:ascii="Times New Roman" w:hAnsi="Times New Roman" w:cs="Times New Roman"/>
          <w:sz w:val="20"/>
          <w:szCs w:val="20"/>
          <w:lang w:val="en-US"/>
        </w:rPr>
        <w:t>Dakanalis</w:t>
      </w:r>
      <w:proofErr w:type="spellEnd"/>
      <w:r w:rsidRPr="0074366E">
        <w:rPr>
          <w:rFonts w:ascii="Times New Roman" w:hAnsi="Times New Roman" w:cs="Times New Roman"/>
          <w:sz w:val="20"/>
          <w:szCs w:val="20"/>
          <w:lang w:val="en-US"/>
        </w:rPr>
        <w:t>, A., </w:t>
      </w:r>
      <w:proofErr w:type="spellStart"/>
      <w:r w:rsidRPr="0074366E">
        <w:rPr>
          <w:rFonts w:ascii="Times New Roman" w:hAnsi="Times New Roman" w:cs="Times New Roman"/>
          <w:sz w:val="20"/>
          <w:szCs w:val="20"/>
          <w:lang w:val="en-US"/>
        </w:rPr>
        <w:t>Tremolada</w:t>
      </w:r>
      <w:proofErr w:type="spellEnd"/>
      <w:r w:rsidRPr="0074366E">
        <w:rPr>
          <w:rFonts w:ascii="Times New Roman" w:hAnsi="Times New Roman" w:cs="Times New Roman"/>
          <w:sz w:val="20"/>
          <w:szCs w:val="20"/>
          <w:lang w:val="en-US"/>
        </w:rPr>
        <w:t>, M., </w:t>
      </w:r>
      <w:proofErr w:type="spellStart"/>
      <w:r w:rsidRPr="0074366E">
        <w:rPr>
          <w:rFonts w:ascii="Times New Roman" w:hAnsi="Times New Roman" w:cs="Times New Roman"/>
          <w:sz w:val="20"/>
          <w:szCs w:val="20"/>
          <w:lang w:val="en-US"/>
        </w:rPr>
        <w:t>Clerici</w:t>
      </w:r>
      <w:proofErr w:type="spellEnd"/>
      <w:r w:rsidRPr="0074366E">
        <w:rPr>
          <w:rFonts w:ascii="Times New Roman" w:hAnsi="Times New Roman" w:cs="Times New Roman"/>
          <w:sz w:val="20"/>
          <w:szCs w:val="20"/>
          <w:lang w:val="en-US"/>
        </w:rPr>
        <w:t xml:space="preserve">, M., &amp; </w:t>
      </w:r>
      <w:proofErr w:type="spellStart"/>
      <w:r w:rsidRPr="0074366E">
        <w:rPr>
          <w:rFonts w:ascii="Times New Roman" w:hAnsi="Times New Roman" w:cs="Times New Roman"/>
          <w:sz w:val="20"/>
          <w:szCs w:val="20"/>
          <w:lang w:val="en-US"/>
        </w:rPr>
        <w:t>Carrà</w:t>
      </w:r>
      <w:proofErr w:type="spellEnd"/>
      <w:r w:rsidRPr="0074366E">
        <w:rPr>
          <w:rFonts w:ascii="Times New Roman" w:hAnsi="Times New Roman" w:cs="Times New Roman"/>
          <w:sz w:val="20"/>
          <w:szCs w:val="20"/>
          <w:lang w:val="en-US"/>
        </w:rPr>
        <w:t>, G. (2016).</w:t>
      </w:r>
      <w:r w:rsidRPr="0074366E">
        <w:rPr>
          <w:lang w:val="en-US"/>
        </w:rPr>
        <w:t xml:space="preserve"> </w:t>
      </w:r>
      <w:r w:rsidRPr="0039238C">
        <w:rPr>
          <w:rFonts w:ascii="Times New Roman" w:hAnsi="Times New Roman" w:cs="Times New Roman"/>
          <w:sz w:val="20"/>
          <w:szCs w:val="20"/>
          <w:lang w:val="en-US"/>
        </w:rPr>
        <w:t>Stigmatizing Attitudes and Beliefs About Anorexia and Bulimia Nervosa Among Italian Undergraduates.</w:t>
      </w:r>
      <w:r>
        <w:rPr>
          <w:rFonts w:ascii="Times New Roman" w:hAnsi="Times New Roman" w:cs="Times New Roman"/>
          <w:sz w:val="20"/>
          <w:szCs w:val="20"/>
          <w:lang w:val="en-US"/>
        </w:rPr>
        <w:t xml:space="preserve"> </w:t>
      </w:r>
      <w:r w:rsidRPr="0039238C">
        <w:rPr>
          <w:rFonts w:ascii="Times New Roman" w:hAnsi="Times New Roman" w:cs="Times New Roman"/>
          <w:i/>
          <w:sz w:val="20"/>
          <w:szCs w:val="20"/>
          <w:lang w:val="en-US"/>
        </w:rPr>
        <w:t>Journal of Nervous and Mental Disease</w:t>
      </w:r>
      <w:r>
        <w:rPr>
          <w:rFonts w:ascii="Times New Roman" w:hAnsi="Times New Roman" w:cs="Times New Roman"/>
          <w:sz w:val="20"/>
          <w:szCs w:val="20"/>
          <w:lang w:val="en-US"/>
        </w:rPr>
        <w:t xml:space="preserve">, </w:t>
      </w:r>
      <w:r w:rsidRPr="0039238C">
        <w:rPr>
          <w:rFonts w:ascii="Times New Roman" w:hAnsi="Times New Roman" w:cs="Times New Roman"/>
          <w:i/>
          <w:sz w:val="20"/>
          <w:szCs w:val="20"/>
          <w:lang w:val="en-US"/>
        </w:rPr>
        <w:t>204</w:t>
      </w:r>
      <w:r w:rsidRPr="0039238C">
        <w:rPr>
          <w:rFonts w:ascii="Times New Roman" w:hAnsi="Times New Roman" w:cs="Times New Roman"/>
          <w:sz w:val="20"/>
          <w:szCs w:val="20"/>
          <w:lang w:val="en-US"/>
        </w:rPr>
        <w:t>(12)</w:t>
      </w:r>
      <w:r>
        <w:rPr>
          <w:rFonts w:ascii="Times New Roman" w:hAnsi="Times New Roman" w:cs="Times New Roman"/>
          <w:sz w:val="20"/>
          <w:szCs w:val="20"/>
          <w:lang w:val="en-US"/>
        </w:rPr>
        <w:t xml:space="preserve">, </w:t>
      </w:r>
      <w:r w:rsidRPr="0039238C">
        <w:rPr>
          <w:rFonts w:ascii="Times New Roman" w:hAnsi="Times New Roman" w:cs="Times New Roman"/>
          <w:sz w:val="20"/>
          <w:szCs w:val="20"/>
          <w:lang w:val="en-US"/>
        </w:rPr>
        <w:t>916-924.</w:t>
      </w:r>
    </w:p>
    <w:p w14:paraId="5174DC3A" w14:textId="0EF766BD" w:rsidR="00A70FF6" w:rsidRPr="00A70FF6" w:rsidRDefault="00A70FF6" w:rsidP="00A70FF6">
      <w:pPr>
        <w:pStyle w:val="Bibliografia"/>
        <w:jc w:val="both"/>
        <w:rPr>
          <w:rFonts w:ascii="Times New Roman" w:hAnsi="Times New Roman" w:cs="Times New Roman"/>
          <w:sz w:val="20"/>
          <w:szCs w:val="20"/>
          <w:lang w:val="en-US"/>
        </w:rPr>
      </w:pPr>
      <w:r w:rsidRPr="0074366E">
        <w:rPr>
          <w:rFonts w:ascii="Times New Roman" w:hAnsi="Times New Roman" w:cs="Times New Roman"/>
          <w:sz w:val="20"/>
          <w:szCs w:val="20"/>
          <w:lang w:val="en-US"/>
        </w:rPr>
        <w:t xml:space="preserve">Chen, S.-P., Koller, M., Krupa, T., &amp; Stuart, H. (2016). </w:t>
      </w:r>
      <w:r w:rsidRPr="00A70FF6">
        <w:rPr>
          <w:rFonts w:ascii="Times New Roman" w:hAnsi="Times New Roman" w:cs="Times New Roman"/>
          <w:sz w:val="20"/>
          <w:szCs w:val="20"/>
          <w:lang w:val="en-US"/>
        </w:rPr>
        <w:t xml:space="preserve">Contact in the Classroom: Developing a Program Model for Youth Mental Health Contact-Based Anti-stigma Education. </w:t>
      </w:r>
      <w:r w:rsidRPr="00A70FF6">
        <w:rPr>
          <w:rFonts w:ascii="Times New Roman" w:hAnsi="Times New Roman" w:cs="Times New Roman"/>
          <w:i/>
          <w:iCs/>
          <w:sz w:val="20"/>
          <w:szCs w:val="20"/>
          <w:lang w:val="en-US"/>
        </w:rPr>
        <w:t>Community Mental Health Journal</w:t>
      </w:r>
      <w:r w:rsidRPr="00A70FF6">
        <w:rPr>
          <w:rFonts w:ascii="Times New Roman" w:hAnsi="Times New Roman" w:cs="Times New Roman"/>
          <w:sz w:val="20"/>
          <w:szCs w:val="20"/>
          <w:lang w:val="en-US"/>
        </w:rPr>
        <w:t xml:space="preserve">, </w:t>
      </w:r>
      <w:r w:rsidRPr="00A70FF6">
        <w:rPr>
          <w:rFonts w:ascii="Times New Roman" w:hAnsi="Times New Roman" w:cs="Times New Roman"/>
          <w:i/>
          <w:iCs/>
          <w:sz w:val="20"/>
          <w:szCs w:val="20"/>
          <w:lang w:val="en-US"/>
        </w:rPr>
        <w:t>52</w:t>
      </w:r>
      <w:r w:rsidRPr="00A70FF6">
        <w:rPr>
          <w:rFonts w:ascii="Times New Roman" w:hAnsi="Times New Roman" w:cs="Times New Roman"/>
          <w:sz w:val="20"/>
          <w:szCs w:val="20"/>
          <w:lang w:val="en-US"/>
        </w:rPr>
        <w:t>(3), 281–293.</w:t>
      </w:r>
    </w:p>
    <w:p w14:paraId="0B31732B" w14:textId="77777777" w:rsidR="00A70FF6" w:rsidRPr="00A70FF6" w:rsidRDefault="00A70FF6" w:rsidP="00A70FF6">
      <w:pPr>
        <w:pStyle w:val="Bibliografia"/>
        <w:jc w:val="both"/>
        <w:rPr>
          <w:rFonts w:ascii="Times New Roman" w:hAnsi="Times New Roman" w:cs="Times New Roman"/>
          <w:sz w:val="20"/>
          <w:szCs w:val="20"/>
          <w:lang w:val="en-US"/>
        </w:rPr>
      </w:pPr>
      <w:r w:rsidRPr="00A70FF6">
        <w:rPr>
          <w:rFonts w:ascii="Times New Roman" w:hAnsi="Times New Roman" w:cs="Times New Roman"/>
          <w:sz w:val="20"/>
          <w:szCs w:val="20"/>
          <w:lang w:val="en-US"/>
        </w:rPr>
        <w:t xml:space="preserve">Chisholm, K. E., Patterson, P., Torgerson, C., Turner, E., &amp; Birchwood, M. (2012). A randomised controlled feasibility trial for an educational school-based mental health intervention: study protocol. </w:t>
      </w:r>
      <w:r w:rsidRPr="00A70FF6">
        <w:rPr>
          <w:rFonts w:ascii="Times New Roman" w:hAnsi="Times New Roman" w:cs="Times New Roman"/>
          <w:i/>
          <w:iCs/>
          <w:sz w:val="20"/>
          <w:szCs w:val="20"/>
          <w:lang w:val="en-US"/>
        </w:rPr>
        <w:t>BMC Psychiatry</w:t>
      </w:r>
      <w:r w:rsidRPr="00A70FF6">
        <w:rPr>
          <w:rFonts w:ascii="Times New Roman" w:hAnsi="Times New Roman" w:cs="Times New Roman"/>
          <w:sz w:val="20"/>
          <w:szCs w:val="20"/>
          <w:lang w:val="en-US"/>
        </w:rPr>
        <w:t xml:space="preserve">, </w:t>
      </w:r>
      <w:r w:rsidRPr="00A70FF6">
        <w:rPr>
          <w:rFonts w:ascii="Times New Roman" w:hAnsi="Times New Roman" w:cs="Times New Roman"/>
          <w:i/>
          <w:iCs/>
          <w:sz w:val="20"/>
          <w:szCs w:val="20"/>
          <w:lang w:val="en-US"/>
        </w:rPr>
        <w:t>12</w:t>
      </w:r>
      <w:r w:rsidRPr="00A70FF6">
        <w:rPr>
          <w:rFonts w:ascii="Times New Roman" w:hAnsi="Times New Roman" w:cs="Times New Roman"/>
          <w:sz w:val="20"/>
          <w:szCs w:val="20"/>
          <w:lang w:val="en-US"/>
        </w:rPr>
        <w:t>(1), 23.</w:t>
      </w:r>
    </w:p>
    <w:p w14:paraId="031BE0C9" w14:textId="4E018D92" w:rsidR="00A70FF6" w:rsidRPr="009B7422" w:rsidRDefault="00A70FF6" w:rsidP="00A70FF6">
      <w:pPr>
        <w:pStyle w:val="Bibliografia"/>
        <w:jc w:val="both"/>
        <w:rPr>
          <w:rFonts w:ascii="Times New Roman" w:hAnsi="Times New Roman" w:cs="Times New Roman"/>
          <w:sz w:val="20"/>
          <w:szCs w:val="20"/>
          <w:lang w:val="en-US"/>
        </w:rPr>
      </w:pPr>
      <w:r w:rsidRPr="00A70FF6">
        <w:rPr>
          <w:rFonts w:ascii="Times New Roman" w:hAnsi="Times New Roman" w:cs="Times New Roman"/>
          <w:sz w:val="20"/>
          <w:szCs w:val="20"/>
          <w:lang w:val="en-US"/>
        </w:rPr>
        <w:lastRenderedPageBreak/>
        <w:t xml:space="preserve">Chisholm, K., Patterson, P., Torgerson, C., Turner, E., Jenkinson, D., &amp; Birchwood, M. (2016). Impact of contact on adolescents’ mental health literacy and stigma: the SchoolSpace cluster randomised controlled trial. </w:t>
      </w:r>
      <w:r w:rsidRPr="009B7422">
        <w:rPr>
          <w:rFonts w:ascii="Times New Roman" w:hAnsi="Times New Roman" w:cs="Times New Roman"/>
          <w:i/>
          <w:iCs/>
          <w:sz w:val="20"/>
          <w:szCs w:val="20"/>
          <w:lang w:val="en-US"/>
        </w:rPr>
        <w:t>BMJ Open</w:t>
      </w:r>
      <w:r w:rsidRPr="009B7422">
        <w:rPr>
          <w:rFonts w:ascii="Times New Roman" w:hAnsi="Times New Roman" w:cs="Times New Roman"/>
          <w:sz w:val="20"/>
          <w:szCs w:val="20"/>
          <w:lang w:val="en-US"/>
        </w:rPr>
        <w:t xml:space="preserve">, </w:t>
      </w:r>
      <w:r w:rsidRPr="009B7422">
        <w:rPr>
          <w:rFonts w:ascii="Times New Roman" w:hAnsi="Times New Roman" w:cs="Times New Roman"/>
          <w:i/>
          <w:iCs/>
          <w:sz w:val="20"/>
          <w:szCs w:val="20"/>
          <w:lang w:val="en-US"/>
        </w:rPr>
        <w:t>6</w:t>
      </w:r>
      <w:r w:rsidRPr="009B7422">
        <w:rPr>
          <w:rFonts w:ascii="Times New Roman" w:hAnsi="Times New Roman" w:cs="Times New Roman"/>
          <w:sz w:val="20"/>
          <w:szCs w:val="20"/>
          <w:lang w:val="en-US"/>
        </w:rPr>
        <w:t xml:space="preserve">(2). </w:t>
      </w:r>
    </w:p>
    <w:p w14:paraId="5F8B4048" w14:textId="02F8790C" w:rsidR="00A70FF6" w:rsidRPr="009B7422" w:rsidRDefault="00A70FF6" w:rsidP="00A70FF6">
      <w:pPr>
        <w:pStyle w:val="Bibliografia"/>
        <w:jc w:val="both"/>
        <w:rPr>
          <w:rFonts w:ascii="Times New Roman" w:hAnsi="Times New Roman" w:cs="Times New Roman"/>
          <w:sz w:val="20"/>
          <w:szCs w:val="20"/>
          <w:lang w:val="en-US"/>
        </w:rPr>
      </w:pPr>
      <w:r w:rsidRPr="00A70FF6">
        <w:rPr>
          <w:rFonts w:ascii="Times New Roman" w:hAnsi="Times New Roman" w:cs="Times New Roman"/>
          <w:sz w:val="20"/>
          <w:szCs w:val="20"/>
          <w:lang w:val="en-US"/>
        </w:rPr>
        <w:t xml:space="preserve">Clement, S., Brohan, E., Jeffery, D., Henderson, C., Hatch, S. L., &amp; Thornicroft, G. (2012). Development and psychometric properties the Barriers to Access to Care Evaluation scale (BACE) related to people with mental ill health. </w:t>
      </w:r>
      <w:r w:rsidRPr="009B7422">
        <w:rPr>
          <w:rFonts w:ascii="Times New Roman" w:hAnsi="Times New Roman" w:cs="Times New Roman"/>
          <w:i/>
          <w:iCs/>
          <w:sz w:val="20"/>
          <w:szCs w:val="20"/>
          <w:lang w:val="en-US"/>
        </w:rPr>
        <w:t>B</w:t>
      </w:r>
      <w:r w:rsidR="0026477E" w:rsidRPr="009B7422">
        <w:rPr>
          <w:rFonts w:ascii="Times New Roman" w:hAnsi="Times New Roman" w:cs="Times New Roman"/>
          <w:i/>
          <w:iCs/>
          <w:sz w:val="20"/>
          <w:szCs w:val="20"/>
          <w:lang w:val="en-US"/>
        </w:rPr>
        <w:t>MC</w:t>
      </w:r>
      <w:r w:rsidRPr="009B7422">
        <w:rPr>
          <w:rFonts w:ascii="Times New Roman" w:hAnsi="Times New Roman" w:cs="Times New Roman"/>
          <w:i/>
          <w:iCs/>
          <w:sz w:val="20"/>
          <w:szCs w:val="20"/>
          <w:lang w:val="en-US"/>
        </w:rPr>
        <w:t xml:space="preserve"> Psychiat</w:t>
      </w:r>
      <w:r w:rsidR="0026477E" w:rsidRPr="009B7422">
        <w:rPr>
          <w:rFonts w:ascii="Times New Roman" w:hAnsi="Times New Roman" w:cs="Times New Roman"/>
          <w:i/>
          <w:iCs/>
          <w:sz w:val="20"/>
          <w:szCs w:val="20"/>
          <w:lang w:val="en-US"/>
        </w:rPr>
        <w:t>ry</w:t>
      </w:r>
      <w:r w:rsidRPr="009B7422">
        <w:rPr>
          <w:rFonts w:ascii="Times New Roman" w:hAnsi="Times New Roman" w:cs="Times New Roman"/>
          <w:sz w:val="20"/>
          <w:szCs w:val="20"/>
          <w:lang w:val="en-US"/>
        </w:rPr>
        <w:t xml:space="preserve">, </w:t>
      </w:r>
      <w:r w:rsidRPr="009B7422">
        <w:rPr>
          <w:rFonts w:ascii="Times New Roman" w:hAnsi="Times New Roman" w:cs="Times New Roman"/>
          <w:i/>
          <w:iCs/>
          <w:sz w:val="20"/>
          <w:szCs w:val="20"/>
          <w:lang w:val="en-US"/>
        </w:rPr>
        <w:t>12</w:t>
      </w:r>
      <w:r w:rsidRPr="009B7422">
        <w:rPr>
          <w:rFonts w:ascii="Times New Roman" w:hAnsi="Times New Roman" w:cs="Times New Roman"/>
          <w:sz w:val="20"/>
          <w:szCs w:val="20"/>
          <w:lang w:val="en-US"/>
        </w:rPr>
        <w:t xml:space="preserve">. </w:t>
      </w:r>
    </w:p>
    <w:p w14:paraId="7C2DEC03" w14:textId="6E1E280D" w:rsidR="00A70FF6" w:rsidRPr="00A70FF6" w:rsidRDefault="00A70FF6" w:rsidP="00A70FF6">
      <w:pPr>
        <w:pStyle w:val="Bibliografia"/>
        <w:jc w:val="both"/>
        <w:rPr>
          <w:rFonts w:ascii="Times New Roman" w:hAnsi="Times New Roman" w:cs="Times New Roman"/>
          <w:sz w:val="20"/>
          <w:szCs w:val="20"/>
          <w:lang w:val="en-US"/>
        </w:rPr>
      </w:pPr>
      <w:r w:rsidRPr="009B7422">
        <w:rPr>
          <w:rFonts w:ascii="Times New Roman" w:hAnsi="Times New Roman" w:cs="Times New Roman"/>
          <w:sz w:val="20"/>
          <w:szCs w:val="20"/>
          <w:lang w:val="en-US"/>
        </w:rPr>
        <w:t xml:space="preserve">Corrigan, P. W., River, L. P., Lundin, R. K., Penn, D. L., Uphoff-Wasowski, K., Campion, J., Mathisen, J., et al. </w:t>
      </w:r>
      <w:r w:rsidRPr="00A70FF6">
        <w:rPr>
          <w:rFonts w:ascii="Times New Roman" w:hAnsi="Times New Roman" w:cs="Times New Roman"/>
          <w:sz w:val="20"/>
          <w:szCs w:val="20"/>
          <w:lang w:val="en-US"/>
        </w:rPr>
        <w:t xml:space="preserve">(2001). Three strategies for changing attributions about severe mental illness. </w:t>
      </w:r>
      <w:r w:rsidRPr="00A70FF6">
        <w:rPr>
          <w:rFonts w:ascii="Times New Roman" w:hAnsi="Times New Roman" w:cs="Times New Roman"/>
          <w:i/>
          <w:iCs/>
          <w:sz w:val="20"/>
          <w:szCs w:val="20"/>
          <w:lang w:val="en-US"/>
        </w:rPr>
        <w:t>Schizophr</w:t>
      </w:r>
      <w:r w:rsidR="0026477E">
        <w:rPr>
          <w:rFonts w:ascii="Times New Roman" w:hAnsi="Times New Roman" w:cs="Times New Roman"/>
          <w:i/>
          <w:iCs/>
          <w:sz w:val="20"/>
          <w:szCs w:val="20"/>
          <w:lang w:val="en-US"/>
        </w:rPr>
        <w:t>enia</w:t>
      </w:r>
      <w:r w:rsidRPr="00A70FF6">
        <w:rPr>
          <w:rFonts w:ascii="Times New Roman" w:hAnsi="Times New Roman" w:cs="Times New Roman"/>
          <w:i/>
          <w:iCs/>
          <w:sz w:val="20"/>
          <w:szCs w:val="20"/>
          <w:lang w:val="en-US"/>
        </w:rPr>
        <w:t xml:space="preserve"> Bull</w:t>
      </w:r>
      <w:r w:rsidR="0026477E">
        <w:rPr>
          <w:rFonts w:ascii="Times New Roman" w:hAnsi="Times New Roman" w:cs="Times New Roman"/>
          <w:i/>
          <w:iCs/>
          <w:sz w:val="20"/>
          <w:szCs w:val="20"/>
          <w:lang w:val="en-US"/>
        </w:rPr>
        <w:t>etin</w:t>
      </w:r>
      <w:r w:rsidRPr="00A70FF6">
        <w:rPr>
          <w:rFonts w:ascii="Times New Roman" w:hAnsi="Times New Roman" w:cs="Times New Roman"/>
          <w:sz w:val="20"/>
          <w:szCs w:val="20"/>
          <w:lang w:val="en-US"/>
        </w:rPr>
        <w:t xml:space="preserve">, </w:t>
      </w:r>
      <w:r w:rsidRPr="00A70FF6">
        <w:rPr>
          <w:rFonts w:ascii="Times New Roman" w:hAnsi="Times New Roman" w:cs="Times New Roman"/>
          <w:i/>
          <w:iCs/>
          <w:sz w:val="20"/>
          <w:szCs w:val="20"/>
          <w:lang w:val="en-US"/>
        </w:rPr>
        <w:t>27</w:t>
      </w:r>
      <w:r w:rsidRPr="00A70FF6">
        <w:rPr>
          <w:rFonts w:ascii="Times New Roman" w:hAnsi="Times New Roman" w:cs="Times New Roman"/>
          <w:sz w:val="20"/>
          <w:szCs w:val="20"/>
          <w:lang w:val="en-US"/>
        </w:rPr>
        <w:t>(2), 187–95.</w:t>
      </w:r>
    </w:p>
    <w:p w14:paraId="08C4287A" w14:textId="77777777" w:rsidR="00A70FF6" w:rsidRPr="00A70FF6" w:rsidRDefault="00A70FF6" w:rsidP="00A70FF6">
      <w:pPr>
        <w:pStyle w:val="Bibliografia"/>
        <w:jc w:val="both"/>
        <w:rPr>
          <w:rFonts w:ascii="Times New Roman" w:hAnsi="Times New Roman" w:cs="Times New Roman"/>
          <w:sz w:val="20"/>
          <w:szCs w:val="20"/>
          <w:lang w:val="en-US"/>
        </w:rPr>
      </w:pPr>
      <w:r w:rsidRPr="00A70FF6">
        <w:rPr>
          <w:rFonts w:ascii="Times New Roman" w:hAnsi="Times New Roman" w:cs="Times New Roman"/>
          <w:sz w:val="20"/>
          <w:szCs w:val="20"/>
          <w:lang w:val="en-US"/>
        </w:rPr>
        <w:t xml:space="preserve">Corrigan, P. W., &amp; Watson, A. C. (2002). Understanding the impact of stigma on people with mental illness. </w:t>
      </w:r>
      <w:r w:rsidRPr="00A70FF6">
        <w:rPr>
          <w:rFonts w:ascii="Times New Roman" w:hAnsi="Times New Roman" w:cs="Times New Roman"/>
          <w:i/>
          <w:iCs/>
          <w:sz w:val="20"/>
          <w:szCs w:val="20"/>
          <w:lang w:val="en-US"/>
        </w:rPr>
        <w:t>World Psychiatry</w:t>
      </w:r>
      <w:r w:rsidRPr="00A70FF6">
        <w:rPr>
          <w:rFonts w:ascii="Times New Roman" w:hAnsi="Times New Roman" w:cs="Times New Roman"/>
          <w:sz w:val="20"/>
          <w:szCs w:val="20"/>
          <w:lang w:val="en-US"/>
        </w:rPr>
        <w:t xml:space="preserve">, </w:t>
      </w:r>
      <w:r w:rsidRPr="00A70FF6">
        <w:rPr>
          <w:rFonts w:ascii="Times New Roman" w:hAnsi="Times New Roman" w:cs="Times New Roman"/>
          <w:i/>
          <w:iCs/>
          <w:sz w:val="20"/>
          <w:szCs w:val="20"/>
          <w:lang w:val="en-US"/>
        </w:rPr>
        <w:t>1</w:t>
      </w:r>
      <w:r w:rsidRPr="00A70FF6">
        <w:rPr>
          <w:rFonts w:ascii="Times New Roman" w:hAnsi="Times New Roman" w:cs="Times New Roman"/>
          <w:sz w:val="20"/>
          <w:szCs w:val="20"/>
          <w:lang w:val="en-US"/>
        </w:rPr>
        <w:t>(1), 16–20.</w:t>
      </w:r>
    </w:p>
    <w:p w14:paraId="68518DAF" w14:textId="77777777" w:rsidR="00A70FF6" w:rsidRPr="00A70FF6" w:rsidRDefault="00A70FF6" w:rsidP="00A70FF6">
      <w:pPr>
        <w:pStyle w:val="Bibliografia"/>
        <w:jc w:val="both"/>
        <w:rPr>
          <w:rFonts w:ascii="Times New Roman" w:hAnsi="Times New Roman" w:cs="Times New Roman"/>
          <w:sz w:val="20"/>
          <w:szCs w:val="20"/>
          <w:lang w:val="en-US"/>
        </w:rPr>
      </w:pPr>
      <w:r w:rsidRPr="00A70FF6">
        <w:rPr>
          <w:rFonts w:ascii="Times New Roman" w:hAnsi="Times New Roman" w:cs="Times New Roman"/>
          <w:sz w:val="20"/>
          <w:szCs w:val="20"/>
          <w:lang w:val="en-US"/>
        </w:rPr>
        <w:t xml:space="preserve">De Silva, M. J., Rathod, S. D., Hanlon, C., Breuer, E., Chisholm, D., Fekadu, A., Jordans, M., et al. (2016). Evaluation of district mental healthcare plans: the PRIME consortium methodology. </w:t>
      </w:r>
      <w:r w:rsidRPr="00A70FF6">
        <w:rPr>
          <w:rFonts w:ascii="Times New Roman" w:hAnsi="Times New Roman" w:cs="Times New Roman"/>
          <w:i/>
          <w:iCs/>
          <w:sz w:val="20"/>
          <w:szCs w:val="20"/>
          <w:lang w:val="en-US"/>
        </w:rPr>
        <w:t>The British Journal of Psychiatry</w:t>
      </w:r>
      <w:r w:rsidRPr="00A70FF6">
        <w:rPr>
          <w:rFonts w:ascii="Times New Roman" w:hAnsi="Times New Roman" w:cs="Times New Roman"/>
          <w:sz w:val="20"/>
          <w:szCs w:val="20"/>
          <w:lang w:val="en-US"/>
        </w:rPr>
        <w:t xml:space="preserve">, </w:t>
      </w:r>
      <w:r w:rsidRPr="00A70FF6">
        <w:rPr>
          <w:rFonts w:ascii="Times New Roman" w:hAnsi="Times New Roman" w:cs="Times New Roman"/>
          <w:i/>
          <w:iCs/>
          <w:sz w:val="20"/>
          <w:szCs w:val="20"/>
          <w:lang w:val="en-US"/>
        </w:rPr>
        <w:t>208</w:t>
      </w:r>
      <w:r w:rsidRPr="00A70FF6">
        <w:rPr>
          <w:rFonts w:ascii="Times New Roman" w:hAnsi="Times New Roman" w:cs="Times New Roman"/>
          <w:sz w:val="20"/>
          <w:szCs w:val="20"/>
          <w:lang w:val="en-US"/>
        </w:rPr>
        <w:t>(Suppl 56), s63–s70.</w:t>
      </w:r>
    </w:p>
    <w:p w14:paraId="1BB569B6" w14:textId="77777777" w:rsidR="00A70FF6" w:rsidRPr="00A70FF6" w:rsidRDefault="00A70FF6" w:rsidP="00A70FF6">
      <w:pPr>
        <w:pStyle w:val="Bibliografia"/>
        <w:jc w:val="both"/>
        <w:rPr>
          <w:rFonts w:ascii="Times New Roman" w:hAnsi="Times New Roman" w:cs="Times New Roman"/>
          <w:sz w:val="20"/>
          <w:szCs w:val="20"/>
          <w:lang w:val="en-US"/>
        </w:rPr>
      </w:pPr>
      <w:r w:rsidRPr="00A70FF6">
        <w:rPr>
          <w:rFonts w:ascii="Times New Roman" w:hAnsi="Times New Roman" w:cs="Times New Roman"/>
          <w:sz w:val="20"/>
          <w:szCs w:val="20"/>
          <w:lang w:val="en-US"/>
        </w:rPr>
        <w:t xml:space="preserve">Dimoff, J. K., Kelloway, E. K., &amp; Burnstein, M. D. (2016). Mental health awareness training (MHAT): The development and evaluation of an intervention for workplace leaders. </w:t>
      </w:r>
      <w:r w:rsidRPr="00A70FF6">
        <w:rPr>
          <w:rFonts w:ascii="Times New Roman" w:hAnsi="Times New Roman" w:cs="Times New Roman"/>
          <w:i/>
          <w:iCs/>
          <w:sz w:val="20"/>
          <w:szCs w:val="20"/>
          <w:lang w:val="en-US"/>
        </w:rPr>
        <w:t>International Journal of Stress Management</w:t>
      </w:r>
      <w:r w:rsidRPr="00A70FF6">
        <w:rPr>
          <w:rFonts w:ascii="Times New Roman" w:hAnsi="Times New Roman" w:cs="Times New Roman"/>
          <w:sz w:val="20"/>
          <w:szCs w:val="20"/>
          <w:lang w:val="en-US"/>
        </w:rPr>
        <w:t xml:space="preserve">, </w:t>
      </w:r>
      <w:r w:rsidRPr="00A70FF6">
        <w:rPr>
          <w:rFonts w:ascii="Times New Roman" w:hAnsi="Times New Roman" w:cs="Times New Roman"/>
          <w:i/>
          <w:iCs/>
          <w:sz w:val="20"/>
          <w:szCs w:val="20"/>
          <w:lang w:val="en-US"/>
        </w:rPr>
        <w:t>23</w:t>
      </w:r>
      <w:r w:rsidRPr="00A70FF6">
        <w:rPr>
          <w:rFonts w:ascii="Times New Roman" w:hAnsi="Times New Roman" w:cs="Times New Roman"/>
          <w:sz w:val="20"/>
          <w:szCs w:val="20"/>
          <w:lang w:val="en-US"/>
        </w:rPr>
        <w:t>(2), 167–189.</w:t>
      </w:r>
    </w:p>
    <w:p w14:paraId="19A53D9E" w14:textId="5C64F344" w:rsidR="00A70FF6" w:rsidRPr="00A70FF6" w:rsidRDefault="00A70FF6" w:rsidP="00A70FF6">
      <w:pPr>
        <w:pStyle w:val="Bibliografia"/>
        <w:jc w:val="both"/>
        <w:rPr>
          <w:rFonts w:ascii="Times New Roman" w:hAnsi="Times New Roman" w:cs="Times New Roman"/>
          <w:sz w:val="20"/>
          <w:szCs w:val="20"/>
          <w:lang w:val="en-US"/>
        </w:rPr>
      </w:pPr>
      <w:r w:rsidRPr="00A70FF6">
        <w:rPr>
          <w:rFonts w:ascii="Times New Roman" w:hAnsi="Times New Roman" w:cs="Times New Roman"/>
          <w:sz w:val="20"/>
          <w:szCs w:val="20"/>
          <w:lang w:val="en-US"/>
        </w:rPr>
        <w:t xml:space="preserve">Evans-Lacko, S., Brohan, E., Mojtabai, R., &amp; Thornicroft, G. (2012). Association between public views of mental illness and self-stigma among individuals with mental illness in 14 European countries. </w:t>
      </w:r>
      <w:r w:rsidRPr="00A70FF6">
        <w:rPr>
          <w:rFonts w:ascii="Times New Roman" w:hAnsi="Times New Roman" w:cs="Times New Roman"/>
          <w:i/>
          <w:iCs/>
          <w:sz w:val="20"/>
          <w:szCs w:val="20"/>
          <w:lang w:val="en-US"/>
        </w:rPr>
        <w:t>Psychol</w:t>
      </w:r>
      <w:r w:rsidR="0026477E">
        <w:rPr>
          <w:rFonts w:ascii="Times New Roman" w:hAnsi="Times New Roman" w:cs="Times New Roman"/>
          <w:i/>
          <w:iCs/>
          <w:sz w:val="20"/>
          <w:szCs w:val="20"/>
          <w:lang w:val="en-US"/>
        </w:rPr>
        <w:t>ogical</w:t>
      </w:r>
      <w:r w:rsidRPr="00A70FF6">
        <w:rPr>
          <w:rFonts w:ascii="Times New Roman" w:hAnsi="Times New Roman" w:cs="Times New Roman"/>
          <w:i/>
          <w:iCs/>
          <w:sz w:val="20"/>
          <w:szCs w:val="20"/>
          <w:lang w:val="en-US"/>
        </w:rPr>
        <w:t xml:space="preserve"> Med</w:t>
      </w:r>
      <w:r w:rsidR="0026477E">
        <w:rPr>
          <w:rFonts w:ascii="Times New Roman" w:hAnsi="Times New Roman" w:cs="Times New Roman"/>
          <w:i/>
          <w:iCs/>
          <w:sz w:val="20"/>
          <w:szCs w:val="20"/>
          <w:lang w:val="en-US"/>
        </w:rPr>
        <w:t>icine</w:t>
      </w:r>
      <w:r w:rsidRPr="00A70FF6">
        <w:rPr>
          <w:rFonts w:ascii="Times New Roman" w:hAnsi="Times New Roman" w:cs="Times New Roman"/>
          <w:sz w:val="20"/>
          <w:szCs w:val="20"/>
          <w:lang w:val="en-US"/>
        </w:rPr>
        <w:t xml:space="preserve">, </w:t>
      </w:r>
      <w:r w:rsidRPr="00A70FF6">
        <w:rPr>
          <w:rFonts w:ascii="Times New Roman" w:hAnsi="Times New Roman" w:cs="Times New Roman"/>
          <w:i/>
          <w:iCs/>
          <w:sz w:val="20"/>
          <w:szCs w:val="20"/>
          <w:lang w:val="en-US"/>
        </w:rPr>
        <w:t>42</w:t>
      </w:r>
      <w:r w:rsidRPr="00A70FF6">
        <w:rPr>
          <w:rFonts w:ascii="Times New Roman" w:hAnsi="Times New Roman" w:cs="Times New Roman"/>
          <w:sz w:val="20"/>
          <w:szCs w:val="20"/>
          <w:lang w:val="en-US"/>
        </w:rPr>
        <w:t>(8), 1741–52.</w:t>
      </w:r>
    </w:p>
    <w:p w14:paraId="73398959" w14:textId="77777777" w:rsidR="00A70FF6" w:rsidRPr="00A70FF6" w:rsidRDefault="00A70FF6" w:rsidP="00A70FF6">
      <w:pPr>
        <w:pStyle w:val="Bibliografia"/>
        <w:jc w:val="both"/>
        <w:rPr>
          <w:rFonts w:ascii="Times New Roman" w:hAnsi="Times New Roman" w:cs="Times New Roman"/>
          <w:sz w:val="20"/>
          <w:szCs w:val="20"/>
          <w:lang w:val="en-US"/>
        </w:rPr>
      </w:pPr>
      <w:r w:rsidRPr="00A70FF6">
        <w:rPr>
          <w:rFonts w:ascii="Times New Roman" w:hAnsi="Times New Roman" w:cs="Times New Roman"/>
          <w:sz w:val="20"/>
          <w:szCs w:val="20"/>
          <w:lang w:val="en-US"/>
        </w:rPr>
        <w:t xml:space="preserve">Evans-Lacko, S, Corker, E., Williams, P., Henderson, C., Thornicroft, G., &amp; 0, C. in S. (2014). Effect of the Time to Change anti-stigma campaign on trends in mental-illness-related public stigma among the English population in 2003–13: an analysis of survey data. </w:t>
      </w:r>
      <w:r w:rsidRPr="00A70FF6">
        <w:rPr>
          <w:rFonts w:ascii="Times New Roman" w:hAnsi="Times New Roman" w:cs="Times New Roman"/>
          <w:i/>
          <w:iCs/>
          <w:sz w:val="20"/>
          <w:szCs w:val="20"/>
          <w:lang w:val="en-US"/>
        </w:rPr>
        <w:t>The Lancet Psychiatry</w:t>
      </w:r>
      <w:r w:rsidRPr="00A70FF6">
        <w:rPr>
          <w:rFonts w:ascii="Times New Roman" w:hAnsi="Times New Roman" w:cs="Times New Roman"/>
          <w:sz w:val="20"/>
          <w:szCs w:val="20"/>
          <w:lang w:val="en-US"/>
        </w:rPr>
        <w:t xml:space="preserve">, </w:t>
      </w:r>
      <w:r w:rsidRPr="00A70FF6">
        <w:rPr>
          <w:rFonts w:ascii="Times New Roman" w:hAnsi="Times New Roman" w:cs="Times New Roman"/>
          <w:i/>
          <w:iCs/>
          <w:sz w:val="20"/>
          <w:szCs w:val="20"/>
          <w:lang w:val="en-US"/>
        </w:rPr>
        <w:t>1</w:t>
      </w:r>
      <w:r w:rsidRPr="00A70FF6">
        <w:rPr>
          <w:rFonts w:ascii="Times New Roman" w:hAnsi="Times New Roman" w:cs="Times New Roman"/>
          <w:sz w:val="20"/>
          <w:szCs w:val="20"/>
          <w:lang w:val="en-US"/>
        </w:rPr>
        <w:t>, 121–128.</w:t>
      </w:r>
    </w:p>
    <w:p w14:paraId="015708F5" w14:textId="40B6D6D6" w:rsidR="00A70FF6" w:rsidRPr="00A70FF6" w:rsidRDefault="00A70FF6" w:rsidP="00A70FF6">
      <w:pPr>
        <w:pStyle w:val="Bibliografia"/>
        <w:jc w:val="both"/>
        <w:rPr>
          <w:rFonts w:ascii="Times New Roman" w:hAnsi="Times New Roman" w:cs="Times New Roman"/>
          <w:sz w:val="20"/>
          <w:szCs w:val="20"/>
          <w:lang w:val="en-US"/>
        </w:rPr>
      </w:pPr>
      <w:r w:rsidRPr="00A70FF6">
        <w:rPr>
          <w:rFonts w:ascii="Times New Roman" w:hAnsi="Times New Roman" w:cs="Times New Roman"/>
          <w:sz w:val="20"/>
          <w:szCs w:val="20"/>
          <w:lang w:val="en-US"/>
        </w:rPr>
        <w:t xml:space="preserve">Evans-Lacko, S., Little, K., Meltzer, H., Rose, D., Rhydderch, D., Henderson, C., &amp; Thornicroft, G. (2010). Development and psychometric properties of the Mental Health Knowledge Schedule. </w:t>
      </w:r>
      <w:r w:rsidRPr="00A70FF6">
        <w:rPr>
          <w:rFonts w:ascii="Times New Roman" w:hAnsi="Times New Roman" w:cs="Times New Roman"/>
          <w:i/>
          <w:iCs/>
          <w:sz w:val="20"/>
          <w:szCs w:val="20"/>
          <w:lang w:val="en-US"/>
        </w:rPr>
        <w:t>Can</w:t>
      </w:r>
      <w:r w:rsidR="0026477E">
        <w:rPr>
          <w:rFonts w:ascii="Times New Roman" w:hAnsi="Times New Roman" w:cs="Times New Roman"/>
          <w:i/>
          <w:iCs/>
          <w:sz w:val="20"/>
          <w:szCs w:val="20"/>
          <w:lang w:val="en-US"/>
        </w:rPr>
        <w:t>adian</w:t>
      </w:r>
      <w:r w:rsidRPr="00A70FF6">
        <w:rPr>
          <w:rFonts w:ascii="Times New Roman" w:hAnsi="Times New Roman" w:cs="Times New Roman"/>
          <w:i/>
          <w:iCs/>
          <w:sz w:val="20"/>
          <w:szCs w:val="20"/>
          <w:lang w:val="en-US"/>
        </w:rPr>
        <w:t xml:space="preserve"> J</w:t>
      </w:r>
      <w:r w:rsidR="0026477E">
        <w:rPr>
          <w:rFonts w:ascii="Times New Roman" w:hAnsi="Times New Roman" w:cs="Times New Roman"/>
          <w:i/>
          <w:iCs/>
          <w:sz w:val="20"/>
          <w:szCs w:val="20"/>
          <w:lang w:val="en-US"/>
        </w:rPr>
        <w:t>ournal</w:t>
      </w:r>
      <w:r w:rsidRPr="00A70FF6">
        <w:rPr>
          <w:rFonts w:ascii="Times New Roman" w:hAnsi="Times New Roman" w:cs="Times New Roman"/>
          <w:i/>
          <w:iCs/>
          <w:sz w:val="20"/>
          <w:szCs w:val="20"/>
          <w:lang w:val="en-US"/>
        </w:rPr>
        <w:t xml:space="preserve"> </w:t>
      </w:r>
      <w:r w:rsidR="0026477E">
        <w:rPr>
          <w:rFonts w:ascii="Times New Roman" w:hAnsi="Times New Roman" w:cs="Times New Roman"/>
          <w:i/>
          <w:iCs/>
          <w:sz w:val="20"/>
          <w:szCs w:val="20"/>
          <w:lang w:val="en-US"/>
        </w:rPr>
        <w:t xml:space="preserve">of </w:t>
      </w:r>
      <w:r w:rsidRPr="00A70FF6">
        <w:rPr>
          <w:rFonts w:ascii="Times New Roman" w:hAnsi="Times New Roman" w:cs="Times New Roman"/>
          <w:i/>
          <w:iCs/>
          <w:sz w:val="20"/>
          <w:szCs w:val="20"/>
          <w:lang w:val="en-US"/>
        </w:rPr>
        <w:t>Psychiatry</w:t>
      </w:r>
      <w:r w:rsidRPr="00A70FF6">
        <w:rPr>
          <w:rFonts w:ascii="Times New Roman" w:hAnsi="Times New Roman" w:cs="Times New Roman"/>
          <w:sz w:val="20"/>
          <w:szCs w:val="20"/>
          <w:lang w:val="en-US"/>
        </w:rPr>
        <w:t xml:space="preserve">, </w:t>
      </w:r>
      <w:r w:rsidRPr="00A70FF6">
        <w:rPr>
          <w:rFonts w:ascii="Times New Roman" w:hAnsi="Times New Roman" w:cs="Times New Roman"/>
          <w:i/>
          <w:iCs/>
          <w:sz w:val="20"/>
          <w:szCs w:val="20"/>
          <w:lang w:val="en-US"/>
        </w:rPr>
        <w:t>55</w:t>
      </w:r>
      <w:r w:rsidRPr="00A70FF6">
        <w:rPr>
          <w:rFonts w:ascii="Times New Roman" w:hAnsi="Times New Roman" w:cs="Times New Roman"/>
          <w:sz w:val="20"/>
          <w:szCs w:val="20"/>
          <w:lang w:val="en-US"/>
        </w:rPr>
        <w:t>(7), 440–8.</w:t>
      </w:r>
    </w:p>
    <w:p w14:paraId="02FF4898" w14:textId="77777777" w:rsidR="00A70FF6" w:rsidRPr="00A70FF6" w:rsidRDefault="00A70FF6" w:rsidP="00A70FF6">
      <w:pPr>
        <w:pStyle w:val="Bibliografia"/>
        <w:jc w:val="both"/>
        <w:rPr>
          <w:rFonts w:ascii="Times New Roman" w:hAnsi="Times New Roman" w:cs="Times New Roman"/>
          <w:sz w:val="20"/>
          <w:szCs w:val="20"/>
          <w:lang w:val="en-US"/>
        </w:rPr>
      </w:pPr>
      <w:r w:rsidRPr="00A70FF6">
        <w:rPr>
          <w:rFonts w:ascii="Times New Roman" w:hAnsi="Times New Roman" w:cs="Times New Roman"/>
          <w:sz w:val="20"/>
          <w:szCs w:val="20"/>
          <w:lang w:val="en-US"/>
        </w:rPr>
        <w:t xml:space="preserve">Evans-Lacko, S., London, J., Little, K., Henderson, C., &amp; Thornicroft, G. (2010). Evaluation of a brief anti-stigma campaign in Cambridge: do short-term campaigns work? </w:t>
      </w:r>
      <w:r w:rsidRPr="00A70FF6">
        <w:rPr>
          <w:rFonts w:ascii="Times New Roman" w:hAnsi="Times New Roman" w:cs="Times New Roman"/>
          <w:i/>
          <w:iCs/>
          <w:sz w:val="20"/>
          <w:szCs w:val="20"/>
          <w:lang w:val="en-US"/>
        </w:rPr>
        <w:t>BMC Public Health</w:t>
      </w:r>
      <w:r w:rsidRPr="00A70FF6">
        <w:rPr>
          <w:rFonts w:ascii="Times New Roman" w:hAnsi="Times New Roman" w:cs="Times New Roman"/>
          <w:sz w:val="20"/>
          <w:szCs w:val="20"/>
          <w:lang w:val="en-US"/>
        </w:rPr>
        <w:t xml:space="preserve">, </w:t>
      </w:r>
      <w:r w:rsidRPr="00A70FF6">
        <w:rPr>
          <w:rFonts w:ascii="Times New Roman" w:hAnsi="Times New Roman" w:cs="Times New Roman"/>
          <w:i/>
          <w:iCs/>
          <w:sz w:val="20"/>
          <w:szCs w:val="20"/>
          <w:lang w:val="en-US"/>
        </w:rPr>
        <w:t>10</w:t>
      </w:r>
      <w:r w:rsidRPr="00A70FF6">
        <w:rPr>
          <w:rFonts w:ascii="Times New Roman" w:hAnsi="Times New Roman" w:cs="Times New Roman"/>
          <w:sz w:val="20"/>
          <w:szCs w:val="20"/>
          <w:lang w:val="en-US"/>
        </w:rPr>
        <w:t>, 339.</w:t>
      </w:r>
    </w:p>
    <w:p w14:paraId="16909B6E" w14:textId="5C35CDCE" w:rsidR="00A70FF6" w:rsidRPr="00A70FF6" w:rsidRDefault="00A70FF6" w:rsidP="00A70FF6">
      <w:pPr>
        <w:pStyle w:val="Bibliografia"/>
        <w:jc w:val="both"/>
        <w:rPr>
          <w:rFonts w:ascii="Times New Roman" w:hAnsi="Times New Roman" w:cs="Times New Roman"/>
          <w:sz w:val="20"/>
          <w:szCs w:val="20"/>
          <w:lang w:val="en-US"/>
        </w:rPr>
      </w:pPr>
      <w:r w:rsidRPr="00A70FF6">
        <w:rPr>
          <w:rFonts w:ascii="Times New Roman" w:hAnsi="Times New Roman" w:cs="Times New Roman"/>
          <w:sz w:val="20"/>
          <w:szCs w:val="20"/>
          <w:lang w:val="en-US"/>
        </w:rPr>
        <w:lastRenderedPageBreak/>
        <w:t xml:space="preserve">Evans-Lacko, S., Malcolm, E., West, K., Rose, D., London, J., Rüsch, N., Little, K., et al. (2013). Influence of Time to Change’s social marketing interventions on stigma in England 2009-2011. </w:t>
      </w:r>
      <w:r w:rsidRPr="00A70FF6">
        <w:rPr>
          <w:rFonts w:ascii="Times New Roman" w:hAnsi="Times New Roman" w:cs="Times New Roman"/>
          <w:i/>
          <w:iCs/>
          <w:sz w:val="20"/>
          <w:szCs w:val="20"/>
          <w:lang w:val="en-US"/>
        </w:rPr>
        <w:t>Br</w:t>
      </w:r>
      <w:r w:rsidR="0026477E">
        <w:rPr>
          <w:rFonts w:ascii="Times New Roman" w:hAnsi="Times New Roman" w:cs="Times New Roman"/>
          <w:i/>
          <w:iCs/>
          <w:sz w:val="20"/>
          <w:szCs w:val="20"/>
          <w:lang w:val="en-US"/>
        </w:rPr>
        <w:t>itish</w:t>
      </w:r>
      <w:r w:rsidRPr="00A70FF6">
        <w:rPr>
          <w:rFonts w:ascii="Times New Roman" w:hAnsi="Times New Roman" w:cs="Times New Roman"/>
          <w:i/>
          <w:iCs/>
          <w:sz w:val="20"/>
          <w:szCs w:val="20"/>
          <w:lang w:val="en-US"/>
        </w:rPr>
        <w:t xml:space="preserve"> J</w:t>
      </w:r>
      <w:r w:rsidR="0026477E">
        <w:rPr>
          <w:rFonts w:ascii="Times New Roman" w:hAnsi="Times New Roman" w:cs="Times New Roman"/>
          <w:i/>
          <w:iCs/>
          <w:sz w:val="20"/>
          <w:szCs w:val="20"/>
          <w:lang w:val="en-US"/>
        </w:rPr>
        <w:t>ournal</w:t>
      </w:r>
      <w:r w:rsidRPr="00A70FF6">
        <w:rPr>
          <w:rFonts w:ascii="Times New Roman" w:hAnsi="Times New Roman" w:cs="Times New Roman"/>
          <w:i/>
          <w:iCs/>
          <w:sz w:val="20"/>
          <w:szCs w:val="20"/>
          <w:lang w:val="en-US"/>
        </w:rPr>
        <w:t xml:space="preserve"> </w:t>
      </w:r>
      <w:r w:rsidR="0026477E">
        <w:rPr>
          <w:rFonts w:ascii="Times New Roman" w:hAnsi="Times New Roman" w:cs="Times New Roman"/>
          <w:i/>
          <w:iCs/>
          <w:sz w:val="20"/>
          <w:szCs w:val="20"/>
          <w:lang w:val="en-US"/>
        </w:rPr>
        <w:t xml:space="preserve">of </w:t>
      </w:r>
      <w:r w:rsidRPr="00A70FF6">
        <w:rPr>
          <w:rFonts w:ascii="Times New Roman" w:hAnsi="Times New Roman" w:cs="Times New Roman"/>
          <w:i/>
          <w:iCs/>
          <w:sz w:val="20"/>
          <w:szCs w:val="20"/>
          <w:lang w:val="en-US"/>
        </w:rPr>
        <w:t>Psychiatry Suppl</w:t>
      </w:r>
      <w:r w:rsidRPr="00A70FF6">
        <w:rPr>
          <w:rFonts w:ascii="Times New Roman" w:hAnsi="Times New Roman" w:cs="Times New Roman"/>
          <w:sz w:val="20"/>
          <w:szCs w:val="20"/>
          <w:lang w:val="en-US"/>
        </w:rPr>
        <w:t xml:space="preserve">, </w:t>
      </w:r>
      <w:r w:rsidRPr="00A70FF6">
        <w:rPr>
          <w:rFonts w:ascii="Times New Roman" w:hAnsi="Times New Roman" w:cs="Times New Roman"/>
          <w:i/>
          <w:iCs/>
          <w:sz w:val="20"/>
          <w:szCs w:val="20"/>
          <w:lang w:val="en-US"/>
        </w:rPr>
        <w:t>55</w:t>
      </w:r>
      <w:r w:rsidRPr="00A70FF6">
        <w:rPr>
          <w:rFonts w:ascii="Times New Roman" w:hAnsi="Times New Roman" w:cs="Times New Roman"/>
          <w:sz w:val="20"/>
          <w:szCs w:val="20"/>
          <w:lang w:val="en-US"/>
        </w:rPr>
        <w:t>, s77-88.</w:t>
      </w:r>
    </w:p>
    <w:p w14:paraId="44A79061" w14:textId="1AB29432" w:rsidR="00A70FF6" w:rsidRPr="009B7422" w:rsidRDefault="00A70FF6" w:rsidP="00A70FF6">
      <w:pPr>
        <w:pStyle w:val="Bibliografia"/>
        <w:jc w:val="both"/>
        <w:rPr>
          <w:rFonts w:ascii="Times New Roman" w:hAnsi="Times New Roman" w:cs="Times New Roman"/>
          <w:sz w:val="20"/>
          <w:szCs w:val="20"/>
          <w:lang w:val="en-US"/>
        </w:rPr>
      </w:pPr>
      <w:r w:rsidRPr="00A70FF6">
        <w:rPr>
          <w:rFonts w:ascii="Times New Roman" w:hAnsi="Times New Roman" w:cs="Times New Roman"/>
          <w:sz w:val="20"/>
          <w:szCs w:val="20"/>
          <w:lang w:val="en-US"/>
        </w:rPr>
        <w:t>Evans-Lacko, S., Rose, D., &amp; Little, K. (2011). Development and psychometric properties of the reported and intended behaviour scale (RIBS): a stigma-related behaviour measure.</w:t>
      </w:r>
      <w:r w:rsidR="0026477E" w:rsidRPr="0026477E">
        <w:rPr>
          <w:lang w:val="en-US"/>
        </w:rPr>
        <w:t xml:space="preserve"> </w:t>
      </w:r>
      <w:r w:rsidR="0026477E" w:rsidRPr="0026477E">
        <w:rPr>
          <w:rFonts w:ascii="Times New Roman" w:hAnsi="Times New Roman" w:cs="Times New Roman"/>
          <w:i/>
          <w:sz w:val="20"/>
          <w:szCs w:val="20"/>
          <w:lang w:val="en-US"/>
        </w:rPr>
        <w:t>Epidemiology and Psychiatric Sciences</w:t>
      </w:r>
      <w:r w:rsidRPr="009B7422">
        <w:rPr>
          <w:rFonts w:ascii="Times New Roman" w:hAnsi="Times New Roman" w:cs="Times New Roman"/>
          <w:i/>
          <w:sz w:val="20"/>
          <w:szCs w:val="20"/>
          <w:lang w:val="en-US"/>
        </w:rPr>
        <w:t>,</w:t>
      </w:r>
      <w:r w:rsidRPr="009B7422">
        <w:rPr>
          <w:rFonts w:ascii="Times New Roman" w:hAnsi="Times New Roman" w:cs="Times New Roman"/>
          <w:sz w:val="20"/>
          <w:szCs w:val="20"/>
          <w:lang w:val="en-US"/>
        </w:rPr>
        <w:t xml:space="preserve"> </w:t>
      </w:r>
      <w:r w:rsidRPr="009B7422">
        <w:rPr>
          <w:rFonts w:ascii="Times New Roman" w:hAnsi="Times New Roman" w:cs="Times New Roman"/>
          <w:i/>
          <w:iCs/>
          <w:sz w:val="20"/>
          <w:szCs w:val="20"/>
          <w:lang w:val="en-US"/>
        </w:rPr>
        <w:t>20</w:t>
      </w:r>
      <w:r w:rsidRPr="009B7422">
        <w:rPr>
          <w:rFonts w:ascii="Times New Roman" w:hAnsi="Times New Roman" w:cs="Times New Roman"/>
          <w:sz w:val="20"/>
          <w:szCs w:val="20"/>
          <w:lang w:val="en-US"/>
        </w:rPr>
        <w:t xml:space="preserve">. </w:t>
      </w:r>
    </w:p>
    <w:p w14:paraId="6B5ABA61" w14:textId="77777777" w:rsidR="00A70FF6" w:rsidRPr="00A70FF6" w:rsidRDefault="00A70FF6" w:rsidP="00A70FF6">
      <w:pPr>
        <w:pStyle w:val="Bibliografia"/>
        <w:jc w:val="both"/>
        <w:rPr>
          <w:rFonts w:ascii="Times New Roman" w:hAnsi="Times New Roman" w:cs="Times New Roman"/>
          <w:sz w:val="20"/>
          <w:szCs w:val="20"/>
          <w:lang w:val="en-US"/>
        </w:rPr>
      </w:pPr>
      <w:r w:rsidRPr="0026477E">
        <w:rPr>
          <w:rFonts w:ascii="Times New Roman" w:hAnsi="Times New Roman" w:cs="Times New Roman"/>
          <w:sz w:val="20"/>
          <w:szCs w:val="20"/>
          <w:lang w:val="en-US"/>
        </w:rPr>
        <w:t xml:space="preserve">Evans-Lacko, Sara, Henderson, C., &amp; Thornicroft, G. (2013). </w:t>
      </w:r>
      <w:r w:rsidRPr="00A70FF6">
        <w:rPr>
          <w:rFonts w:ascii="Times New Roman" w:hAnsi="Times New Roman" w:cs="Times New Roman"/>
          <w:sz w:val="20"/>
          <w:szCs w:val="20"/>
          <w:lang w:val="en-US"/>
        </w:rPr>
        <w:t xml:space="preserve">Public knowledge, attitudes and behaviour regarding people with mental illness in England 2009-2012. </w:t>
      </w:r>
      <w:r w:rsidRPr="00A70FF6">
        <w:rPr>
          <w:rFonts w:ascii="Times New Roman" w:hAnsi="Times New Roman" w:cs="Times New Roman"/>
          <w:i/>
          <w:iCs/>
          <w:sz w:val="20"/>
          <w:szCs w:val="20"/>
          <w:lang w:val="en-US"/>
        </w:rPr>
        <w:t>The British Journal of Psychiatry</w:t>
      </w:r>
      <w:r w:rsidRPr="00A70FF6">
        <w:rPr>
          <w:rFonts w:ascii="Times New Roman" w:hAnsi="Times New Roman" w:cs="Times New Roman"/>
          <w:sz w:val="20"/>
          <w:szCs w:val="20"/>
          <w:lang w:val="en-US"/>
        </w:rPr>
        <w:t xml:space="preserve">, </w:t>
      </w:r>
      <w:r w:rsidRPr="00A70FF6">
        <w:rPr>
          <w:rFonts w:ascii="Times New Roman" w:hAnsi="Times New Roman" w:cs="Times New Roman"/>
          <w:i/>
          <w:iCs/>
          <w:sz w:val="20"/>
          <w:szCs w:val="20"/>
          <w:lang w:val="en-US"/>
        </w:rPr>
        <w:t>202</w:t>
      </w:r>
      <w:r w:rsidRPr="00A70FF6">
        <w:rPr>
          <w:rFonts w:ascii="Times New Roman" w:hAnsi="Times New Roman" w:cs="Times New Roman"/>
          <w:sz w:val="20"/>
          <w:szCs w:val="20"/>
          <w:lang w:val="en-US"/>
        </w:rPr>
        <w:t>(s55), s51.</w:t>
      </w:r>
    </w:p>
    <w:p w14:paraId="12AD1B5E" w14:textId="77777777" w:rsidR="00A70FF6" w:rsidRPr="00A70FF6" w:rsidRDefault="00A70FF6" w:rsidP="00A70FF6">
      <w:pPr>
        <w:pStyle w:val="Bibliografia"/>
        <w:jc w:val="both"/>
        <w:rPr>
          <w:rFonts w:ascii="Times New Roman" w:hAnsi="Times New Roman" w:cs="Times New Roman"/>
          <w:sz w:val="20"/>
          <w:szCs w:val="20"/>
          <w:lang w:val="en-US"/>
        </w:rPr>
      </w:pPr>
      <w:r w:rsidRPr="00A70FF6">
        <w:rPr>
          <w:rFonts w:ascii="Times New Roman" w:hAnsi="Times New Roman" w:cs="Times New Roman"/>
          <w:sz w:val="20"/>
          <w:szCs w:val="20"/>
          <w:lang w:val="en-US"/>
        </w:rPr>
        <w:t xml:space="preserve">Freedman, D. (2009). </w:t>
      </w:r>
      <w:r w:rsidRPr="00A70FF6">
        <w:rPr>
          <w:rFonts w:ascii="Times New Roman" w:hAnsi="Times New Roman" w:cs="Times New Roman"/>
          <w:i/>
          <w:iCs/>
          <w:sz w:val="20"/>
          <w:szCs w:val="20"/>
          <w:lang w:val="en-US"/>
        </w:rPr>
        <w:t>Statistical Models: Theory and Practice</w:t>
      </w:r>
      <w:r w:rsidRPr="00A70FF6">
        <w:rPr>
          <w:rFonts w:ascii="Times New Roman" w:hAnsi="Times New Roman" w:cs="Times New Roman"/>
          <w:sz w:val="20"/>
          <w:szCs w:val="20"/>
          <w:lang w:val="en-US"/>
        </w:rPr>
        <w:t>. Cambridge: Cambridge University Press.</w:t>
      </w:r>
    </w:p>
    <w:p w14:paraId="15FFB001" w14:textId="77777777" w:rsidR="00A70FF6" w:rsidRPr="00A70FF6" w:rsidRDefault="00A70FF6" w:rsidP="00A70FF6">
      <w:pPr>
        <w:pStyle w:val="Bibliografia"/>
        <w:jc w:val="both"/>
        <w:rPr>
          <w:rFonts w:ascii="Times New Roman" w:hAnsi="Times New Roman" w:cs="Times New Roman"/>
          <w:sz w:val="20"/>
          <w:szCs w:val="20"/>
          <w:lang w:val="en-US"/>
        </w:rPr>
      </w:pPr>
      <w:r w:rsidRPr="00A70FF6">
        <w:rPr>
          <w:rFonts w:ascii="Times New Roman" w:hAnsi="Times New Roman" w:cs="Times New Roman"/>
          <w:sz w:val="20"/>
          <w:szCs w:val="20"/>
          <w:lang w:val="en-US"/>
        </w:rPr>
        <w:t xml:space="preserve">Friedrich, B., Evans-Lacko, S., London, J., Rhydderch, D., Henderson, C., &amp; Thornicroft, G. (2013). Anti-stigma training for medical students: the Education Not Discrimination project. </w:t>
      </w:r>
      <w:r w:rsidRPr="00A70FF6">
        <w:rPr>
          <w:rFonts w:ascii="Times New Roman" w:hAnsi="Times New Roman" w:cs="Times New Roman"/>
          <w:i/>
          <w:iCs/>
          <w:sz w:val="20"/>
          <w:szCs w:val="20"/>
          <w:lang w:val="en-US"/>
        </w:rPr>
        <w:t>The British Journal of Psychiatry</w:t>
      </w:r>
      <w:r w:rsidRPr="00A70FF6">
        <w:rPr>
          <w:rFonts w:ascii="Times New Roman" w:hAnsi="Times New Roman" w:cs="Times New Roman"/>
          <w:sz w:val="20"/>
          <w:szCs w:val="20"/>
          <w:lang w:val="en-US"/>
        </w:rPr>
        <w:t xml:space="preserve">, </w:t>
      </w:r>
      <w:r w:rsidRPr="00A70FF6">
        <w:rPr>
          <w:rFonts w:ascii="Times New Roman" w:hAnsi="Times New Roman" w:cs="Times New Roman"/>
          <w:i/>
          <w:iCs/>
          <w:sz w:val="20"/>
          <w:szCs w:val="20"/>
          <w:lang w:val="en-US"/>
        </w:rPr>
        <w:t>202</w:t>
      </w:r>
      <w:r w:rsidRPr="00A70FF6">
        <w:rPr>
          <w:rFonts w:ascii="Times New Roman" w:hAnsi="Times New Roman" w:cs="Times New Roman"/>
          <w:sz w:val="20"/>
          <w:szCs w:val="20"/>
          <w:lang w:val="en-US"/>
        </w:rPr>
        <w:t>(s55), s89.</w:t>
      </w:r>
    </w:p>
    <w:p w14:paraId="0D0FDB73" w14:textId="4ADB32DA" w:rsidR="00A70FF6" w:rsidRPr="00A70FF6" w:rsidRDefault="00A70FF6" w:rsidP="00A70FF6">
      <w:pPr>
        <w:pStyle w:val="Bibliografia"/>
        <w:jc w:val="both"/>
        <w:rPr>
          <w:rFonts w:ascii="Times New Roman" w:hAnsi="Times New Roman" w:cs="Times New Roman"/>
          <w:sz w:val="20"/>
          <w:szCs w:val="20"/>
          <w:lang w:val="en-US"/>
        </w:rPr>
      </w:pPr>
      <w:r w:rsidRPr="00A70FF6">
        <w:rPr>
          <w:rFonts w:ascii="Times New Roman" w:hAnsi="Times New Roman" w:cs="Times New Roman"/>
          <w:sz w:val="20"/>
          <w:szCs w:val="20"/>
          <w:lang w:val="en-US"/>
        </w:rPr>
        <w:t xml:space="preserve">Gabbidon, J., Clement, S., van Nieuwenhuizen, A., Kassam, A., Brohan, E., Norman, I., &amp; Thornicroft, G. (2013). Mental Illness: Clinicians’ Attitudes (MICA) scale-psychometric properties of a version for healthcare students and professionals. </w:t>
      </w:r>
      <w:r w:rsidRPr="00A70FF6">
        <w:rPr>
          <w:rFonts w:ascii="Times New Roman" w:hAnsi="Times New Roman" w:cs="Times New Roman"/>
          <w:i/>
          <w:iCs/>
          <w:sz w:val="20"/>
          <w:szCs w:val="20"/>
          <w:lang w:val="en-US"/>
        </w:rPr>
        <w:t>Psychiatry Res</w:t>
      </w:r>
      <w:r w:rsidR="0026477E">
        <w:rPr>
          <w:rFonts w:ascii="Times New Roman" w:hAnsi="Times New Roman" w:cs="Times New Roman"/>
          <w:i/>
          <w:iCs/>
          <w:sz w:val="20"/>
          <w:szCs w:val="20"/>
          <w:lang w:val="en-US"/>
        </w:rPr>
        <w:t>earch</w:t>
      </w:r>
      <w:r w:rsidRPr="00A70FF6">
        <w:rPr>
          <w:rFonts w:ascii="Times New Roman" w:hAnsi="Times New Roman" w:cs="Times New Roman"/>
          <w:sz w:val="20"/>
          <w:szCs w:val="20"/>
          <w:lang w:val="en-US"/>
        </w:rPr>
        <w:t xml:space="preserve">, </w:t>
      </w:r>
      <w:r w:rsidRPr="00A70FF6">
        <w:rPr>
          <w:rFonts w:ascii="Times New Roman" w:hAnsi="Times New Roman" w:cs="Times New Roman"/>
          <w:i/>
          <w:iCs/>
          <w:sz w:val="20"/>
          <w:szCs w:val="20"/>
          <w:lang w:val="en-US"/>
        </w:rPr>
        <w:t>206</w:t>
      </w:r>
      <w:r w:rsidRPr="00A70FF6">
        <w:rPr>
          <w:rFonts w:ascii="Times New Roman" w:hAnsi="Times New Roman" w:cs="Times New Roman"/>
          <w:sz w:val="20"/>
          <w:szCs w:val="20"/>
          <w:lang w:val="en-US"/>
        </w:rPr>
        <w:t>(1), 81–7.</w:t>
      </w:r>
    </w:p>
    <w:p w14:paraId="34629063" w14:textId="05F21D74" w:rsidR="00A70FF6" w:rsidRPr="00A70FF6" w:rsidRDefault="00A70FF6" w:rsidP="00A70FF6">
      <w:pPr>
        <w:pStyle w:val="Bibliografia"/>
        <w:jc w:val="both"/>
        <w:rPr>
          <w:rFonts w:ascii="Times New Roman" w:hAnsi="Times New Roman" w:cs="Times New Roman"/>
          <w:sz w:val="20"/>
          <w:szCs w:val="20"/>
          <w:lang w:val="en-US"/>
        </w:rPr>
      </w:pPr>
      <w:r w:rsidRPr="00A70FF6">
        <w:rPr>
          <w:rFonts w:ascii="Times New Roman" w:hAnsi="Times New Roman" w:cs="Times New Roman"/>
          <w:sz w:val="20"/>
          <w:szCs w:val="20"/>
          <w:lang w:val="en-US"/>
        </w:rPr>
        <w:t>Gabbidon, J</w:t>
      </w:r>
      <w:r w:rsidR="0026477E">
        <w:rPr>
          <w:rFonts w:ascii="Times New Roman" w:hAnsi="Times New Roman" w:cs="Times New Roman"/>
          <w:sz w:val="20"/>
          <w:szCs w:val="20"/>
          <w:lang w:val="en-US"/>
        </w:rPr>
        <w:t>.</w:t>
      </w:r>
      <w:r w:rsidRPr="00A70FF6">
        <w:rPr>
          <w:rFonts w:ascii="Times New Roman" w:hAnsi="Times New Roman" w:cs="Times New Roman"/>
          <w:sz w:val="20"/>
          <w:szCs w:val="20"/>
          <w:lang w:val="en-US"/>
        </w:rPr>
        <w:t xml:space="preserve">, Brohan, E., Clement, S., Henderson, R. C., &amp; Thornicroft, G. (2013). The development and validation of the Questionnaire on Anticipated Discrimination (QUAD). </w:t>
      </w:r>
      <w:r w:rsidRPr="00A70FF6">
        <w:rPr>
          <w:rFonts w:ascii="Times New Roman" w:hAnsi="Times New Roman" w:cs="Times New Roman"/>
          <w:i/>
          <w:iCs/>
          <w:sz w:val="20"/>
          <w:szCs w:val="20"/>
          <w:lang w:val="en-US"/>
        </w:rPr>
        <w:t>BMC Psychiatry</w:t>
      </w:r>
      <w:r w:rsidRPr="00A70FF6">
        <w:rPr>
          <w:rFonts w:ascii="Times New Roman" w:hAnsi="Times New Roman" w:cs="Times New Roman"/>
          <w:sz w:val="20"/>
          <w:szCs w:val="20"/>
          <w:lang w:val="en-US"/>
        </w:rPr>
        <w:t xml:space="preserve">, </w:t>
      </w:r>
      <w:r w:rsidRPr="00A70FF6">
        <w:rPr>
          <w:rFonts w:ascii="Times New Roman" w:hAnsi="Times New Roman" w:cs="Times New Roman"/>
          <w:i/>
          <w:iCs/>
          <w:sz w:val="20"/>
          <w:szCs w:val="20"/>
          <w:lang w:val="en-US"/>
        </w:rPr>
        <w:t>13</w:t>
      </w:r>
      <w:r w:rsidRPr="00A70FF6">
        <w:rPr>
          <w:rFonts w:ascii="Times New Roman" w:hAnsi="Times New Roman" w:cs="Times New Roman"/>
          <w:sz w:val="20"/>
          <w:szCs w:val="20"/>
          <w:lang w:val="en-US"/>
        </w:rPr>
        <w:t>(1), 297.</w:t>
      </w:r>
    </w:p>
    <w:p w14:paraId="4449F5FD" w14:textId="0D98EC9C" w:rsidR="00A70FF6" w:rsidRPr="00A70FF6" w:rsidRDefault="00A70FF6" w:rsidP="00A70FF6">
      <w:pPr>
        <w:pStyle w:val="Bibliografia"/>
        <w:jc w:val="both"/>
        <w:rPr>
          <w:rFonts w:ascii="Times New Roman" w:hAnsi="Times New Roman" w:cs="Times New Roman"/>
          <w:sz w:val="20"/>
          <w:szCs w:val="20"/>
          <w:lang w:val="en-US"/>
        </w:rPr>
      </w:pPr>
      <w:r w:rsidRPr="00A70FF6">
        <w:rPr>
          <w:rFonts w:ascii="Times New Roman" w:hAnsi="Times New Roman" w:cs="Times New Roman"/>
          <w:sz w:val="20"/>
          <w:szCs w:val="20"/>
          <w:lang w:val="en-US"/>
        </w:rPr>
        <w:t xml:space="preserve">Gronholm, P. C., Henderson, C., Deb, T., &amp; Thornicroft, G. (2017). Interventions to reduce discrimination and stigma: the state of the art. </w:t>
      </w:r>
      <w:r w:rsidR="0026477E" w:rsidRPr="0026477E">
        <w:rPr>
          <w:rFonts w:ascii="Times New Roman" w:hAnsi="Times New Roman" w:cs="Times New Roman"/>
          <w:i/>
          <w:iCs/>
          <w:sz w:val="20"/>
          <w:szCs w:val="20"/>
          <w:lang w:val="en-US"/>
        </w:rPr>
        <w:t>Social Psychiatry and Psychiatric Epidemiology</w:t>
      </w:r>
      <w:r w:rsidRPr="00A70FF6">
        <w:rPr>
          <w:rFonts w:ascii="Times New Roman" w:hAnsi="Times New Roman" w:cs="Times New Roman"/>
          <w:sz w:val="20"/>
          <w:szCs w:val="20"/>
          <w:lang w:val="en-US"/>
        </w:rPr>
        <w:t xml:space="preserve">, </w:t>
      </w:r>
      <w:r w:rsidRPr="00A70FF6">
        <w:rPr>
          <w:rFonts w:ascii="Times New Roman" w:hAnsi="Times New Roman" w:cs="Times New Roman"/>
          <w:i/>
          <w:iCs/>
          <w:sz w:val="20"/>
          <w:szCs w:val="20"/>
          <w:lang w:val="en-US"/>
        </w:rPr>
        <w:t>52</w:t>
      </w:r>
      <w:r w:rsidRPr="00A70FF6">
        <w:rPr>
          <w:rFonts w:ascii="Times New Roman" w:hAnsi="Times New Roman" w:cs="Times New Roman"/>
          <w:sz w:val="20"/>
          <w:szCs w:val="20"/>
          <w:lang w:val="en-US"/>
        </w:rPr>
        <w:t>(3), 249–258.</w:t>
      </w:r>
    </w:p>
    <w:p w14:paraId="646EC473" w14:textId="77777777" w:rsidR="00A70FF6" w:rsidRPr="00A70FF6" w:rsidRDefault="00A70FF6" w:rsidP="00A70FF6">
      <w:pPr>
        <w:pStyle w:val="Bibliografia"/>
        <w:jc w:val="both"/>
        <w:rPr>
          <w:rFonts w:ascii="Times New Roman" w:hAnsi="Times New Roman" w:cs="Times New Roman"/>
          <w:sz w:val="20"/>
          <w:szCs w:val="20"/>
          <w:lang w:val="en-US"/>
        </w:rPr>
      </w:pPr>
      <w:r w:rsidRPr="00A70FF6">
        <w:rPr>
          <w:rFonts w:ascii="Times New Roman" w:hAnsi="Times New Roman" w:cs="Times New Roman"/>
          <w:sz w:val="20"/>
          <w:szCs w:val="20"/>
          <w:lang w:val="en-US"/>
        </w:rPr>
        <w:t xml:space="preserve">Hair, M., Anderson, R., Tatham, R., &amp; Black, W. (1998). </w:t>
      </w:r>
      <w:r w:rsidRPr="00A70FF6">
        <w:rPr>
          <w:rFonts w:ascii="Times New Roman" w:hAnsi="Times New Roman" w:cs="Times New Roman"/>
          <w:i/>
          <w:iCs/>
          <w:sz w:val="20"/>
          <w:szCs w:val="20"/>
          <w:lang w:val="en-US"/>
        </w:rPr>
        <w:t>Multivariate data analysis</w:t>
      </w:r>
      <w:r w:rsidRPr="00A70FF6">
        <w:rPr>
          <w:rFonts w:ascii="Times New Roman" w:hAnsi="Times New Roman" w:cs="Times New Roman"/>
          <w:sz w:val="20"/>
          <w:szCs w:val="20"/>
          <w:lang w:val="en-US"/>
        </w:rPr>
        <w:t>. New Jersey: Prentice Hall.</w:t>
      </w:r>
    </w:p>
    <w:p w14:paraId="08734BF1" w14:textId="77777777" w:rsidR="00A70FF6" w:rsidRPr="00A70FF6" w:rsidRDefault="00A70FF6" w:rsidP="00A70FF6">
      <w:pPr>
        <w:pStyle w:val="Bibliografia"/>
        <w:jc w:val="both"/>
        <w:rPr>
          <w:rFonts w:ascii="Times New Roman" w:hAnsi="Times New Roman" w:cs="Times New Roman"/>
          <w:sz w:val="20"/>
          <w:szCs w:val="20"/>
          <w:lang w:val="en-US"/>
        </w:rPr>
      </w:pPr>
      <w:r w:rsidRPr="00A70FF6">
        <w:rPr>
          <w:rFonts w:ascii="Times New Roman" w:hAnsi="Times New Roman" w:cs="Times New Roman"/>
          <w:sz w:val="20"/>
          <w:szCs w:val="20"/>
          <w:lang w:val="en-US"/>
        </w:rPr>
        <w:t xml:space="preserve">Hansson, L., Stjernswärd, S., &amp; Svensson, B. (2016). Changes in attitudes, intended behaviour, and mental health literacy in the Swedish population 2009–2014: an evaluation of a national antistigma programme. </w:t>
      </w:r>
      <w:r w:rsidRPr="00A70FF6">
        <w:rPr>
          <w:rFonts w:ascii="Times New Roman" w:hAnsi="Times New Roman" w:cs="Times New Roman"/>
          <w:i/>
          <w:iCs/>
          <w:sz w:val="20"/>
          <w:szCs w:val="20"/>
          <w:lang w:val="en-US"/>
        </w:rPr>
        <w:t>Acta Psychiatrica Scandinavica</w:t>
      </w:r>
      <w:r w:rsidRPr="00A70FF6">
        <w:rPr>
          <w:rFonts w:ascii="Times New Roman" w:hAnsi="Times New Roman" w:cs="Times New Roman"/>
          <w:sz w:val="20"/>
          <w:szCs w:val="20"/>
          <w:lang w:val="en-US"/>
        </w:rPr>
        <w:t xml:space="preserve">, </w:t>
      </w:r>
      <w:r w:rsidRPr="00A70FF6">
        <w:rPr>
          <w:rFonts w:ascii="Times New Roman" w:hAnsi="Times New Roman" w:cs="Times New Roman"/>
          <w:i/>
          <w:iCs/>
          <w:sz w:val="20"/>
          <w:szCs w:val="20"/>
          <w:lang w:val="en-US"/>
        </w:rPr>
        <w:t>134</w:t>
      </w:r>
      <w:r w:rsidRPr="00A70FF6">
        <w:rPr>
          <w:rFonts w:ascii="Times New Roman" w:hAnsi="Times New Roman" w:cs="Times New Roman"/>
          <w:sz w:val="20"/>
          <w:szCs w:val="20"/>
          <w:lang w:val="en-US"/>
        </w:rPr>
        <w:t>, 71–79.</w:t>
      </w:r>
    </w:p>
    <w:p w14:paraId="4A352010" w14:textId="77777777" w:rsidR="00A70FF6" w:rsidRPr="00A70FF6" w:rsidRDefault="00A70FF6" w:rsidP="00A70FF6">
      <w:pPr>
        <w:pStyle w:val="Bibliografia"/>
        <w:jc w:val="both"/>
        <w:rPr>
          <w:rFonts w:ascii="Times New Roman" w:hAnsi="Times New Roman" w:cs="Times New Roman"/>
          <w:sz w:val="20"/>
          <w:szCs w:val="20"/>
          <w:lang w:val="en-US"/>
        </w:rPr>
      </w:pPr>
      <w:r w:rsidRPr="00A70FF6">
        <w:rPr>
          <w:rFonts w:ascii="Times New Roman" w:hAnsi="Times New Roman" w:cs="Times New Roman"/>
          <w:sz w:val="20"/>
          <w:szCs w:val="20"/>
          <w:lang w:val="en-US"/>
        </w:rPr>
        <w:t xml:space="preserve">Hansson, Lars, &amp; Markström, U. (2014). The effectiveness of an anti-stigma intervention in a basic police officer training programme: a controlled study. </w:t>
      </w:r>
      <w:r w:rsidRPr="00A70FF6">
        <w:rPr>
          <w:rFonts w:ascii="Times New Roman" w:hAnsi="Times New Roman" w:cs="Times New Roman"/>
          <w:i/>
          <w:iCs/>
          <w:sz w:val="20"/>
          <w:szCs w:val="20"/>
          <w:lang w:val="en-US"/>
        </w:rPr>
        <w:t>BMC Psychiatry</w:t>
      </w:r>
      <w:r w:rsidRPr="00A70FF6">
        <w:rPr>
          <w:rFonts w:ascii="Times New Roman" w:hAnsi="Times New Roman" w:cs="Times New Roman"/>
          <w:sz w:val="20"/>
          <w:szCs w:val="20"/>
          <w:lang w:val="en-US"/>
        </w:rPr>
        <w:t xml:space="preserve">, </w:t>
      </w:r>
      <w:r w:rsidRPr="00A70FF6">
        <w:rPr>
          <w:rFonts w:ascii="Times New Roman" w:hAnsi="Times New Roman" w:cs="Times New Roman"/>
          <w:i/>
          <w:iCs/>
          <w:sz w:val="20"/>
          <w:szCs w:val="20"/>
          <w:lang w:val="en-US"/>
        </w:rPr>
        <w:t>14</w:t>
      </w:r>
      <w:r w:rsidRPr="00A70FF6">
        <w:rPr>
          <w:rFonts w:ascii="Times New Roman" w:hAnsi="Times New Roman" w:cs="Times New Roman"/>
          <w:sz w:val="20"/>
          <w:szCs w:val="20"/>
          <w:lang w:val="en-US"/>
        </w:rPr>
        <w:t>(1), 55.</w:t>
      </w:r>
    </w:p>
    <w:p w14:paraId="731BD289" w14:textId="77777777" w:rsidR="00A70FF6" w:rsidRPr="00A70FF6" w:rsidRDefault="00A70FF6" w:rsidP="00A70FF6">
      <w:pPr>
        <w:pStyle w:val="Bibliografia"/>
        <w:jc w:val="both"/>
        <w:rPr>
          <w:rFonts w:ascii="Times New Roman" w:hAnsi="Times New Roman" w:cs="Times New Roman"/>
          <w:sz w:val="20"/>
          <w:szCs w:val="20"/>
          <w:lang w:val="en-US"/>
        </w:rPr>
      </w:pPr>
      <w:r w:rsidRPr="00A70FF6">
        <w:rPr>
          <w:rFonts w:ascii="Times New Roman" w:hAnsi="Times New Roman" w:cs="Times New Roman"/>
          <w:sz w:val="20"/>
          <w:szCs w:val="20"/>
          <w:lang w:val="en-US"/>
        </w:rPr>
        <w:t xml:space="preserve">Hatcher, L. (1994). </w:t>
      </w:r>
      <w:r w:rsidRPr="00A70FF6">
        <w:rPr>
          <w:rFonts w:ascii="Times New Roman" w:hAnsi="Times New Roman" w:cs="Times New Roman"/>
          <w:i/>
          <w:iCs/>
          <w:sz w:val="20"/>
          <w:szCs w:val="20"/>
          <w:lang w:val="en-US"/>
        </w:rPr>
        <w:t>A Step-by-Step Approach to Using the SAS System for Factor Analysis and Structural Equation Modeling</w:t>
      </w:r>
      <w:r w:rsidRPr="00A70FF6">
        <w:rPr>
          <w:rFonts w:ascii="Times New Roman" w:hAnsi="Times New Roman" w:cs="Times New Roman"/>
          <w:sz w:val="20"/>
          <w:szCs w:val="20"/>
          <w:lang w:val="en-US"/>
        </w:rPr>
        <w:t>. North Colorado: Cary SAS Institute.</w:t>
      </w:r>
    </w:p>
    <w:p w14:paraId="0D68D1FA" w14:textId="77777777" w:rsidR="00A70FF6" w:rsidRPr="00A70FF6" w:rsidRDefault="00A70FF6" w:rsidP="00A70FF6">
      <w:pPr>
        <w:pStyle w:val="Bibliografia"/>
        <w:jc w:val="both"/>
        <w:rPr>
          <w:rFonts w:ascii="Times New Roman" w:hAnsi="Times New Roman" w:cs="Times New Roman"/>
          <w:sz w:val="20"/>
          <w:szCs w:val="20"/>
          <w:lang w:val="en-US"/>
        </w:rPr>
      </w:pPr>
      <w:r w:rsidRPr="00A70FF6">
        <w:rPr>
          <w:rFonts w:ascii="Times New Roman" w:hAnsi="Times New Roman" w:cs="Times New Roman"/>
          <w:sz w:val="20"/>
          <w:szCs w:val="20"/>
          <w:lang w:val="en-US"/>
        </w:rPr>
        <w:t xml:space="preserve">Henderson, C., Robinson, E., Evans-Lacko, S., Corker, E., Rebollo-Mesa, I., Rose, D., &amp; Thornicroft, G. (2016). Public knowledge, attitudes, social distance and reported contact regarding people with mental illness 2009-2015. </w:t>
      </w:r>
      <w:r w:rsidRPr="00A70FF6">
        <w:rPr>
          <w:rFonts w:ascii="Times New Roman" w:hAnsi="Times New Roman" w:cs="Times New Roman"/>
          <w:i/>
          <w:iCs/>
          <w:sz w:val="20"/>
          <w:szCs w:val="20"/>
          <w:lang w:val="en-US"/>
        </w:rPr>
        <w:t>Acta Psychiatrica Scandinavica</w:t>
      </w:r>
      <w:r w:rsidRPr="00A70FF6">
        <w:rPr>
          <w:rFonts w:ascii="Times New Roman" w:hAnsi="Times New Roman" w:cs="Times New Roman"/>
          <w:sz w:val="20"/>
          <w:szCs w:val="20"/>
          <w:lang w:val="en-US"/>
        </w:rPr>
        <w:t xml:space="preserve">, </w:t>
      </w:r>
      <w:r w:rsidRPr="00A70FF6">
        <w:rPr>
          <w:rFonts w:ascii="Times New Roman" w:hAnsi="Times New Roman" w:cs="Times New Roman"/>
          <w:i/>
          <w:iCs/>
          <w:sz w:val="20"/>
          <w:szCs w:val="20"/>
          <w:lang w:val="en-US"/>
        </w:rPr>
        <w:t>134</w:t>
      </w:r>
      <w:r w:rsidRPr="00A70FF6">
        <w:rPr>
          <w:rFonts w:ascii="Times New Roman" w:hAnsi="Times New Roman" w:cs="Times New Roman"/>
          <w:sz w:val="20"/>
          <w:szCs w:val="20"/>
          <w:lang w:val="en-US"/>
        </w:rPr>
        <w:t>, 23–33.</w:t>
      </w:r>
    </w:p>
    <w:p w14:paraId="094C0F35" w14:textId="77777777" w:rsidR="00A70FF6" w:rsidRPr="00A70FF6" w:rsidRDefault="00A70FF6" w:rsidP="00A70FF6">
      <w:pPr>
        <w:pStyle w:val="Bibliografia"/>
        <w:jc w:val="both"/>
        <w:rPr>
          <w:rFonts w:ascii="Times New Roman" w:hAnsi="Times New Roman" w:cs="Times New Roman"/>
          <w:sz w:val="20"/>
          <w:szCs w:val="20"/>
          <w:lang w:val="en-US"/>
        </w:rPr>
      </w:pPr>
      <w:r w:rsidRPr="00A70FF6">
        <w:rPr>
          <w:rFonts w:ascii="Times New Roman" w:hAnsi="Times New Roman" w:cs="Times New Roman"/>
          <w:sz w:val="20"/>
          <w:szCs w:val="20"/>
          <w:lang w:val="en-US"/>
        </w:rPr>
        <w:lastRenderedPageBreak/>
        <w:t xml:space="preserve">Jones, N., Twardzicki, M., Ryan, J., Jackson, T., Fertout, M., Henderson, C., &amp; Greenberg, N. (2014). Modifying attitudes to mental health using comedy as a delivery medium. </w:t>
      </w:r>
      <w:r w:rsidRPr="00A70FF6">
        <w:rPr>
          <w:rFonts w:ascii="Times New Roman" w:hAnsi="Times New Roman" w:cs="Times New Roman"/>
          <w:i/>
          <w:iCs/>
          <w:sz w:val="20"/>
          <w:szCs w:val="20"/>
          <w:lang w:val="en-US"/>
        </w:rPr>
        <w:t>Social Psychiatry and Psychiatric Epidemiology</w:t>
      </w:r>
      <w:r w:rsidRPr="00A70FF6">
        <w:rPr>
          <w:rFonts w:ascii="Times New Roman" w:hAnsi="Times New Roman" w:cs="Times New Roman"/>
          <w:sz w:val="20"/>
          <w:szCs w:val="20"/>
          <w:lang w:val="en-US"/>
        </w:rPr>
        <w:t xml:space="preserve">, </w:t>
      </w:r>
      <w:r w:rsidRPr="00A70FF6">
        <w:rPr>
          <w:rFonts w:ascii="Times New Roman" w:hAnsi="Times New Roman" w:cs="Times New Roman"/>
          <w:i/>
          <w:iCs/>
          <w:sz w:val="20"/>
          <w:szCs w:val="20"/>
          <w:lang w:val="en-US"/>
        </w:rPr>
        <w:t>49</w:t>
      </w:r>
      <w:r w:rsidRPr="00A70FF6">
        <w:rPr>
          <w:rFonts w:ascii="Times New Roman" w:hAnsi="Times New Roman" w:cs="Times New Roman"/>
          <w:sz w:val="20"/>
          <w:szCs w:val="20"/>
          <w:lang w:val="en-US"/>
        </w:rPr>
        <w:t>(10), 1667–1676.</w:t>
      </w:r>
    </w:p>
    <w:p w14:paraId="45F01E40" w14:textId="36849CE2" w:rsidR="00A70FF6" w:rsidRPr="009B7422" w:rsidRDefault="00A70FF6" w:rsidP="00A70FF6">
      <w:pPr>
        <w:pStyle w:val="Bibliografia"/>
        <w:jc w:val="both"/>
        <w:rPr>
          <w:rFonts w:ascii="Times New Roman" w:hAnsi="Times New Roman" w:cs="Times New Roman"/>
          <w:sz w:val="20"/>
          <w:szCs w:val="20"/>
          <w:lang w:val="en-US"/>
        </w:rPr>
      </w:pPr>
      <w:r w:rsidRPr="00A70FF6">
        <w:rPr>
          <w:rFonts w:ascii="Times New Roman" w:hAnsi="Times New Roman" w:cs="Times New Roman"/>
          <w:sz w:val="20"/>
          <w:szCs w:val="20"/>
          <w:lang w:val="en-US"/>
        </w:rPr>
        <w:t xml:space="preserve">Jorm, A. F., Korten, A. E., Jacomb, P. A., Christensen, H., Rodgers, B., &amp; Pollitt, P. (1997). «Mental health literacy»: a survey of the public’s ability to recognise mental disorders and their beliefs about the effectiveness of treatment. </w:t>
      </w:r>
      <w:r w:rsidR="0026477E" w:rsidRPr="009B7422">
        <w:rPr>
          <w:rFonts w:ascii="Times New Roman" w:hAnsi="Times New Roman" w:cs="Times New Roman"/>
          <w:i/>
          <w:iCs/>
          <w:sz w:val="20"/>
          <w:szCs w:val="20"/>
          <w:lang w:val="en-US"/>
        </w:rPr>
        <w:t>The Medical Journal of Australia</w:t>
      </w:r>
      <w:r w:rsidRPr="009B7422">
        <w:rPr>
          <w:rFonts w:ascii="Times New Roman" w:hAnsi="Times New Roman" w:cs="Times New Roman"/>
          <w:sz w:val="20"/>
          <w:szCs w:val="20"/>
          <w:lang w:val="en-US"/>
        </w:rPr>
        <w:t xml:space="preserve">, </w:t>
      </w:r>
      <w:r w:rsidRPr="009B7422">
        <w:rPr>
          <w:rFonts w:ascii="Times New Roman" w:hAnsi="Times New Roman" w:cs="Times New Roman"/>
          <w:i/>
          <w:iCs/>
          <w:sz w:val="20"/>
          <w:szCs w:val="20"/>
          <w:lang w:val="en-US"/>
        </w:rPr>
        <w:t>166</w:t>
      </w:r>
      <w:r w:rsidRPr="009B7422">
        <w:rPr>
          <w:rFonts w:ascii="Times New Roman" w:hAnsi="Times New Roman" w:cs="Times New Roman"/>
          <w:sz w:val="20"/>
          <w:szCs w:val="20"/>
          <w:lang w:val="en-US"/>
        </w:rPr>
        <w:t>(4), 182–6.</w:t>
      </w:r>
    </w:p>
    <w:p w14:paraId="27C5475B" w14:textId="5C999BAF" w:rsidR="00A70FF6" w:rsidRPr="00A70FF6" w:rsidRDefault="00A70FF6" w:rsidP="00A70FF6">
      <w:pPr>
        <w:pStyle w:val="Bibliografia"/>
        <w:jc w:val="both"/>
        <w:rPr>
          <w:rFonts w:ascii="Times New Roman" w:hAnsi="Times New Roman" w:cs="Times New Roman"/>
          <w:sz w:val="20"/>
          <w:szCs w:val="20"/>
          <w:lang w:val="en-US"/>
        </w:rPr>
      </w:pPr>
      <w:r w:rsidRPr="009B7422">
        <w:rPr>
          <w:rFonts w:ascii="Times New Roman" w:hAnsi="Times New Roman" w:cs="Times New Roman"/>
          <w:sz w:val="20"/>
          <w:szCs w:val="20"/>
          <w:lang w:val="en-US"/>
        </w:rPr>
        <w:t xml:space="preserve">Kassam, A., Glozier, N., Leese, M., Henderson, C., &amp; Thornicroft, G. (2010). </w:t>
      </w:r>
      <w:r w:rsidRPr="00A70FF6">
        <w:rPr>
          <w:rFonts w:ascii="Times New Roman" w:hAnsi="Times New Roman" w:cs="Times New Roman"/>
          <w:sz w:val="20"/>
          <w:szCs w:val="20"/>
          <w:lang w:val="en-US"/>
        </w:rPr>
        <w:t xml:space="preserve">Development and responsiveness of a scale to measure clinicians’ attitudes to people with mental illness (medical student version). </w:t>
      </w:r>
      <w:r w:rsidRPr="00A70FF6">
        <w:rPr>
          <w:rFonts w:ascii="Times New Roman" w:hAnsi="Times New Roman" w:cs="Times New Roman"/>
          <w:i/>
          <w:iCs/>
          <w:sz w:val="20"/>
          <w:szCs w:val="20"/>
          <w:lang w:val="en-US"/>
        </w:rPr>
        <w:t>Acta Psychiatr</w:t>
      </w:r>
      <w:r w:rsidR="0026477E">
        <w:rPr>
          <w:rFonts w:ascii="Times New Roman" w:hAnsi="Times New Roman" w:cs="Times New Roman"/>
          <w:i/>
          <w:iCs/>
          <w:sz w:val="20"/>
          <w:szCs w:val="20"/>
          <w:lang w:val="en-US"/>
        </w:rPr>
        <w:t>ica</w:t>
      </w:r>
      <w:r w:rsidRPr="00A70FF6">
        <w:rPr>
          <w:rFonts w:ascii="Times New Roman" w:hAnsi="Times New Roman" w:cs="Times New Roman"/>
          <w:i/>
          <w:iCs/>
          <w:sz w:val="20"/>
          <w:szCs w:val="20"/>
          <w:lang w:val="en-US"/>
        </w:rPr>
        <w:t xml:space="preserve"> Scand</w:t>
      </w:r>
      <w:r w:rsidR="0026477E">
        <w:rPr>
          <w:rFonts w:ascii="Times New Roman" w:hAnsi="Times New Roman" w:cs="Times New Roman"/>
          <w:i/>
          <w:iCs/>
          <w:sz w:val="20"/>
          <w:szCs w:val="20"/>
          <w:lang w:val="en-US"/>
        </w:rPr>
        <w:t>inavica</w:t>
      </w:r>
      <w:r w:rsidRPr="00A70FF6">
        <w:rPr>
          <w:rFonts w:ascii="Times New Roman" w:hAnsi="Times New Roman" w:cs="Times New Roman"/>
          <w:sz w:val="20"/>
          <w:szCs w:val="20"/>
          <w:lang w:val="en-US"/>
        </w:rPr>
        <w:t xml:space="preserve">, </w:t>
      </w:r>
      <w:r w:rsidRPr="00A70FF6">
        <w:rPr>
          <w:rFonts w:ascii="Times New Roman" w:hAnsi="Times New Roman" w:cs="Times New Roman"/>
          <w:i/>
          <w:iCs/>
          <w:sz w:val="20"/>
          <w:szCs w:val="20"/>
          <w:lang w:val="en-US"/>
        </w:rPr>
        <w:t>122</w:t>
      </w:r>
      <w:r w:rsidRPr="00A70FF6">
        <w:rPr>
          <w:rFonts w:ascii="Times New Roman" w:hAnsi="Times New Roman" w:cs="Times New Roman"/>
          <w:sz w:val="20"/>
          <w:szCs w:val="20"/>
          <w:lang w:val="en-US"/>
        </w:rPr>
        <w:t>(2), 153–61.</w:t>
      </w:r>
    </w:p>
    <w:p w14:paraId="564F3A2F" w14:textId="77777777" w:rsidR="00A70FF6" w:rsidRPr="00A70FF6" w:rsidRDefault="00A70FF6" w:rsidP="00A70FF6">
      <w:pPr>
        <w:pStyle w:val="Bibliografia"/>
        <w:jc w:val="both"/>
        <w:rPr>
          <w:rFonts w:ascii="Times New Roman" w:hAnsi="Times New Roman" w:cs="Times New Roman"/>
          <w:sz w:val="20"/>
          <w:szCs w:val="20"/>
          <w:lang w:val="en-US"/>
        </w:rPr>
      </w:pPr>
      <w:r w:rsidRPr="00A70FF6">
        <w:rPr>
          <w:rFonts w:ascii="Times New Roman" w:hAnsi="Times New Roman" w:cs="Times New Roman"/>
          <w:sz w:val="20"/>
          <w:szCs w:val="20"/>
          <w:lang w:val="en-US"/>
        </w:rPr>
        <w:t xml:space="preserve">Kendall, M., &amp; Stuart, A. (1973). The Advanced Theory of Statistics. </w:t>
      </w:r>
      <w:r w:rsidRPr="00A70FF6">
        <w:rPr>
          <w:rFonts w:ascii="Times New Roman" w:hAnsi="Times New Roman" w:cs="Times New Roman"/>
          <w:i/>
          <w:iCs/>
          <w:sz w:val="20"/>
          <w:szCs w:val="20"/>
          <w:lang w:val="en-US"/>
        </w:rPr>
        <w:t>Journal of the Royal Statistical Society</w:t>
      </w:r>
      <w:r w:rsidRPr="00A70FF6">
        <w:rPr>
          <w:rFonts w:ascii="Times New Roman" w:hAnsi="Times New Roman" w:cs="Times New Roman"/>
          <w:sz w:val="20"/>
          <w:szCs w:val="20"/>
          <w:lang w:val="en-US"/>
        </w:rPr>
        <w:t xml:space="preserve">, </w:t>
      </w:r>
      <w:r w:rsidRPr="00A70FF6">
        <w:rPr>
          <w:rFonts w:ascii="Times New Roman" w:hAnsi="Times New Roman" w:cs="Times New Roman"/>
          <w:i/>
          <w:iCs/>
          <w:sz w:val="20"/>
          <w:szCs w:val="20"/>
          <w:lang w:val="en-US"/>
        </w:rPr>
        <w:t>125</w:t>
      </w:r>
      <w:r w:rsidRPr="00A70FF6">
        <w:rPr>
          <w:rFonts w:ascii="Times New Roman" w:hAnsi="Times New Roman" w:cs="Times New Roman"/>
          <w:sz w:val="20"/>
          <w:szCs w:val="20"/>
          <w:lang w:val="en-US"/>
        </w:rPr>
        <w:t>, 284–286.</w:t>
      </w:r>
    </w:p>
    <w:p w14:paraId="38780BE5" w14:textId="77777777" w:rsidR="00A70FF6" w:rsidRPr="00A70FF6" w:rsidRDefault="00A70FF6" w:rsidP="00A70FF6">
      <w:pPr>
        <w:pStyle w:val="Bibliografia"/>
        <w:jc w:val="both"/>
        <w:rPr>
          <w:rFonts w:ascii="Times New Roman" w:hAnsi="Times New Roman" w:cs="Times New Roman"/>
          <w:sz w:val="20"/>
          <w:szCs w:val="20"/>
          <w:lang w:val="en-US"/>
        </w:rPr>
      </w:pPr>
      <w:r w:rsidRPr="00A70FF6">
        <w:rPr>
          <w:rFonts w:ascii="Times New Roman" w:hAnsi="Times New Roman" w:cs="Times New Roman"/>
          <w:sz w:val="20"/>
          <w:szCs w:val="20"/>
          <w:lang w:val="en-US"/>
        </w:rPr>
        <w:t xml:space="preserve">Li, J., Thornicroft, G., &amp; Huang, Y. (2014). Levels of stigma among community mental health staff in Guangzhou, China. </w:t>
      </w:r>
      <w:r w:rsidRPr="00A70FF6">
        <w:rPr>
          <w:rFonts w:ascii="Times New Roman" w:hAnsi="Times New Roman" w:cs="Times New Roman"/>
          <w:i/>
          <w:iCs/>
          <w:sz w:val="20"/>
          <w:szCs w:val="20"/>
          <w:lang w:val="en-US"/>
        </w:rPr>
        <w:t>BMC Psychiatry</w:t>
      </w:r>
      <w:r w:rsidRPr="00A70FF6">
        <w:rPr>
          <w:rFonts w:ascii="Times New Roman" w:hAnsi="Times New Roman" w:cs="Times New Roman"/>
          <w:sz w:val="20"/>
          <w:szCs w:val="20"/>
          <w:lang w:val="en-US"/>
        </w:rPr>
        <w:t xml:space="preserve">, </w:t>
      </w:r>
      <w:r w:rsidRPr="00A70FF6">
        <w:rPr>
          <w:rFonts w:ascii="Times New Roman" w:hAnsi="Times New Roman" w:cs="Times New Roman"/>
          <w:i/>
          <w:iCs/>
          <w:sz w:val="20"/>
          <w:szCs w:val="20"/>
          <w:lang w:val="en-US"/>
        </w:rPr>
        <w:t>14</w:t>
      </w:r>
      <w:r w:rsidRPr="00A70FF6">
        <w:rPr>
          <w:rFonts w:ascii="Times New Roman" w:hAnsi="Times New Roman" w:cs="Times New Roman"/>
          <w:sz w:val="20"/>
          <w:szCs w:val="20"/>
          <w:lang w:val="en-US"/>
        </w:rPr>
        <w:t>, 231.</w:t>
      </w:r>
    </w:p>
    <w:p w14:paraId="706D1C77" w14:textId="77777777" w:rsidR="00A70FF6" w:rsidRPr="00A70FF6" w:rsidRDefault="00A70FF6" w:rsidP="00A70FF6">
      <w:pPr>
        <w:pStyle w:val="Bibliografia"/>
        <w:jc w:val="both"/>
        <w:rPr>
          <w:rFonts w:ascii="Times New Roman" w:hAnsi="Times New Roman" w:cs="Times New Roman"/>
          <w:sz w:val="20"/>
          <w:szCs w:val="20"/>
          <w:lang w:val="en-US"/>
        </w:rPr>
      </w:pPr>
      <w:r w:rsidRPr="00A70FF6">
        <w:rPr>
          <w:rFonts w:ascii="Times New Roman" w:hAnsi="Times New Roman" w:cs="Times New Roman"/>
          <w:sz w:val="20"/>
          <w:szCs w:val="20"/>
          <w:lang w:val="en-US"/>
        </w:rPr>
        <w:t xml:space="preserve">Li, Jie, Li, J., Thornicroft, G., Yang, H., Chen, W., &amp; Huang, Y. (2015). Training community mental health staff in Guangzhou, China: evaluation of the effect of a new training model. </w:t>
      </w:r>
      <w:r w:rsidRPr="00A70FF6">
        <w:rPr>
          <w:rFonts w:ascii="Times New Roman" w:hAnsi="Times New Roman" w:cs="Times New Roman"/>
          <w:i/>
          <w:iCs/>
          <w:sz w:val="20"/>
          <w:szCs w:val="20"/>
          <w:lang w:val="en-US"/>
        </w:rPr>
        <w:t>BMC Psychiatry</w:t>
      </w:r>
      <w:r w:rsidRPr="00A70FF6">
        <w:rPr>
          <w:rFonts w:ascii="Times New Roman" w:hAnsi="Times New Roman" w:cs="Times New Roman"/>
          <w:sz w:val="20"/>
          <w:szCs w:val="20"/>
          <w:lang w:val="en-US"/>
        </w:rPr>
        <w:t xml:space="preserve">, </w:t>
      </w:r>
      <w:r w:rsidRPr="00A70FF6">
        <w:rPr>
          <w:rFonts w:ascii="Times New Roman" w:hAnsi="Times New Roman" w:cs="Times New Roman"/>
          <w:i/>
          <w:iCs/>
          <w:sz w:val="20"/>
          <w:szCs w:val="20"/>
          <w:lang w:val="en-US"/>
        </w:rPr>
        <w:t>15</w:t>
      </w:r>
      <w:r w:rsidRPr="00A70FF6">
        <w:rPr>
          <w:rFonts w:ascii="Times New Roman" w:hAnsi="Times New Roman" w:cs="Times New Roman"/>
          <w:sz w:val="20"/>
          <w:szCs w:val="20"/>
          <w:lang w:val="en-US"/>
        </w:rPr>
        <w:t>, 263.</w:t>
      </w:r>
    </w:p>
    <w:p w14:paraId="24E9FDFD" w14:textId="77777777" w:rsidR="00A70FF6" w:rsidRPr="00A70FF6" w:rsidRDefault="00A70FF6" w:rsidP="00A70FF6">
      <w:pPr>
        <w:pStyle w:val="Bibliografia"/>
        <w:jc w:val="both"/>
        <w:rPr>
          <w:rFonts w:ascii="Times New Roman" w:hAnsi="Times New Roman" w:cs="Times New Roman"/>
          <w:sz w:val="20"/>
          <w:szCs w:val="20"/>
          <w:lang w:val="en-US"/>
        </w:rPr>
      </w:pPr>
      <w:r w:rsidRPr="00A70FF6">
        <w:rPr>
          <w:rFonts w:ascii="Times New Roman" w:hAnsi="Times New Roman" w:cs="Times New Roman"/>
          <w:sz w:val="20"/>
          <w:szCs w:val="20"/>
          <w:lang w:val="en-US"/>
        </w:rPr>
        <w:t xml:space="preserve">Mårtensson, G., Jacobsson, J. W., &amp; Engström, M. (2014). Mental health nursing staff’s attitudes towards mental illness: an analysis of related factors. </w:t>
      </w:r>
      <w:r w:rsidRPr="00A70FF6">
        <w:rPr>
          <w:rFonts w:ascii="Times New Roman" w:hAnsi="Times New Roman" w:cs="Times New Roman"/>
          <w:i/>
          <w:iCs/>
          <w:sz w:val="20"/>
          <w:szCs w:val="20"/>
          <w:lang w:val="en-US"/>
        </w:rPr>
        <w:t>Journal of Psychiatric and Mental Health Nursing</w:t>
      </w:r>
      <w:r w:rsidRPr="00A70FF6">
        <w:rPr>
          <w:rFonts w:ascii="Times New Roman" w:hAnsi="Times New Roman" w:cs="Times New Roman"/>
          <w:sz w:val="20"/>
          <w:szCs w:val="20"/>
          <w:lang w:val="en-US"/>
        </w:rPr>
        <w:t xml:space="preserve">, </w:t>
      </w:r>
      <w:r w:rsidRPr="00A70FF6">
        <w:rPr>
          <w:rFonts w:ascii="Times New Roman" w:hAnsi="Times New Roman" w:cs="Times New Roman"/>
          <w:i/>
          <w:iCs/>
          <w:sz w:val="20"/>
          <w:szCs w:val="20"/>
          <w:lang w:val="en-US"/>
        </w:rPr>
        <w:t>21</w:t>
      </w:r>
      <w:r w:rsidRPr="00A70FF6">
        <w:rPr>
          <w:rFonts w:ascii="Times New Roman" w:hAnsi="Times New Roman" w:cs="Times New Roman"/>
          <w:sz w:val="20"/>
          <w:szCs w:val="20"/>
          <w:lang w:val="en-US"/>
        </w:rPr>
        <w:t>(9), 782–788.</w:t>
      </w:r>
    </w:p>
    <w:p w14:paraId="3FC19705" w14:textId="77BE4B1F" w:rsidR="00A70FF6" w:rsidRPr="00A70FF6" w:rsidRDefault="00A70FF6" w:rsidP="00A70FF6">
      <w:pPr>
        <w:pStyle w:val="Bibliografia"/>
        <w:jc w:val="both"/>
        <w:rPr>
          <w:rFonts w:ascii="Times New Roman" w:hAnsi="Times New Roman" w:cs="Times New Roman"/>
          <w:sz w:val="20"/>
          <w:szCs w:val="20"/>
        </w:rPr>
      </w:pPr>
      <w:r w:rsidRPr="00A70FF6">
        <w:rPr>
          <w:rFonts w:ascii="Times New Roman" w:hAnsi="Times New Roman" w:cs="Times New Roman"/>
          <w:sz w:val="20"/>
          <w:szCs w:val="20"/>
          <w:lang w:val="en-US"/>
        </w:rPr>
        <w:t xml:space="preserve">O’Connor, M., Casey, L., &amp; Clough, B. (2014). Measuring mental health literacy--a review of scale-based measures. </w:t>
      </w:r>
      <w:r w:rsidRPr="00A70FF6">
        <w:rPr>
          <w:rFonts w:ascii="Times New Roman" w:hAnsi="Times New Roman" w:cs="Times New Roman"/>
          <w:i/>
          <w:iCs/>
          <w:sz w:val="20"/>
          <w:szCs w:val="20"/>
        </w:rPr>
        <w:t>J</w:t>
      </w:r>
      <w:r w:rsidR="0026477E">
        <w:rPr>
          <w:rFonts w:ascii="Times New Roman" w:hAnsi="Times New Roman" w:cs="Times New Roman"/>
          <w:i/>
          <w:iCs/>
          <w:sz w:val="20"/>
          <w:szCs w:val="20"/>
        </w:rPr>
        <w:t>ournal of</w:t>
      </w:r>
      <w:r w:rsidRPr="00A70FF6">
        <w:rPr>
          <w:rFonts w:ascii="Times New Roman" w:hAnsi="Times New Roman" w:cs="Times New Roman"/>
          <w:i/>
          <w:iCs/>
          <w:sz w:val="20"/>
          <w:szCs w:val="20"/>
        </w:rPr>
        <w:t xml:space="preserve"> Ment</w:t>
      </w:r>
      <w:r w:rsidR="0026477E">
        <w:rPr>
          <w:rFonts w:ascii="Times New Roman" w:hAnsi="Times New Roman" w:cs="Times New Roman"/>
          <w:i/>
          <w:iCs/>
          <w:sz w:val="20"/>
          <w:szCs w:val="20"/>
        </w:rPr>
        <w:t>al</w:t>
      </w:r>
      <w:r w:rsidRPr="00A70FF6">
        <w:rPr>
          <w:rFonts w:ascii="Times New Roman" w:hAnsi="Times New Roman" w:cs="Times New Roman"/>
          <w:i/>
          <w:iCs/>
          <w:sz w:val="20"/>
          <w:szCs w:val="20"/>
        </w:rPr>
        <w:t xml:space="preserve"> Health</w:t>
      </w:r>
      <w:r w:rsidRPr="00A70FF6">
        <w:rPr>
          <w:rFonts w:ascii="Times New Roman" w:hAnsi="Times New Roman" w:cs="Times New Roman"/>
          <w:sz w:val="20"/>
          <w:szCs w:val="20"/>
        </w:rPr>
        <w:t xml:space="preserve">, </w:t>
      </w:r>
      <w:r w:rsidRPr="00A70FF6">
        <w:rPr>
          <w:rFonts w:ascii="Times New Roman" w:hAnsi="Times New Roman" w:cs="Times New Roman"/>
          <w:i/>
          <w:iCs/>
          <w:sz w:val="20"/>
          <w:szCs w:val="20"/>
        </w:rPr>
        <w:t>23</w:t>
      </w:r>
      <w:r w:rsidRPr="00A70FF6">
        <w:rPr>
          <w:rFonts w:ascii="Times New Roman" w:hAnsi="Times New Roman" w:cs="Times New Roman"/>
          <w:sz w:val="20"/>
          <w:szCs w:val="20"/>
        </w:rPr>
        <w:t>(4), 197–204.</w:t>
      </w:r>
    </w:p>
    <w:p w14:paraId="00CB78EE" w14:textId="77777777" w:rsidR="00A70FF6" w:rsidRPr="00A70FF6" w:rsidRDefault="00A70FF6" w:rsidP="00A70FF6">
      <w:pPr>
        <w:pStyle w:val="Bibliografia"/>
        <w:jc w:val="both"/>
        <w:rPr>
          <w:rFonts w:ascii="Times New Roman" w:hAnsi="Times New Roman" w:cs="Times New Roman"/>
          <w:sz w:val="20"/>
          <w:szCs w:val="20"/>
        </w:rPr>
      </w:pPr>
      <w:r w:rsidRPr="00A70FF6">
        <w:rPr>
          <w:rFonts w:ascii="Times New Roman" w:hAnsi="Times New Roman" w:cs="Times New Roman"/>
          <w:sz w:val="20"/>
          <w:szCs w:val="20"/>
        </w:rPr>
        <w:t xml:space="preserve">Pingani, L., Catellani, S., Del Vecchio, V., Sampogna, G., Ellefson, S. E., Rigatelli, M., Fiorillo, A., et al. </w:t>
      </w:r>
      <w:r w:rsidRPr="00A70FF6">
        <w:rPr>
          <w:rFonts w:ascii="Times New Roman" w:hAnsi="Times New Roman" w:cs="Times New Roman"/>
          <w:sz w:val="20"/>
          <w:szCs w:val="20"/>
          <w:lang w:val="en-US"/>
        </w:rPr>
        <w:t xml:space="preserve">(2016). Stigma in the context of schools: analysis of the phenomenon of stigma in a population of university students. </w:t>
      </w:r>
      <w:r w:rsidRPr="00A70FF6">
        <w:rPr>
          <w:rFonts w:ascii="Times New Roman" w:hAnsi="Times New Roman" w:cs="Times New Roman"/>
          <w:i/>
          <w:iCs/>
          <w:sz w:val="20"/>
          <w:szCs w:val="20"/>
        </w:rPr>
        <w:t>BMC Psychiatry</w:t>
      </w:r>
      <w:r w:rsidRPr="00A70FF6">
        <w:rPr>
          <w:rFonts w:ascii="Times New Roman" w:hAnsi="Times New Roman" w:cs="Times New Roman"/>
          <w:sz w:val="20"/>
          <w:szCs w:val="20"/>
        </w:rPr>
        <w:t xml:space="preserve">, </w:t>
      </w:r>
      <w:r w:rsidRPr="00A70FF6">
        <w:rPr>
          <w:rFonts w:ascii="Times New Roman" w:hAnsi="Times New Roman" w:cs="Times New Roman"/>
          <w:i/>
          <w:iCs/>
          <w:sz w:val="20"/>
          <w:szCs w:val="20"/>
        </w:rPr>
        <w:t>16</w:t>
      </w:r>
      <w:r w:rsidRPr="00A70FF6">
        <w:rPr>
          <w:rFonts w:ascii="Times New Roman" w:hAnsi="Times New Roman" w:cs="Times New Roman"/>
          <w:sz w:val="20"/>
          <w:szCs w:val="20"/>
        </w:rPr>
        <w:t>, 29.</w:t>
      </w:r>
    </w:p>
    <w:p w14:paraId="18EAFB56" w14:textId="2012D0B3" w:rsidR="00A70FF6" w:rsidRPr="00A70FF6" w:rsidRDefault="00A70FF6" w:rsidP="00A70FF6">
      <w:pPr>
        <w:pStyle w:val="Bibliografia"/>
        <w:jc w:val="both"/>
        <w:rPr>
          <w:rFonts w:ascii="Times New Roman" w:hAnsi="Times New Roman" w:cs="Times New Roman"/>
          <w:sz w:val="20"/>
          <w:szCs w:val="20"/>
        </w:rPr>
      </w:pPr>
      <w:r w:rsidRPr="00A70FF6">
        <w:rPr>
          <w:rFonts w:ascii="Times New Roman" w:hAnsi="Times New Roman" w:cs="Times New Roman"/>
          <w:sz w:val="20"/>
          <w:szCs w:val="20"/>
        </w:rPr>
        <w:t xml:space="preserve">Pingani, L., Evans-Lacko, S., Luciano, M., Del Vecchio, V., Ferrari, S., Sampogna, G., Croci, I., et al. </w:t>
      </w:r>
      <w:r w:rsidRPr="00A70FF6">
        <w:rPr>
          <w:rFonts w:ascii="Times New Roman" w:hAnsi="Times New Roman" w:cs="Times New Roman"/>
          <w:sz w:val="20"/>
          <w:szCs w:val="20"/>
          <w:lang w:val="en-US"/>
        </w:rPr>
        <w:t xml:space="preserve">(2016). Psychometric validation of the Italian version of the Reported and Intended Behaviour Scale (RIBS). </w:t>
      </w:r>
      <w:r w:rsidR="0026477E" w:rsidRPr="0026477E">
        <w:rPr>
          <w:rFonts w:ascii="Times New Roman" w:hAnsi="Times New Roman" w:cs="Times New Roman"/>
          <w:i/>
          <w:iCs/>
          <w:sz w:val="20"/>
          <w:szCs w:val="20"/>
        </w:rPr>
        <w:t>Epidemiology and Psychiatric Sciences</w:t>
      </w:r>
      <w:r w:rsidRPr="00A70FF6">
        <w:rPr>
          <w:rFonts w:ascii="Times New Roman" w:hAnsi="Times New Roman" w:cs="Times New Roman"/>
          <w:sz w:val="20"/>
          <w:szCs w:val="20"/>
        </w:rPr>
        <w:t xml:space="preserve">, </w:t>
      </w:r>
      <w:r w:rsidRPr="00A70FF6">
        <w:rPr>
          <w:rFonts w:ascii="Times New Roman" w:hAnsi="Times New Roman" w:cs="Times New Roman"/>
          <w:i/>
          <w:iCs/>
          <w:sz w:val="20"/>
          <w:szCs w:val="20"/>
        </w:rPr>
        <w:t>25</w:t>
      </w:r>
      <w:r w:rsidRPr="00A70FF6">
        <w:rPr>
          <w:rFonts w:ascii="Times New Roman" w:hAnsi="Times New Roman" w:cs="Times New Roman"/>
          <w:sz w:val="20"/>
          <w:szCs w:val="20"/>
        </w:rPr>
        <w:t>(5), 485–492.</w:t>
      </w:r>
    </w:p>
    <w:p w14:paraId="09B8C08D" w14:textId="5DF2C6D4" w:rsidR="00A70FF6" w:rsidRPr="009B7422" w:rsidRDefault="00A70FF6" w:rsidP="00A70FF6">
      <w:pPr>
        <w:pStyle w:val="Bibliografia"/>
        <w:jc w:val="both"/>
        <w:rPr>
          <w:rFonts w:ascii="Times New Roman" w:hAnsi="Times New Roman" w:cs="Times New Roman"/>
          <w:sz w:val="20"/>
          <w:szCs w:val="20"/>
        </w:rPr>
      </w:pPr>
      <w:r w:rsidRPr="00A70FF6">
        <w:rPr>
          <w:rFonts w:ascii="Times New Roman" w:hAnsi="Times New Roman" w:cs="Times New Roman"/>
          <w:sz w:val="20"/>
          <w:szCs w:val="20"/>
        </w:rPr>
        <w:t>Pingani, L., Forghieri, M., Ferrari, S., Ben-Zeev, D.,</w:t>
      </w:r>
      <w:r w:rsidR="0026477E" w:rsidRPr="0026477E">
        <w:t xml:space="preserve"> </w:t>
      </w:r>
      <w:r w:rsidR="0026477E" w:rsidRPr="0026477E">
        <w:rPr>
          <w:rFonts w:ascii="Times New Roman" w:hAnsi="Times New Roman" w:cs="Times New Roman"/>
          <w:sz w:val="20"/>
          <w:szCs w:val="20"/>
        </w:rPr>
        <w:t xml:space="preserve">Artoni P, Mazzi F, Palmieri G, et al. </w:t>
      </w:r>
      <w:r w:rsidRPr="00A70FF6">
        <w:rPr>
          <w:rFonts w:ascii="Times New Roman" w:hAnsi="Times New Roman" w:cs="Times New Roman"/>
          <w:sz w:val="20"/>
          <w:szCs w:val="20"/>
          <w:lang w:val="en-US"/>
        </w:rPr>
        <w:t xml:space="preserve">(2012). Stigma and discrimination toward mental illness: translation and validation of the Italian version of the attribution questionnaire-27 (AQ-27-I). </w:t>
      </w:r>
      <w:r w:rsidR="0026477E" w:rsidRPr="009B7422">
        <w:rPr>
          <w:rFonts w:ascii="Times New Roman" w:hAnsi="Times New Roman" w:cs="Times New Roman"/>
          <w:i/>
          <w:iCs/>
          <w:sz w:val="20"/>
          <w:szCs w:val="20"/>
        </w:rPr>
        <w:t>Social Psychiatry and Psychiatric Epidemiology,</w:t>
      </w:r>
      <w:r w:rsidR="0026477E" w:rsidRPr="009B7422">
        <w:t xml:space="preserve"> </w:t>
      </w:r>
      <w:r w:rsidR="0026477E" w:rsidRPr="009B7422">
        <w:rPr>
          <w:rFonts w:ascii="Times New Roman" w:hAnsi="Times New Roman" w:cs="Times New Roman"/>
          <w:i/>
          <w:iCs/>
          <w:sz w:val="20"/>
          <w:szCs w:val="20"/>
        </w:rPr>
        <w:t>47</w:t>
      </w:r>
      <w:r w:rsidR="0026477E" w:rsidRPr="009B7422">
        <w:rPr>
          <w:rFonts w:ascii="Times New Roman" w:hAnsi="Times New Roman" w:cs="Times New Roman"/>
          <w:iCs/>
          <w:sz w:val="20"/>
          <w:szCs w:val="20"/>
        </w:rPr>
        <w:t>(6):993-9.</w:t>
      </w:r>
    </w:p>
    <w:p w14:paraId="0FBFA9F2" w14:textId="1AEAD89E" w:rsidR="00A70FF6" w:rsidRPr="00A70FF6" w:rsidRDefault="00A70FF6" w:rsidP="00A70FF6">
      <w:pPr>
        <w:pStyle w:val="Bibliografia"/>
        <w:jc w:val="both"/>
        <w:rPr>
          <w:rFonts w:ascii="Times New Roman" w:hAnsi="Times New Roman" w:cs="Times New Roman"/>
          <w:sz w:val="20"/>
          <w:szCs w:val="20"/>
          <w:lang w:val="en-US"/>
        </w:rPr>
      </w:pPr>
      <w:r w:rsidRPr="00A70FF6">
        <w:rPr>
          <w:rFonts w:ascii="Times New Roman" w:hAnsi="Times New Roman" w:cs="Times New Roman"/>
          <w:sz w:val="20"/>
          <w:szCs w:val="20"/>
        </w:rPr>
        <w:t xml:space="preserve">Pingani, L., Luciano, M., Sampogna, G., De Rosa, C., Pinna, F., Volpe, U., Del Vecchio, V., et al. </w:t>
      </w:r>
      <w:r w:rsidRPr="00A70FF6">
        <w:rPr>
          <w:rFonts w:ascii="Times New Roman" w:hAnsi="Times New Roman" w:cs="Times New Roman"/>
          <w:sz w:val="20"/>
          <w:szCs w:val="20"/>
          <w:lang w:val="en-US"/>
        </w:rPr>
        <w:t xml:space="preserve">(2014). The crisis in psychiatry: a public health perspective. </w:t>
      </w:r>
      <w:r w:rsidR="0026477E" w:rsidRPr="0026477E">
        <w:rPr>
          <w:rFonts w:ascii="Times New Roman" w:hAnsi="Times New Roman" w:cs="Times New Roman"/>
          <w:i/>
          <w:iCs/>
          <w:sz w:val="20"/>
          <w:szCs w:val="20"/>
          <w:lang w:val="en-US"/>
        </w:rPr>
        <w:t>International Review of Psychiatry</w:t>
      </w:r>
      <w:r w:rsidRPr="00A70FF6">
        <w:rPr>
          <w:rFonts w:ascii="Times New Roman" w:hAnsi="Times New Roman" w:cs="Times New Roman"/>
          <w:sz w:val="20"/>
          <w:szCs w:val="20"/>
          <w:lang w:val="en-US"/>
        </w:rPr>
        <w:t xml:space="preserve">, </w:t>
      </w:r>
      <w:r w:rsidRPr="00A70FF6">
        <w:rPr>
          <w:rFonts w:ascii="Times New Roman" w:hAnsi="Times New Roman" w:cs="Times New Roman"/>
          <w:i/>
          <w:iCs/>
          <w:sz w:val="20"/>
          <w:szCs w:val="20"/>
          <w:lang w:val="en-US"/>
        </w:rPr>
        <w:t>26</w:t>
      </w:r>
      <w:r w:rsidRPr="00A70FF6">
        <w:rPr>
          <w:rFonts w:ascii="Times New Roman" w:hAnsi="Times New Roman" w:cs="Times New Roman"/>
          <w:sz w:val="20"/>
          <w:szCs w:val="20"/>
          <w:lang w:val="en-US"/>
        </w:rPr>
        <w:t>(4), 530–4.</w:t>
      </w:r>
    </w:p>
    <w:p w14:paraId="46E75409" w14:textId="77777777" w:rsidR="00A70FF6" w:rsidRPr="00A70FF6" w:rsidRDefault="00A70FF6" w:rsidP="00A70FF6">
      <w:pPr>
        <w:pStyle w:val="Bibliografia"/>
        <w:jc w:val="both"/>
        <w:rPr>
          <w:rFonts w:ascii="Times New Roman" w:hAnsi="Times New Roman" w:cs="Times New Roman"/>
          <w:sz w:val="20"/>
          <w:szCs w:val="20"/>
          <w:lang w:val="en-US"/>
        </w:rPr>
      </w:pPr>
      <w:r w:rsidRPr="00A70FF6">
        <w:rPr>
          <w:rFonts w:ascii="Times New Roman" w:hAnsi="Times New Roman" w:cs="Times New Roman"/>
          <w:sz w:val="20"/>
          <w:szCs w:val="20"/>
          <w:lang w:val="en-US"/>
        </w:rPr>
        <w:lastRenderedPageBreak/>
        <w:t xml:space="preserve">Portney, L., &amp; Watkins, M. (2000). </w:t>
      </w:r>
      <w:r w:rsidRPr="00A70FF6">
        <w:rPr>
          <w:rFonts w:ascii="Times New Roman" w:hAnsi="Times New Roman" w:cs="Times New Roman"/>
          <w:i/>
          <w:iCs/>
          <w:sz w:val="20"/>
          <w:szCs w:val="20"/>
          <w:lang w:val="en-US"/>
        </w:rPr>
        <w:t>Foundations of clinical research: applications to practice</w:t>
      </w:r>
      <w:r w:rsidRPr="00A70FF6">
        <w:rPr>
          <w:rFonts w:ascii="Times New Roman" w:hAnsi="Times New Roman" w:cs="Times New Roman"/>
          <w:sz w:val="20"/>
          <w:szCs w:val="20"/>
          <w:lang w:val="en-US"/>
        </w:rPr>
        <w:t>. New Jersey: Financial Times Prentice Hall.</w:t>
      </w:r>
    </w:p>
    <w:p w14:paraId="338FB86C" w14:textId="77777777" w:rsidR="00A70FF6" w:rsidRPr="00A70FF6" w:rsidRDefault="00A70FF6" w:rsidP="00A70FF6">
      <w:pPr>
        <w:pStyle w:val="Bibliografia"/>
        <w:jc w:val="both"/>
        <w:rPr>
          <w:rFonts w:ascii="Times New Roman" w:hAnsi="Times New Roman" w:cs="Times New Roman"/>
          <w:sz w:val="20"/>
          <w:szCs w:val="20"/>
          <w:lang w:val="en-US"/>
        </w:rPr>
      </w:pPr>
      <w:r w:rsidRPr="00A70FF6">
        <w:rPr>
          <w:rFonts w:ascii="Times New Roman" w:hAnsi="Times New Roman" w:cs="Times New Roman"/>
          <w:sz w:val="20"/>
          <w:szCs w:val="20"/>
          <w:lang w:val="en-US"/>
        </w:rPr>
        <w:t xml:space="preserve">Raykov, T. (1997). Estimation of composite reliability for congeneric measures. </w:t>
      </w:r>
      <w:r w:rsidRPr="00A70FF6">
        <w:rPr>
          <w:rFonts w:ascii="Times New Roman" w:hAnsi="Times New Roman" w:cs="Times New Roman"/>
          <w:i/>
          <w:iCs/>
          <w:sz w:val="20"/>
          <w:szCs w:val="20"/>
          <w:lang w:val="en-US"/>
        </w:rPr>
        <w:t>Applied Psychological Measurement</w:t>
      </w:r>
      <w:r w:rsidRPr="00A70FF6">
        <w:rPr>
          <w:rFonts w:ascii="Times New Roman" w:hAnsi="Times New Roman" w:cs="Times New Roman"/>
          <w:sz w:val="20"/>
          <w:szCs w:val="20"/>
          <w:lang w:val="en-US"/>
        </w:rPr>
        <w:t xml:space="preserve">, </w:t>
      </w:r>
      <w:r w:rsidRPr="00A70FF6">
        <w:rPr>
          <w:rFonts w:ascii="Times New Roman" w:hAnsi="Times New Roman" w:cs="Times New Roman"/>
          <w:i/>
          <w:iCs/>
          <w:sz w:val="20"/>
          <w:szCs w:val="20"/>
          <w:lang w:val="en-US"/>
        </w:rPr>
        <w:t>21</w:t>
      </w:r>
      <w:r w:rsidRPr="00A70FF6">
        <w:rPr>
          <w:rFonts w:ascii="Times New Roman" w:hAnsi="Times New Roman" w:cs="Times New Roman"/>
          <w:sz w:val="20"/>
          <w:szCs w:val="20"/>
          <w:lang w:val="en-US"/>
        </w:rPr>
        <w:t>(2), 173–184.</w:t>
      </w:r>
    </w:p>
    <w:p w14:paraId="2BA2CC9F" w14:textId="14ADB3E7" w:rsidR="00A70FF6" w:rsidRPr="00A70FF6" w:rsidRDefault="00A70FF6" w:rsidP="00A70FF6">
      <w:pPr>
        <w:pStyle w:val="Bibliografia"/>
        <w:jc w:val="both"/>
        <w:rPr>
          <w:rFonts w:ascii="Times New Roman" w:hAnsi="Times New Roman" w:cs="Times New Roman"/>
          <w:sz w:val="20"/>
          <w:szCs w:val="20"/>
          <w:lang w:val="en-US"/>
        </w:rPr>
      </w:pPr>
      <w:r w:rsidRPr="00A70FF6">
        <w:rPr>
          <w:rFonts w:ascii="Times New Roman" w:hAnsi="Times New Roman" w:cs="Times New Roman"/>
          <w:sz w:val="20"/>
          <w:szCs w:val="20"/>
          <w:lang w:val="en-US"/>
        </w:rPr>
        <w:t xml:space="preserve">Rüsch, N., Angermeyer, M. C., &amp; Corrigan, P. W. (2005). Mental illness stigma: concepts, consequences, and initiatives to reduce stigma. </w:t>
      </w:r>
      <w:r w:rsidRPr="00A70FF6">
        <w:rPr>
          <w:rFonts w:ascii="Times New Roman" w:hAnsi="Times New Roman" w:cs="Times New Roman"/>
          <w:i/>
          <w:iCs/>
          <w:sz w:val="20"/>
          <w:szCs w:val="20"/>
          <w:lang w:val="en-US"/>
        </w:rPr>
        <w:t>Eur</w:t>
      </w:r>
      <w:r w:rsidR="0026477E">
        <w:rPr>
          <w:rFonts w:ascii="Times New Roman" w:hAnsi="Times New Roman" w:cs="Times New Roman"/>
          <w:i/>
          <w:iCs/>
          <w:sz w:val="20"/>
          <w:szCs w:val="20"/>
          <w:lang w:val="en-US"/>
        </w:rPr>
        <w:t>opean</w:t>
      </w:r>
      <w:r w:rsidRPr="00A70FF6">
        <w:rPr>
          <w:rFonts w:ascii="Times New Roman" w:hAnsi="Times New Roman" w:cs="Times New Roman"/>
          <w:i/>
          <w:iCs/>
          <w:sz w:val="20"/>
          <w:szCs w:val="20"/>
          <w:lang w:val="en-US"/>
        </w:rPr>
        <w:t xml:space="preserve"> Psychiatry</w:t>
      </w:r>
      <w:r w:rsidRPr="00A70FF6">
        <w:rPr>
          <w:rFonts w:ascii="Times New Roman" w:hAnsi="Times New Roman" w:cs="Times New Roman"/>
          <w:sz w:val="20"/>
          <w:szCs w:val="20"/>
          <w:lang w:val="en-US"/>
        </w:rPr>
        <w:t xml:space="preserve">, </w:t>
      </w:r>
      <w:r w:rsidRPr="00A70FF6">
        <w:rPr>
          <w:rFonts w:ascii="Times New Roman" w:hAnsi="Times New Roman" w:cs="Times New Roman"/>
          <w:i/>
          <w:iCs/>
          <w:sz w:val="20"/>
          <w:szCs w:val="20"/>
          <w:lang w:val="en-US"/>
        </w:rPr>
        <w:t>20</w:t>
      </w:r>
      <w:r w:rsidRPr="00A70FF6">
        <w:rPr>
          <w:rFonts w:ascii="Times New Roman" w:hAnsi="Times New Roman" w:cs="Times New Roman"/>
          <w:sz w:val="20"/>
          <w:szCs w:val="20"/>
          <w:lang w:val="en-US"/>
        </w:rPr>
        <w:t>(8), 529–39.</w:t>
      </w:r>
    </w:p>
    <w:p w14:paraId="1F90AAE2" w14:textId="77777777" w:rsidR="00A70FF6" w:rsidRPr="00A70FF6" w:rsidRDefault="00A70FF6" w:rsidP="00A70FF6">
      <w:pPr>
        <w:pStyle w:val="Bibliografia"/>
        <w:jc w:val="both"/>
        <w:rPr>
          <w:rFonts w:ascii="Times New Roman" w:hAnsi="Times New Roman" w:cs="Times New Roman"/>
          <w:sz w:val="20"/>
          <w:szCs w:val="20"/>
        </w:rPr>
      </w:pPr>
      <w:r w:rsidRPr="00A70FF6">
        <w:rPr>
          <w:rFonts w:ascii="Times New Roman" w:hAnsi="Times New Roman" w:cs="Times New Roman"/>
          <w:sz w:val="20"/>
          <w:szCs w:val="20"/>
          <w:lang w:val="en-US"/>
        </w:rPr>
        <w:t xml:space="preserve">Sampogna, G., Bakolis, I., Evans-Lacko, S., Robinson, E., Thornicroft, G., &amp; Henderson, C. (2017). The impact of social marketing campaigns on reducing mental health stigma: Results from the 2009-2014 Time to Change programme. </w:t>
      </w:r>
      <w:r w:rsidRPr="00A70FF6">
        <w:rPr>
          <w:rFonts w:ascii="Times New Roman" w:hAnsi="Times New Roman" w:cs="Times New Roman"/>
          <w:i/>
          <w:iCs/>
          <w:sz w:val="20"/>
          <w:szCs w:val="20"/>
        </w:rPr>
        <w:t>European Psychiatry</w:t>
      </w:r>
      <w:r w:rsidRPr="00A70FF6">
        <w:rPr>
          <w:rFonts w:ascii="Times New Roman" w:hAnsi="Times New Roman" w:cs="Times New Roman"/>
          <w:sz w:val="20"/>
          <w:szCs w:val="20"/>
        </w:rPr>
        <w:t xml:space="preserve">, </w:t>
      </w:r>
      <w:r w:rsidRPr="00A70FF6">
        <w:rPr>
          <w:rFonts w:ascii="Times New Roman" w:hAnsi="Times New Roman" w:cs="Times New Roman"/>
          <w:i/>
          <w:iCs/>
          <w:sz w:val="20"/>
          <w:szCs w:val="20"/>
        </w:rPr>
        <w:t>40</w:t>
      </w:r>
      <w:r w:rsidRPr="00A70FF6">
        <w:rPr>
          <w:rFonts w:ascii="Times New Roman" w:hAnsi="Times New Roman" w:cs="Times New Roman"/>
          <w:sz w:val="20"/>
          <w:szCs w:val="20"/>
        </w:rPr>
        <w:t>, 116–122.</w:t>
      </w:r>
    </w:p>
    <w:p w14:paraId="0BF85FA5" w14:textId="66DB558B" w:rsidR="00A70FF6" w:rsidRPr="00A70FF6" w:rsidRDefault="00A70FF6" w:rsidP="00A70FF6">
      <w:pPr>
        <w:pStyle w:val="Bibliografia"/>
        <w:jc w:val="both"/>
        <w:rPr>
          <w:rFonts w:ascii="Times New Roman" w:hAnsi="Times New Roman" w:cs="Times New Roman"/>
          <w:sz w:val="20"/>
          <w:szCs w:val="20"/>
          <w:lang w:val="en-US"/>
        </w:rPr>
      </w:pPr>
      <w:r w:rsidRPr="00A70FF6">
        <w:rPr>
          <w:rFonts w:ascii="Times New Roman" w:hAnsi="Times New Roman" w:cs="Times New Roman"/>
          <w:sz w:val="20"/>
          <w:szCs w:val="20"/>
        </w:rPr>
        <w:t xml:space="preserve">Serra, M., Lai, A., Buizza, C., Pioli, R., Preti, A., Masala, C., &amp; Petretto, D. R. (2013). </w:t>
      </w:r>
      <w:r w:rsidRPr="00A70FF6">
        <w:rPr>
          <w:rFonts w:ascii="Times New Roman" w:hAnsi="Times New Roman" w:cs="Times New Roman"/>
          <w:sz w:val="20"/>
          <w:szCs w:val="20"/>
          <w:lang w:val="en-US"/>
        </w:rPr>
        <w:t xml:space="preserve">Beliefs and Attitudes Among Italian High School Students Toward People With Severe Mental Disorders. </w:t>
      </w:r>
      <w:r w:rsidRPr="00A70FF6">
        <w:rPr>
          <w:rFonts w:ascii="Times New Roman" w:hAnsi="Times New Roman" w:cs="Times New Roman"/>
          <w:i/>
          <w:iCs/>
          <w:sz w:val="20"/>
          <w:szCs w:val="20"/>
          <w:lang w:val="en-US"/>
        </w:rPr>
        <w:t>The Journal of Nervous and Mental Disease</w:t>
      </w:r>
      <w:r w:rsidRPr="00A70FF6">
        <w:rPr>
          <w:rFonts w:ascii="Times New Roman" w:hAnsi="Times New Roman" w:cs="Times New Roman"/>
          <w:sz w:val="20"/>
          <w:szCs w:val="20"/>
          <w:lang w:val="en-US"/>
        </w:rPr>
        <w:t xml:space="preserve">, </w:t>
      </w:r>
      <w:r w:rsidRPr="00A70FF6">
        <w:rPr>
          <w:rFonts w:ascii="Times New Roman" w:hAnsi="Times New Roman" w:cs="Times New Roman"/>
          <w:i/>
          <w:iCs/>
          <w:sz w:val="20"/>
          <w:szCs w:val="20"/>
          <w:lang w:val="en-US"/>
        </w:rPr>
        <w:t>201</w:t>
      </w:r>
      <w:r w:rsidRPr="00A70FF6">
        <w:rPr>
          <w:rFonts w:ascii="Times New Roman" w:hAnsi="Times New Roman" w:cs="Times New Roman"/>
          <w:sz w:val="20"/>
          <w:szCs w:val="20"/>
          <w:lang w:val="en-US"/>
        </w:rPr>
        <w:t>(4).</w:t>
      </w:r>
    </w:p>
    <w:p w14:paraId="5279F19D" w14:textId="77777777" w:rsidR="00A70FF6" w:rsidRPr="00A70FF6" w:rsidRDefault="00A70FF6" w:rsidP="00A70FF6">
      <w:pPr>
        <w:pStyle w:val="Bibliografia"/>
        <w:jc w:val="both"/>
        <w:rPr>
          <w:rFonts w:ascii="Times New Roman" w:hAnsi="Times New Roman" w:cs="Times New Roman"/>
          <w:sz w:val="20"/>
          <w:szCs w:val="20"/>
          <w:lang w:val="en-US"/>
        </w:rPr>
      </w:pPr>
      <w:r w:rsidRPr="009B7422">
        <w:rPr>
          <w:rFonts w:ascii="Times New Roman" w:hAnsi="Times New Roman" w:cs="Times New Roman"/>
          <w:sz w:val="20"/>
          <w:szCs w:val="20"/>
          <w:lang w:val="en-US"/>
        </w:rPr>
        <w:t xml:space="preserve">Sideras, S., McKenzie, G., Noone, J., Dieckmann, N., &amp; Allen, T. L. (2015). </w:t>
      </w:r>
      <w:r w:rsidRPr="00A70FF6">
        <w:rPr>
          <w:rFonts w:ascii="Times New Roman" w:hAnsi="Times New Roman" w:cs="Times New Roman"/>
          <w:sz w:val="20"/>
          <w:szCs w:val="20"/>
          <w:lang w:val="en-US"/>
        </w:rPr>
        <w:t xml:space="preserve">Impact of a Simulation on Nursing Students’ Attitudes Toward Schizophrenia. </w:t>
      </w:r>
      <w:r w:rsidRPr="00A70FF6">
        <w:rPr>
          <w:rFonts w:ascii="Times New Roman" w:hAnsi="Times New Roman" w:cs="Times New Roman"/>
          <w:i/>
          <w:iCs/>
          <w:sz w:val="20"/>
          <w:szCs w:val="20"/>
          <w:lang w:val="en-US"/>
        </w:rPr>
        <w:t>Clinical Simulation in Nursing</w:t>
      </w:r>
      <w:r w:rsidRPr="00A70FF6">
        <w:rPr>
          <w:rFonts w:ascii="Times New Roman" w:hAnsi="Times New Roman" w:cs="Times New Roman"/>
          <w:sz w:val="20"/>
          <w:szCs w:val="20"/>
          <w:lang w:val="en-US"/>
        </w:rPr>
        <w:t xml:space="preserve">, </w:t>
      </w:r>
      <w:r w:rsidRPr="00A70FF6">
        <w:rPr>
          <w:rFonts w:ascii="Times New Roman" w:hAnsi="Times New Roman" w:cs="Times New Roman"/>
          <w:i/>
          <w:iCs/>
          <w:sz w:val="20"/>
          <w:szCs w:val="20"/>
          <w:lang w:val="en-US"/>
        </w:rPr>
        <w:t>11</w:t>
      </w:r>
      <w:r w:rsidRPr="00A70FF6">
        <w:rPr>
          <w:rFonts w:ascii="Times New Roman" w:hAnsi="Times New Roman" w:cs="Times New Roman"/>
          <w:sz w:val="20"/>
          <w:szCs w:val="20"/>
          <w:lang w:val="en-US"/>
        </w:rPr>
        <w:t>(2), 134–141.</w:t>
      </w:r>
    </w:p>
    <w:p w14:paraId="2B37087A" w14:textId="77777777" w:rsidR="00A70FF6" w:rsidRPr="00A70FF6" w:rsidRDefault="00A70FF6" w:rsidP="00A70FF6">
      <w:pPr>
        <w:pStyle w:val="Bibliografia"/>
        <w:jc w:val="both"/>
        <w:rPr>
          <w:rFonts w:ascii="Times New Roman" w:hAnsi="Times New Roman" w:cs="Times New Roman"/>
          <w:sz w:val="20"/>
          <w:szCs w:val="20"/>
          <w:lang w:val="en-US"/>
        </w:rPr>
      </w:pPr>
      <w:r w:rsidRPr="00A70FF6">
        <w:rPr>
          <w:rFonts w:ascii="Times New Roman" w:hAnsi="Times New Roman" w:cs="Times New Roman"/>
          <w:sz w:val="20"/>
          <w:szCs w:val="20"/>
          <w:lang w:val="en-US"/>
        </w:rPr>
        <w:t xml:space="preserve">Sin, J., Henderson, C., Pinfold, V., &amp; Norman, I. (2013). The E Sibling Project – exploratory randomised controlled trial of an online multi-component psychoeducational intervention for siblings of individuals with first episode psychosis. </w:t>
      </w:r>
      <w:r w:rsidRPr="00A70FF6">
        <w:rPr>
          <w:rFonts w:ascii="Times New Roman" w:hAnsi="Times New Roman" w:cs="Times New Roman"/>
          <w:i/>
          <w:iCs/>
          <w:sz w:val="20"/>
          <w:szCs w:val="20"/>
          <w:lang w:val="en-US"/>
        </w:rPr>
        <w:t>BMC Psychiatry</w:t>
      </w:r>
      <w:r w:rsidRPr="00A70FF6">
        <w:rPr>
          <w:rFonts w:ascii="Times New Roman" w:hAnsi="Times New Roman" w:cs="Times New Roman"/>
          <w:sz w:val="20"/>
          <w:szCs w:val="20"/>
          <w:lang w:val="en-US"/>
        </w:rPr>
        <w:t xml:space="preserve">, </w:t>
      </w:r>
      <w:r w:rsidRPr="00A70FF6">
        <w:rPr>
          <w:rFonts w:ascii="Times New Roman" w:hAnsi="Times New Roman" w:cs="Times New Roman"/>
          <w:i/>
          <w:iCs/>
          <w:sz w:val="20"/>
          <w:szCs w:val="20"/>
          <w:lang w:val="en-US"/>
        </w:rPr>
        <w:t>13</w:t>
      </w:r>
      <w:r w:rsidRPr="00A70FF6">
        <w:rPr>
          <w:rFonts w:ascii="Times New Roman" w:hAnsi="Times New Roman" w:cs="Times New Roman"/>
          <w:sz w:val="20"/>
          <w:szCs w:val="20"/>
          <w:lang w:val="en-US"/>
        </w:rPr>
        <w:t>, 123–123.</w:t>
      </w:r>
    </w:p>
    <w:p w14:paraId="794CEE22" w14:textId="77777777" w:rsidR="00A70FF6" w:rsidRPr="00A70FF6" w:rsidRDefault="00A70FF6" w:rsidP="00A70FF6">
      <w:pPr>
        <w:pStyle w:val="Bibliografia"/>
        <w:jc w:val="both"/>
        <w:rPr>
          <w:rFonts w:ascii="Times New Roman" w:hAnsi="Times New Roman" w:cs="Times New Roman"/>
          <w:sz w:val="20"/>
          <w:szCs w:val="20"/>
          <w:lang w:val="en-US"/>
        </w:rPr>
      </w:pPr>
      <w:r w:rsidRPr="00A70FF6">
        <w:rPr>
          <w:rFonts w:ascii="Times New Roman" w:hAnsi="Times New Roman" w:cs="Times New Roman"/>
          <w:sz w:val="20"/>
          <w:szCs w:val="20"/>
          <w:lang w:val="en-US"/>
        </w:rPr>
        <w:t xml:space="preserve">Sin, J., Murrells, T., Spain, D., Norman, I., &amp; Henderson, C. (2016). Wellbeing, mental health knowledge and caregiving experiences of siblings of people with psychosis, compared to their peers and parents: an exploratory study. </w:t>
      </w:r>
      <w:r w:rsidRPr="00A70FF6">
        <w:rPr>
          <w:rFonts w:ascii="Times New Roman" w:hAnsi="Times New Roman" w:cs="Times New Roman"/>
          <w:i/>
          <w:iCs/>
          <w:sz w:val="20"/>
          <w:szCs w:val="20"/>
          <w:lang w:val="en-US"/>
        </w:rPr>
        <w:t>Social Psychiatry and Psychiatric Epidemiology</w:t>
      </w:r>
      <w:r w:rsidRPr="00A70FF6">
        <w:rPr>
          <w:rFonts w:ascii="Times New Roman" w:hAnsi="Times New Roman" w:cs="Times New Roman"/>
          <w:sz w:val="20"/>
          <w:szCs w:val="20"/>
          <w:lang w:val="en-US"/>
        </w:rPr>
        <w:t xml:space="preserve">, </w:t>
      </w:r>
      <w:r w:rsidRPr="00A70FF6">
        <w:rPr>
          <w:rFonts w:ascii="Times New Roman" w:hAnsi="Times New Roman" w:cs="Times New Roman"/>
          <w:i/>
          <w:iCs/>
          <w:sz w:val="20"/>
          <w:szCs w:val="20"/>
          <w:lang w:val="en-US"/>
        </w:rPr>
        <w:t>51</w:t>
      </w:r>
      <w:r w:rsidRPr="00A70FF6">
        <w:rPr>
          <w:rFonts w:ascii="Times New Roman" w:hAnsi="Times New Roman" w:cs="Times New Roman"/>
          <w:sz w:val="20"/>
          <w:szCs w:val="20"/>
          <w:lang w:val="en-US"/>
        </w:rPr>
        <w:t>(9), 1247–1255.</w:t>
      </w:r>
    </w:p>
    <w:p w14:paraId="175888F0" w14:textId="77777777" w:rsidR="00A70FF6" w:rsidRPr="00A70FF6" w:rsidRDefault="00A70FF6" w:rsidP="00A70FF6">
      <w:pPr>
        <w:pStyle w:val="Bibliografia"/>
        <w:jc w:val="both"/>
        <w:rPr>
          <w:rFonts w:ascii="Times New Roman" w:hAnsi="Times New Roman" w:cs="Times New Roman"/>
          <w:sz w:val="20"/>
          <w:szCs w:val="20"/>
          <w:lang w:val="de-DE"/>
        </w:rPr>
      </w:pPr>
      <w:r w:rsidRPr="00A70FF6">
        <w:rPr>
          <w:rFonts w:ascii="Times New Roman" w:hAnsi="Times New Roman" w:cs="Times New Roman"/>
          <w:sz w:val="20"/>
          <w:szCs w:val="20"/>
          <w:lang w:val="en-US"/>
        </w:rPr>
        <w:t xml:space="preserve">Sweeney, G. M., Donovan, C. L., March, S., &amp; Laurenson, S. D. (2015). Logging into therapy: Parent attitudes and intentions to use computer-based therapies for youth mental health. </w:t>
      </w:r>
      <w:r w:rsidRPr="00A70FF6">
        <w:rPr>
          <w:rFonts w:ascii="Times New Roman" w:hAnsi="Times New Roman" w:cs="Times New Roman"/>
          <w:i/>
          <w:iCs/>
          <w:sz w:val="20"/>
          <w:szCs w:val="20"/>
          <w:lang w:val="de-DE"/>
        </w:rPr>
        <w:t>Internet Interventions</w:t>
      </w:r>
      <w:r w:rsidRPr="00A70FF6">
        <w:rPr>
          <w:rFonts w:ascii="Times New Roman" w:hAnsi="Times New Roman" w:cs="Times New Roman"/>
          <w:sz w:val="20"/>
          <w:szCs w:val="20"/>
          <w:lang w:val="de-DE"/>
        </w:rPr>
        <w:t xml:space="preserve">, </w:t>
      </w:r>
      <w:r w:rsidRPr="00A70FF6">
        <w:rPr>
          <w:rFonts w:ascii="Times New Roman" w:hAnsi="Times New Roman" w:cs="Times New Roman"/>
          <w:i/>
          <w:iCs/>
          <w:sz w:val="20"/>
          <w:szCs w:val="20"/>
          <w:lang w:val="de-DE"/>
        </w:rPr>
        <w:t>2</w:t>
      </w:r>
      <w:r w:rsidRPr="00A70FF6">
        <w:rPr>
          <w:rFonts w:ascii="Times New Roman" w:hAnsi="Times New Roman" w:cs="Times New Roman"/>
          <w:sz w:val="20"/>
          <w:szCs w:val="20"/>
          <w:lang w:val="de-DE"/>
        </w:rPr>
        <w:t>(4), 437–445.</w:t>
      </w:r>
    </w:p>
    <w:p w14:paraId="3A8A18F5" w14:textId="77777777" w:rsidR="00A70FF6" w:rsidRPr="00A70FF6" w:rsidRDefault="00A70FF6" w:rsidP="00A70FF6">
      <w:pPr>
        <w:pStyle w:val="Bibliografia"/>
        <w:jc w:val="both"/>
        <w:rPr>
          <w:rFonts w:ascii="Times New Roman" w:hAnsi="Times New Roman" w:cs="Times New Roman"/>
          <w:sz w:val="20"/>
          <w:szCs w:val="20"/>
          <w:lang w:val="en-US"/>
        </w:rPr>
      </w:pPr>
      <w:r w:rsidRPr="00A70FF6">
        <w:rPr>
          <w:rFonts w:ascii="Times New Roman" w:hAnsi="Times New Roman" w:cs="Times New Roman"/>
          <w:sz w:val="20"/>
          <w:szCs w:val="20"/>
          <w:lang w:val="de-DE"/>
        </w:rPr>
        <w:t xml:space="preserve">Wei, Y., McGrath, P. J., Hayden, J., &amp; Kutcher, S. (2015). </w:t>
      </w:r>
      <w:r w:rsidRPr="00A70FF6">
        <w:rPr>
          <w:rFonts w:ascii="Times New Roman" w:hAnsi="Times New Roman" w:cs="Times New Roman"/>
          <w:sz w:val="20"/>
          <w:szCs w:val="20"/>
          <w:lang w:val="en-US"/>
        </w:rPr>
        <w:t xml:space="preserve">Mental health literacy measures evaluating knowledge, attitudes and help-seeking: a scoping review. </w:t>
      </w:r>
      <w:r w:rsidRPr="00A70FF6">
        <w:rPr>
          <w:rFonts w:ascii="Times New Roman" w:hAnsi="Times New Roman" w:cs="Times New Roman"/>
          <w:i/>
          <w:iCs/>
          <w:sz w:val="20"/>
          <w:szCs w:val="20"/>
          <w:lang w:val="en-US"/>
        </w:rPr>
        <w:t>BMC Psychiatry</w:t>
      </w:r>
      <w:r w:rsidRPr="00A70FF6">
        <w:rPr>
          <w:rFonts w:ascii="Times New Roman" w:hAnsi="Times New Roman" w:cs="Times New Roman"/>
          <w:sz w:val="20"/>
          <w:szCs w:val="20"/>
          <w:lang w:val="en-US"/>
        </w:rPr>
        <w:t xml:space="preserve">, </w:t>
      </w:r>
      <w:r w:rsidRPr="00A70FF6">
        <w:rPr>
          <w:rFonts w:ascii="Times New Roman" w:hAnsi="Times New Roman" w:cs="Times New Roman"/>
          <w:i/>
          <w:iCs/>
          <w:sz w:val="20"/>
          <w:szCs w:val="20"/>
          <w:lang w:val="en-US"/>
        </w:rPr>
        <w:t>15</w:t>
      </w:r>
      <w:r w:rsidRPr="00A70FF6">
        <w:rPr>
          <w:rFonts w:ascii="Times New Roman" w:hAnsi="Times New Roman" w:cs="Times New Roman"/>
          <w:sz w:val="20"/>
          <w:szCs w:val="20"/>
          <w:lang w:val="en-US"/>
        </w:rPr>
        <w:t>, 291.</w:t>
      </w:r>
    </w:p>
    <w:p w14:paraId="5EEC4A91" w14:textId="77777777" w:rsidR="00A70FF6" w:rsidRPr="00A70FF6" w:rsidRDefault="00A70FF6" w:rsidP="00A70FF6">
      <w:pPr>
        <w:pStyle w:val="Bibliografia"/>
        <w:jc w:val="both"/>
        <w:rPr>
          <w:rFonts w:ascii="Times New Roman" w:hAnsi="Times New Roman" w:cs="Times New Roman"/>
          <w:sz w:val="20"/>
          <w:szCs w:val="20"/>
          <w:lang w:val="en-US"/>
        </w:rPr>
      </w:pPr>
      <w:r w:rsidRPr="00A70FF6">
        <w:rPr>
          <w:rFonts w:ascii="Times New Roman" w:hAnsi="Times New Roman" w:cs="Times New Roman"/>
          <w:sz w:val="20"/>
          <w:szCs w:val="20"/>
          <w:lang w:val="en-US"/>
        </w:rPr>
        <w:t xml:space="preserve">Wei, Y., McGrath, P. J., Hayden, J., &amp; Kutcher, S. (2016). Measurement properties of tools measuring mental health knowledge: a systematic review. </w:t>
      </w:r>
      <w:r w:rsidRPr="00A70FF6">
        <w:rPr>
          <w:rFonts w:ascii="Times New Roman" w:hAnsi="Times New Roman" w:cs="Times New Roman"/>
          <w:i/>
          <w:iCs/>
          <w:sz w:val="20"/>
          <w:szCs w:val="20"/>
          <w:lang w:val="en-US"/>
        </w:rPr>
        <w:t>BMC Psychiatry</w:t>
      </w:r>
      <w:r w:rsidRPr="00A70FF6">
        <w:rPr>
          <w:rFonts w:ascii="Times New Roman" w:hAnsi="Times New Roman" w:cs="Times New Roman"/>
          <w:sz w:val="20"/>
          <w:szCs w:val="20"/>
          <w:lang w:val="en-US"/>
        </w:rPr>
        <w:t xml:space="preserve">, </w:t>
      </w:r>
      <w:r w:rsidRPr="00A70FF6">
        <w:rPr>
          <w:rFonts w:ascii="Times New Roman" w:hAnsi="Times New Roman" w:cs="Times New Roman"/>
          <w:i/>
          <w:iCs/>
          <w:sz w:val="20"/>
          <w:szCs w:val="20"/>
          <w:lang w:val="en-US"/>
        </w:rPr>
        <w:t>16</w:t>
      </w:r>
      <w:r w:rsidRPr="00A70FF6">
        <w:rPr>
          <w:rFonts w:ascii="Times New Roman" w:hAnsi="Times New Roman" w:cs="Times New Roman"/>
          <w:sz w:val="20"/>
          <w:szCs w:val="20"/>
          <w:lang w:val="en-US"/>
        </w:rPr>
        <w:t>, 297.</w:t>
      </w:r>
    </w:p>
    <w:p w14:paraId="29F5752B" w14:textId="77777777" w:rsidR="00A70FF6" w:rsidRPr="00A70FF6" w:rsidRDefault="00A70FF6" w:rsidP="00A70FF6">
      <w:pPr>
        <w:pStyle w:val="Bibliografia"/>
        <w:jc w:val="both"/>
        <w:rPr>
          <w:rFonts w:ascii="Times New Roman" w:hAnsi="Times New Roman" w:cs="Times New Roman"/>
          <w:sz w:val="20"/>
          <w:szCs w:val="20"/>
          <w:lang w:val="en-US"/>
        </w:rPr>
      </w:pPr>
      <w:r w:rsidRPr="00A70FF6">
        <w:rPr>
          <w:rFonts w:ascii="Times New Roman" w:hAnsi="Times New Roman" w:cs="Times New Roman"/>
          <w:sz w:val="20"/>
          <w:szCs w:val="20"/>
          <w:lang w:val="en-US"/>
        </w:rPr>
        <w:t xml:space="preserve">Winkler, P., Janouskova, M., Kozeny, J., Pasz, J., Mlada, K., Weissova, A., Tuskova, E., et al. (2017). Short video interventions to reduce mental health stigma: a multi-centre randomised controlled trial in nursing high schools. </w:t>
      </w:r>
      <w:r w:rsidRPr="00A70FF6">
        <w:rPr>
          <w:rFonts w:ascii="Times New Roman" w:hAnsi="Times New Roman" w:cs="Times New Roman"/>
          <w:i/>
          <w:iCs/>
          <w:sz w:val="20"/>
          <w:szCs w:val="20"/>
          <w:lang w:val="en-US"/>
        </w:rPr>
        <w:t>Social Psychiatry and Psychiatric Epidemiology</w:t>
      </w:r>
      <w:r w:rsidRPr="00A70FF6">
        <w:rPr>
          <w:rFonts w:ascii="Times New Roman" w:hAnsi="Times New Roman" w:cs="Times New Roman"/>
          <w:sz w:val="20"/>
          <w:szCs w:val="20"/>
          <w:lang w:val="en-US"/>
        </w:rPr>
        <w:t xml:space="preserve">, </w:t>
      </w:r>
      <w:r w:rsidRPr="00A70FF6">
        <w:rPr>
          <w:rFonts w:ascii="Times New Roman" w:hAnsi="Times New Roman" w:cs="Times New Roman"/>
          <w:i/>
          <w:iCs/>
          <w:sz w:val="20"/>
          <w:szCs w:val="20"/>
          <w:lang w:val="en-US"/>
        </w:rPr>
        <w:t>52</w:t>
      </w:r>
      <w:r w:rsidRPr="00A70FF6">
        <w:rPr>
          <w:rFonts w:ascii="Times New Roman" w:hAnsi="Times New Roman" w:cs="Times New Roman"/>
          <w:sz w:val="20"/>
          <w:szCs w:val="20"/>
          <w:lang w:val="en-US"/>
        </w:rPr>
        <w:t>(12), 1549–1557.</w:t>
      </w:r>
    </w:p>
    <w:p w14:paraId="489CB9F4" w14:textId="77777777" w:rsidR="00A70FF6" w:rsidRPr="00A70FF6" w:rsidRDefault="00A70FF6" w:rsidP="00A70FF6">
      <w:pPr>
        <w:pStyle w:val="Bibliografia"/>
        <w:jc w:val="both"/>
        <w:rPr>
          <w:rFonts w:ascii="Times New Roman" w:hAnsi="Times New Roman" w:cs="Times New Roman"/>
          <w:sz w:val="20"/>
          <w:szCs w:val="20"/>
          <w:lang w:val="en-US"/>
        </w:rPr>
      </w:pPr>
      <w:r w:rsidRPr="00A70FF6">
        <w:rPr>
          <w:rFonts w:ascii="Times New Roman" w:hAnsi="Times New Roman" w:cs="Times New Roman"/>
          <w:sz w:val="20"/>
          <w:szCs w:val="20"/>
          <w:lang w:val="en-US"/>
        </w:rPr>
        <w:lastRenderedPageBreak/>
        <w:t xml:space="preserve">Wright, S., Twardzicki, M., Gomez, F., &amp; Henderson, C. (2014). Evaluation of a comedy intervention to improve coping and help-seeking for mental health problems in a women’s prison. </w:t>
      </w:r>
      <w:r w:rsidRPr="00A70FF6">
        <w:rPr>
          <w:rFonts w:ascii="Times New Roman" w:hAnsi="Times New Roman" w:cs="Times New Roman"/>
          <w:i/>
          <w:iCs/>
          <w:sz w:val="20"/>
          <w:szCs w:val="20"/>
          <w:lang w:val="en-US"/>
        </w:rPr>
        <w:t>International Review of Psychiatry</w:t>
      </w:r>
      <w:r w:rsidRPr="00A70FF6">
        <w:rPr>
          <w:rFonts w:ascii="Times New Roman" w:hAnsi="Times New Roman" w:cs="Times New Roman"/>
          <w:sz w:val="20"/>
          <w:szCs w:val="20"/>
          <w:lang w:val="en-US"/>
        </w:rPr>
        <w:t xml:space="preserve">, </w:t>
      </w:r>
      <w:r w:rsidRPr="00A70FF6">
        <w:rPr>
          <w:rFonts w:ascii="Times New Roman" w:hAnsi="Times New Roman" w:cs="Times New Roman"/>
          <w:i/>
          <w:iCs/>
          <w:sz w:val="20"/>
          <w:szCs w:val="20"/>
          <w:lang w:val="en-US"/>
        </w:rPr>
        <w:t>26</w:t>
      </w:r>
      <w:r w:rsidRPr="00A70FF6">
        <w:rPr>
          <w:rFonts w:ascii="Times New Roman" w:hAnsi="Times New Roman" w:cs="Times New Roman"/>
          <w:sz w:val="20"/>
          <w:szCs w:val="20"/>
          <w:lang w:val="en-US"/>
        </w:rPr>
        <w:t>(4), 423–429.</w:t>
      </w:r>
    </w:p>
    <w:p w14:paraId="3F969C7C" w14:textId="1EDB3508" w:rsidR="00A70FF6" w:rsidRPr="009B7422" w:rsidRDefault="00A70FF6" w:rsidP="00A70FF6">
      <w:pPr>
        <w:pStyle w:val="Bibliografia"/>
        <w:jc w:val="both"/>
        <w:rPr>
          <w:rFonts w:ascii="Times New Roman" w:hAnsi="Times New Roman" w:cs="Times New Roman"/>
          <w:sz w:val="20"/>
          <w:szCs w:val="20"/>
          <w:lang w:val="en-US"/>
        </w:rPr>
      </w:pPr>
      <w:r w:rsidRPr="00A70FF6">
        <w:rPr>
          <w:rFonts w:ascii="Times New Roman" w:hAnsi="Times New Roman" w:cs="Times New Roman"/>
          <w:sz w:val="20"/>
          <w:szCs w:val="20"/>
          <w:lang w:val="en-US"/>
        </w:rPr>
        <w:t xml:space="preserve">Zoppei, S., &amp; Lasalvia, A. (2011). Anti stigma campaigns: really useful and effective? a criticl review of the anti-stigma initiatives conducted in Italy. </w:t>
      </w:r>
      <w:r w:rsidRPr="009B7422">
        <w:rPr>
          <w:rFonts w:ascii="Times New Roman" w:hAnsi="Times New Roman" w:cs="Times New Roman"/>
          <w:i/>
          <w:iCs/>
          <w:sz w:val="20"/>
          <w:szCs w:val="20"/>
          <w:lang w:val="en-US"/>
        </w:rPr>
        <w:t>Riv</w:t>
      </w:r>
      <w:r w:rsidR="0026477E" w:rsidRPr="009B7422">
        <w:rPr>
          <w:rFonts w:ascii="Times New Roman" w:hAnsi="Times New Roman" w:cs="Times New Roman"/>
          <w:i/>
          <w:iCs/>
          <w:sz w:val="20"/>
          <w:szCs w:val="20"/>
          <w:lang w:val="en-US"/>
        </w:rPr>
        <w:t>ista di</w:t>
      </w:r>
      <w:r w:rsidRPr="009B7422">
        <w:rPr>
          <w:rFonts w:ascii="Times New Roman" w:hAnsi="Times New Roman" w:cs="Times New Roman"/>
          <w:i/>
          <w:iCs/>
          <w:sz w:val="20"/>
          <w:szCs w:val="20"/>
          <w:lang w:val="en-US"/>
        </w:rPr>
        <w:t xml:space="preserve"> Psichiatr</w:t>
      </w:r>
      <w:r w:rsidR="0026477E" w:rsidRPr="009B7422">
        <w:rPr>
          <w:rFonts w:ascii="Times New Roman" w:hAnsi="Times New Roman" w:cs="Times New Roman"/>
          <w:i/>
          <w:iCs/>
          <w:sz w:val="20"/>
          <w:szCs w:val="20"/>
          <w:lang w:val="en-US"/>
        </w:rPr>
        <w:t>ia</w:t>
      </w:r>
      <w:r w:rsidRPr="009B7422">
        <w:rPr>
          <w:rFonts w:ascii="Times New Roman" w:hAnsi="Times New Roman" w:cs="Times New Roman"/>
          <w:sz w:val="20"/>
          <w:szCs w:val="20"/>
          <w:lang w:val="en-US"/>
        </w:rPr>
        <w:t xml:space="preserve">, </w:t>
      </w:r>
      <w:r w:rsidRPr="009B7422">
        <w:rPr>
          <w:rFonts w:ascii="Times New Roman" w:hAnsi="Times New Roman" w:cs="Times New Roman"/>
          <w:i/>
          <w:iCs/>
          <w:sz w:val="20"/>
          <w:szCs w:val="20"/>
          <w:lang w:val="en-US"/>
        </w:rPr>
        <w:t>46</w:t>
      </w:r>
      <w:r w:rsidRPr="009B7422">
        <w:rPr>
          <w:rFonts w:ascii="Times New Roman" w:hAnsi="Times New Roman" w:cs="Times New Roman"/>
          <w:sz w:val="20"/>
          <w:szCs w:val="20"/>
          <w:lang w:val="en-US"/>
        </w:rPr>
        <w:t>, 242–249.</w:t>
      </w:r>
    </w:p>
    <w:p w14:paraId="73474D89" w14:textId="0FFE0888" w:rsidR="00DB2E74" w:rsidRPr="00A70FF6" w:rsidRDefault="00DB2E74" w:rsidP="00A70FF6">
      <w:pPr>
        <w:spacing w:line="480" w:lineRule="auto"/>
        <w:jc w:val="both"/>
        <w:rPr>
          <w:rFonts w:ascii="Times New Roman" w:hAnsi="Times New Roman" w:cs="Times New Roman"/>
          <w:sz w:val="20"/>
          <w:szCs w:val="20"/>
          <w:lang w:val="en-GB"/>
        </w:rPr>
      </w:pPr>
      <w:r w:rsidRPr="00A70FF6">
        <w:rPr>
          <w:rFonts w:ascii="Times New Roman" w:hAnsi="Times New Roman" w:cs="Times New Roman"/>
          <w:sz w:val="20"/>
          <w:szCs w:val="20"/>
          <w:lang w:val="en-GB"/>
        </w:rPr>
        <w:fldChar w:fldCharType="end"/>
      </w:r>
      <w:bookmarkStart w:id="4" w:name="_GoBack"/>
      <w:bookmarkEnd w:id="4"/>
    </w:p>
    <w:p w14:paraId="7F198E3B" w14:textId="26A30255" w:rsidR="0071598E" w:rsidRDefault="00566406" w:rsidP="00A70FF6">
      <w:pPr>
        <w:spacing w:line="480" w:lineRule="auto"/>
        <w:jc w:val="both"/>
        <w:rPr>
          <w:rFonts w:ascii="Times New Roman" w:hAnsi="Times New Roman" w:cs="Times New Roman"/>
          <w:b/>
          <w:sz w:val="20"/>
          <w:szCs w:val="20"/>
          <w:lang w:val="en-GB"/>
        </w:rPr>
      </w:pPr>
      <w:r w:rsidRPr="00566406">
        <w:rPr>
          <w:rFonts w:ascii="Times New Roman" w:hAnsi="Times New Roman" w:cs="Times New Roman"/>
          <w:b/>
          <w:sz w:val="20"/>
          <w:szCs w:val="20"/>
          <w:lang w:val="en-GB"/>
        </w:rPr>
        <w:t>Conflict of Interest</w:t>
      </w:r>
    </w:p>
    <w:p w14:paraId="569D3B70" w14:textId="471C1DB9" w:rsidR="00566406" w:rsidRPr="00566406" w:rsidRDefault="0037362B" w:rsidP="0037362B">
      <w:pPr>
        <w:spacing w:line="480" w:lineRule="auto"/>
        <w:jc w:val="both"/>
        <w:rPr>
          <w:rFonts w:ascii="Times New Roman" w:hAnsi="Times New Roman" w:cs="Times New Roman"/>
          <w:sz w:val="20"/>
          <w:szCs w:val="20"/>
          <w:lang w:val="en-GB"/>
        </w:rPr>
      </w:pPr>
      <w:r w:rsidRPr="0037362B">
        <w:rPr>
          <w:rFonts w:ascii="Times New Roman" w:hAnsi="Times New Roman" w:cs="Times New Roman"/>
          <w:sz w:val="20"/>
          <w:szCs w:val="20"/>
          <w:lang w:val="en-GB"/>
        </w:rPr>
        <w:t>The authors declare that there is no conflict of interest regarding the publication of this article</w:t>
      </w:r>
      <w:r>
        <w:rPr>
          <w:rFonts w:ascii="Times New Roman" w:hAnsi="Times New Roman" w:cs="Times New Roman"/>
          <w:sz w:val="20"/>
          <w:szCs w:val="20"/>
          <w:lang w:val="en-GB"/>
        </w:rPr>
        <w:t xml:space="preserve">. </w:t>
      </w:r>
    </w:p>
    <w:p w14:paraId="6D7E28F0" w14:textId="77777777" w:rsidR="00E45381" w:rsidRPr="00A70FF6" w:rsidRDefault="00E45381" w:rsidP="00A70FF6">
      <w:pPr>
        <w:spacing w:line="480" w:lineRule="auto"/>
        <w:jc w:val="both"/>
        <w:rPr>
          <w:rFonts w:ascii="Times New Roman" w:hAnsi="Times New Roman" w:cs="Times New Roman"/>
          <w:b/>
          <w:sz w:val="20"/>
          <w:szCs w:val="20"/>
          <w:lang w:val="en-GB"/>
        </w:rPr>
      </w:pPr>
    </w:p>
    <w:p w14:paraId="1F5BECC2" w14:textId="3978693D" w:rsidR="002C25D5" w:rsidRPr="00A70FF6" w:rsidRDefault="002C25D5" w:rsidP="00A70FF6">
      <w:pPr>
        <w:spacing w:line="480" w:lineRule="auto"/>
        <w:jc w:val="both"/>
        <w:rPr>
          <w:rFonts w:ascii="Times New Roman" w:hAnsi="Times New Roman" w:cs="Times New Roman"/>
          <w:sz w:val="20"/>
          <w:szCs w:val="20"/>
          <w:lang w:val="en-GB"/>
        </w:rPr>
      </w:pPr>
    </w:p>
    <w:p w14:paraId="5B6A1B81" w14:textId="100AF34E" w:rsidR="006E4EDA" w:rsidRPr="00A70FF6" w:rsidRDefault="006E4EDA" w:rsidP="00A70FF6">
      <w:pPr>
        <w:spacing w:line="480" w:lineRule="auto"/>
        <w:jc w:val="both"/>
        <w:rPr>
          <w:rFonts w:ascii="Times New Roman" w:hAnsi="Times New Roman" w:cs="Times New Roman"/>
          <w:sz w:val="20"/>
          <w:szCs w:val="20"/>
          <w:lang w:val="en-GB"/>
        </w:rPr>
      </w:pPr>
    </w:p>
    <w:sectPr w:rsidR="006E4EDA" w:rsidRPr="00A70FF6" w:rsidSect="009B7422">
      <w:footerReference w:type="default" r:id="rId8"/>
      <w:pgSz w:w="11906" w:h="16838"/>
      <w:pgMar w:top="1418" w:right="1418" w:bottom="1418" w:left="1418" w:header="709" w:footer="709"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2F3A23" w14:textId="77777777" w:rsidR="004B4DE2" w:rsidRDefault="004B4DE2" w:rsidP="00E50BA1">
      <w:pPr>
        <w:spacing w:after="0" w:line="240" w:lineRule="auto"/>
      </w:pPr>
      <w:r>
        <w:separator/>
      </w:r>
    </w:p>
  </w:endnote>
  <w:endnote w:type="continuationSeparator" w:id="0">
    <w:p w14:paraId="046DCF4F" w14:textId="77777777" w:rsidR="004B4DE2" w:rsidRDefault="004B4DE2" w:rsidP="00E50B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45650633"/>
      <w:docPartObj>
        <w:docPartGallery w:val="Page Numbers (Bottom of Page)"/>
        <w:docPartUnique/>
      </w:docPartObj>
    </w:sdtPr>
    <w:sdtEndPr/>
    <w:sdtContent>
      <w:p w14:paraId="2BBC04A3" w14:textId="1D2AAE23" w:rsidR="002D5AEB" w:rsidRDefault="002D5AEB">
        <w:pPr>
          <w:pStyle w:val="Pidipagina"/>
          <w:jc w:val="center"/>
        </w:pPr>
        <w:r>
          <w:fldChar w:fldCharType="begin"/>
        </w:r>
        <w:r>
          <w:instrText>PAGE   \* MERGEFORMAT</w:instrText>
        </w:r>
        <w:r>
          <w:fldChar w:fldCharType="separate"/>
        </w:r>
        <w:r>
          <w:t>2</w:t>
        </w:r>
        <w:r>
          <w:fldChar w:fldCharType="end"/>
        </w:r>
      </w:p>
    </w:sdtContent>
  </w:sdt>
  <w:p w14:paraId="47B7AC45" w14:textId="77777777" w:rsidR="002D5AEB" w:rsidRDefault="002D5AEB">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C4B232" w14:textId="77777777" w:rsidR="004B4DE2" w:rsidRDefault="004B4DE2" w:rsidP="00E50BA1">
      <w:pPr>
        <w:spacing w:after="0" w:line="240" w:lineRule="auto"/>
      </w:pPr>
      <w:r>
        <w:separator/>
      </w:r>
    </w:p>
  </w:footnote>
  <w:footnote w:type="continuationSeparator" w:id="0">
    <w:p w14:paraId="5763A8AB" w14:textId="77777777" w:rsidR="004B4DE2" w:rsidRDefault="004B4DE2" w:rsidP="00E50BA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922F8A"/>
    <w:multiLevelType w:val="hybridMultilevel"/>
    <w:tmpl w:val="2BFEF85A"/>
    <w:lvl w:ilvl="0" w:tplc="9328D5D6">
      <w:start w:val="20"/>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6B9E6A6F"/>
    <w:multiLevelType w:val="hybridMultilevel"/>
    <w:tmpl w:val="05E454D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te Them Righ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C7F0E"/>
    <w:rsid w:val="00001A26"/>
    <w:rsid w:val="00006298"/>
    <w:rsid w:val="00017EF0"/>
    <w:rsid w:val="00023A9E"/>
    <w:rsid w:val="00032240"/>
    <w:rsid w:val="00035523"/>
    <w:rsid w:val="0004017B"/>
    <w:rsid w:val="00042990"/>
    <w:rsid w:val="00043449"/>
    <w:rsid w:val="0006027F"/>
    <w:rsid w:val="00061797"/>
    <w:rsid w:val="000637F0"/>
    <w:rsid w:val="00072E99"/>
    <w:rsid w:val="00085D84"/>
    <w:rsid w:val="000B0D9C"/>
    <w:rsid w:val="000B169B"/>
    <w:rsid w:val="000B620B"/>
    <w:rsid w:val="000B6E29"/>
    <w:rsid w:val="000C467B"/>
    <w:rsid w:val="000E34B1"/>
    <w:rsid w:val="000E7F15"/>
    <w:rsid w:val="00102C45"/>
    <w:rsid w:val="00111634"/>
    <w:rsid w:val="00122B3F"/>
    <w:rsid w:val="001320E6"/>
    <w:rsid w:val="00132517"/>
    <w:rsid w:val="00144C3E"/>
    <w:rsid w:val="0014753B"/>
    <w:rsid w:val="00155A9D"/>
    <w:rsid w:val="0016032A"/>
    <w:rsid w:val="0016542D"/>
    <w:rsid w:val="00167AA2"/>
    <w:rsid w:val="00173571"/>
    <w:rsid w:val="001876B4"/>
    <w:rsid w:val="00190293"/>
    <w:rsid w:val="00190B0D"/>
    <w:rsid w:val="00195143"/>
    <w:rsid w:val="00195716"/>
    <w:rsid w:val="001B5488"/>
    <w:rsid w:val="001C0EC0"/>
    <w:rsid w:val="001C15F0"/>
    <w:rsid w:val="001C6FB6"/>
    <w:rsid w:val="001D01FF"/>
    <w:rsid w:val="001D06D6"/>
    <w:rsid w:val="001D6C97"/>
    <w:rsid w:val="001F01B4"/>
    <w:rsid w:val="001F5411"/>
    <w:rsid w:val="0021779D"/>
    <w:rsid w:val="00221969"/>
    <w:rsid w:val="00234656"/>
    <w:rsid w:val="002428EC"/>
    <w:rsid w:val="0024587E"/>
    <w:rsid w:val="00251667"/>
    <w:rsid w:val="0025273A"/>
    <w:rsid w:val="002528E1"/>
    <w:rsid w:val="00261EFF"/>
    <w:rsid w:val="0026477E"/>
    <w:rsid w:val="00272FE8"/>
    <w:rsid w:val="00273815"/>
    <w:rsid w:val="00273862"/>
    <w:rsid w:val="002757E6"/>
    <w:rsid w:val="00275E25"/>
    <w:rsid w:val="002820C2"/>
    <w:rsid w:val="00291C2F"/>
    <w:rsid w:val="00293B3F"/>
    <w:rsid w:val="00293DCF"/>
    <w:rsid w:val="002B5715"/>
    <w:rsid w:val="002B5F71"/>
    <w:rsid w:val="002B6FB4"/>
    <w:rsid w:val="002C25D5"/>
    <w:rsid w:val="002C686A"/>
    <w:rsid w:val="002D0266"/>
    <w:rsid w:val="002D058D"/>
    <w:rsid w:val="002D49D2"/>
    <w:rsid w:val="002D5AEB"/>
    <w:rsid w:val="002E232D"/>
    <w:rsid w:val="002F1171"/>
    <w:rsid w:val="002F1FA9"/>
    <w:rsid w:val="002F24CC"/>
    <w:rsid w:val="002F728E"/>
    <w:rsid w:val="00306BC0"/>
    <w:rsid w:val="00307CAF"/>
    <w:rsid w:val="003140D0"/>
    <w:rsid w:val="00317271"/>
    <w:rsid w:val="0032226B"/>
    <w:rsid w:val="0033336D"/>
    <w:rsid w:val="00333E4E"/>
    <w:rsid w:val="00344967"/>
    <w:rsid w:val="00352DAD"/>
    <w:rsid w:val="0037362B"/>
    <w:rsid w:val="00381CEB"/>
    <w:rsid w:val="00391DAF"/>
    <w:rsid w:val="0039238C"/>
    <w:rsid w:val="00392472"/>
    <w:rsid w:val="00395B7E"/>
    <w:rsid w:val="00396340"/>
    <w:rsid w:val="003A4A00"/>
    <w:rsid w:val="003A7B77"/>
    <w:rsid w:val="003B319B"/>
    <w:rsid w:val="003B6E86"/>
    <w:rsid w:val="003B6F3C"/>
    <w:rsid w:val="003C5FA3"/>
    <w:rsid w:val="003D6272"/>
    <w:rsid w:val="003E1F5E"/>
    <w:rsid w:val="003F2A6A"/>
    <w:rsid w:val="003F2D60"/>
    <w:rsid w:val="003F364F"/>
    <w:rsid w:val="00401EB3"/>
    <w:rsid w:val="00403FE6"/>
    <w:rsid w:val="004046CD"/>
    <w:rsid w:val="00404B11"/>
    <w:rsid w:val="0041106B"/>
    <w:rsid w:val="00422C72"/>
    <w:rsid w:val="00442B5D"/>
    <w:rsid w:val="004471F4"/>
    <w:rsid w:val="0045151E"/>
    <w:rsid w:val="00464F4B"/>
    <w:rsid w:val="00467222"/>
    <w:rsid w:val="00470DE6"/>
    <w:rsid w:val="00472846"/>
    <w:rsid w:val="00481411"/>
    <w:rsid w:val="004B28A8"/>
    <w:rsid w:val="004B4DE2"/>
    <w:rsid w:val="004B7E61"/>
    <w:rsid w:val="004D6A51"/>
    <w:rsid w:val="004E259A"/>
    <w:rsid w:val="004F09BE"/>
    <w:rsid w:val="004F147F"/>
    <w:rsid w:val="004F6500"/>
    <w:rsid w:val="004F66C1"/>
    <w:rsid w:val="004F6B83"/>
    <w:rsid w:val="004F7054"/>
    <w:rsid w:val="00500BE3"/>
    <w:rsid w:val="00501904"/>
    <w:rsid w:val="005254AA"/>
    <w:rsid w:val="00526F1A"/>
    <w:rsid w:val="0055091B"/>
    <w:rsid w:val="00553CEE"/>
    <w:rsid w:val="00562008"/>
    <w:rsid w:val="00566406"/>
    <w:rsid w:val="00583696"/>
    <w:rsid w:val="00590F5F"/>
    <w:rsid w:val="005956CF"/>
    <w:rsid w:val="005A5FC0"/>
    <w:rsid w:val="005B6F74"/>
    <w:rsid w:val="005C260E"/>
    <w:rsid w:val="005D1237"/>
    <w:rsid w:val="005D16F4"/>
    <w:rsid w:val="005D2A36"/>
    <w:rsid w:val="005D5A36"/>
    <w:rsid w:val="005D5BCA"/>
    <w:rsid w:val="005E1375"/>
    <w:rsid w:val="006001D8"/>
    <w:rsid w:val="00606D37"/>
    <w:rsid w:val="00615AF8"/>
    <w:rsid w:val="006346F0"/>
    <w:rsid w:val="00645F71"/>
    <w:rsid w:val="00663A92"/>
    <w:rsid w:val="00667CD0"/>
    <w:rsid w:val="00681E38"/>
    <w:rsid w:val="00691965"/>
    <w:rsid w:val="006A5948"/>
    <w:rsid w:val="006A643C"/>
    <w:rsid w:val="006D794A"/>
    <w:rsid w:val="006E4EDA"/>
    <w:rsid w:val="006F0FEF"/>
    <w:rsid w:val="00700123"/>
    <w:rsid w:val="007103C1"/>
    <w:rsid w:val="00711A46"/>
    <w:rsid w:val="0071598E"/>
    <w:rsid w:val="00716D8E"/>
    <w:rsid w:val="007174D1"/>
    <w:rsid w:val="0074366E"/>
    <w:rsid w:val="0074609A"/>
    <w:rsid w:val="007515EE"/>
    <w:rsid w:val="00757029"/>
    <w:rsid w:val="00767939"/>
    <w:rsid w:val="007A315F"/>
    <w:rsid w:val="007B03E0"/>
    <w:rsid w:val="007B2AA2"/>
    <w:rsid w:val="007C439D"/>
    <w:rsid w:val="007C4A86"/>
    <w:rsid w:val="007D5B05"/>
    <w:rsid w:val="007E5F6C"/>
    <w:rsid w:val="007F060F"/>
    <w:rsid w:val="007F70D2"/>
    <w:rsid w:val="0080199A"/>
    <w:rsid w:val="00804B4F"/>
    <w:rsid w:val="00805EFB"/>
    <w:rsid w:val="008247B8"/>
    <w:rsid w:val="008268BE"/>
    <w:rsid w:val="00841816"/>
    <w:rsid w:val="00844F08"/>
    <w:rsid w:val="0085543E"/>
    <w:rsid w:val="008600D6"/>
    <w:rsid w:val="008677FB"/>
    <w:rsid w:val="008739E9"/>
    <w:rsid w:val="008A03BE"/>
    <w:rsid w:val="008A228D"/>
    <w:rsid w:val="008A5E4A"/>
    <w:rsid w:val="008B5A69"/>
    <w:rsid w:val="008C2FC2"/>
    <w:rsid w:val="008C364B"/>
    <w:rsid w:val="008D0F35"/>
    <w:rsid w:val="008D604D"/>
    <w:rsid w:val="008E316F"/>
    <w:rsid w:val="008E6E8F"/>
    <w:rsid w:val="008F4D99"/>
    <w:rsid w:val="00902341"/>
    <w:rsid w:val="00902FEF"/>
    <w:rsid w:val="00913353"/>
    <w:rsid w:val="0092198D"/>
    <w:rsid w:val="00923D13"/>
    <w:rsid w:val="009345D4"/>
    <w:rsid w:val="009361CC"/>
    <w:rsid w:val="009414A3"/>
    <w:rsid w:val="009545AC"/>
    <w:rsid w:val="00955B91"/>
    <w:rsid w:val="009638BA"/>
    <w:rsid w:val="009720D2"/>
    <w:rsid w:val="00983016"/>
    <w:rsid w:val="009A0AEA"/>
    <w:rsid w:val="009B1D83"/>
    <w:rsid w:val="009B3892"/>
    <w:rsid w:val="009B7422"/>
    <w:rsid w:val="009C1923"/>
    <w:rsid w:val="009C6EDF"/>
    <w:rsid w:val="009C7F0E"/>
    <w:rsid w:val="009F2050"/>
    <w:rsid w:val="00A02407"/>
    <w:rsid w:val="00A028FB"/>
    <w:rsid w:val="00A0776E"/>
    <w:rsid w:val="00A10440"/>
    <w:rsid w:val="00A10CEA"/>
    <w:rsid w:val="00A26D71"/>
    <w:rsid w:val="00A27B1D"/>
    <w:rsid w:val="00A402E7"/>
    <w:rsid w:val="00A447AE"/>
    <w:rsid w:val="00A60D09"/>
    <w:rsid w:val="00A66E7A"/>
    <w:rsid w:val="00A70FF6"/>
    <w:rsid w:val="00A7236D"/>
    <w:rsid w:val="00A72A64"/>
    <w:rsid w:val="00AA0147"/>
    <w:rsid w:val="00AA3CB2"/>
    <w:rsid w:val="00AA69C0"/>
    <w:rsid w:val="00AB7EC8"/>
    <w:rsid w:val="00AE085D"/>
    <w:rsid w:val="00AE0D38"/>
    <w:rsid w:val="00B025A2"/>
    <w:rsid w:val="00B029B1"/>
    <w:rsid w:val="00B04E5D"/>
    <w:rsid w:val="00B10E95"/>
    <w:rsid w:val="00B21738"/>
    <w:rsid w:val="00B241B0"/>
    <w:rsid w:val="00B4430D"/>
    <w:rsid w:val="00B60246"/>
    <w:rsid w:val="00B80056"/>
    <w:rsid w:val="00B81DF3"/>
    <w:rsid w:val="00B84029"/>
    <w:rsid w:val="00B85C74"/>
    <w:rsid w:val="00B87DB0"/>
    <w:rsid w:val="00B97459"/>
    <w:rsid w:val="00BA3928"/>
    <w:rsid w:val="00BA5C8D"/>
    <w:rsid w:val="00BB038D"/>
    <w:rsid w:val="00BB782E"/>
    <w:rsid w:val="00BC162F"/>
    <w:rsid w:val="00BC1B57"/>
    <w:rsid w:val="00BD0260"/>
    <w:rsid w:val="00BD0DDB"/>
    <w:rsid w:val="00BD711A"/>
    <w:rsid w:val="00BE164A"/>
    <w:rsid w:val="00BE4083"/>
    <w:rsid w:val="00BE58B5"/>
    <w:rsid w:val="00BE7D39"/>
    <w:rsid w:val="00BF1028"/>
    <w:rsid w:val="00BF663F"/>
    <w:rsid w:val="00C012F2"/>
    <w:rsid w:val="00C028EE"/>
    <w:rsid w:val="00C0591E"/>
    <w:rsid w:val="00C115EE"/>
    <w:rsid w:val="00C206D5"/>
    <w:rsid w:val="00C25A26"/>
    <w:rsid w:val="00C277A5"/>
    <w:rsid w:val="00C330E0"/>
    <w:rsid w:val="00C409F1"/>
    <w:rsid w:val="00C46AD2"/>
    <w:rsid w:val="00C522FA"/>
    <w:rsid w:val="00C55AF1"/>
    <w:rsid w:val="00C65135"/>
    <w:rsid w:val="00C75573"/>
    <w:rsid w:val="00CA5A29"/>
    <w:rsid w:val="00CA6139"/>
    <w:rsid w:val="00CB413C"/>
    <w:rsid w:val="00CC46F1"/>
    <w:rsid w:val="00CC6730"/>
    <w:rsid w:val="00CE294C"/>
    <w:rsid w:val="00CE3631"/>
    <w:rsid w:val="00CF6241"/>
    <w:rsid w:val="00D01ABF"/>
    <w:rsid w:val="00D02255"/>
    <w:rsid w:val="00D140FB"/>
    <w:rsid w:val="00D20E60"/>
    <w:rsid w:val="00D230DD"/>
    <w:rsid w:val="00D26196"/>
    <w:rsid w:val="00D36B9D"/>
    <w:rsid w:val="00D44BF5"/>
    <w:rsid w:val="00D45F4F"/>
    <w:rsid w:val="00D55B83"/>
    <w:rsid w:val="00D877FA"/>
    <w:rsid w:val="00D947C2"/>
    <w:rsid w:val="00DB2D6B"/>
    <w:rsid w:val="00DB2E74"/>
    <w:rsid w:val="00DC043D"/>
    <w:rsid w:val="00DC23D1"/>
    <w:rsid w:val="00DC68E3"/>
    <w:rsid w:val="00DD442E"/>
    <w:rsid w:val="00DE01FB"/>
    <w:rsid w:val="00DE1309"/>
    <w:rsid w:val="00DE52CB"/>
    <w:rsid w:val="00DF08C1"/>
    <w:rsid w:val="00E00B0B"/>
    <w:rsid w:val="00E06FE3"/>
    <w:rsid w:val="00E10855"/>
    <w:rsid w:val="00E168A8"/>
    <w:rsid w:val="00E17CE4"/>
    <w:rsid w:val="00E231DF"/>
    <w:rsid w:val="00E447FD"/>
    <w:rsid w:val="00E45381"/>
    <w:rsid w:val="00E50BA1"/>
    <w:rsid w:val="00E51217"/>
    <w:rsid w:val="00E55DF8"/>
    <w:rsid w:val="00E65E33"/>
    <w:rsid w:val="00E75B8E"/>
    <w:rsid w:val="00E81EA0"/>
    <w:rsid w:val="00E86251"/>
    <w:rsid w:val="00E971C8"/>
    <w:rsid w:val="00EB5AC1"/>
    <w:rsid w:val="00EC58C8"/>
    <w:rsid w:val="00EC5F10"/>
    <w:rsid w:val="00EC6176"/>
    <w:rsid w:val="00EF167E"/>
    <w:rsid w:val="00EF5C9C"/>
    <w:rsid w:val="00EF74F0"/>
    <w:rsid w:val="00F0423E"/>
    <w:rsid w:val="00F07FBF"/>
    <w:rsid w:val="00F40125"/>
    <w:rsid w:val="00F51DE8"/>
    <w:rsid w:val="00F61CFB"/>
    <w:rsid w:val="00F62D44"/>
    <w:rsid w:val="00F675B1"/>
    <w:rsid w:val="00F7619B"/>
    <w:rsid w:val="00F82835"/>
    <w:rsid w:val="00F8354E"/>
    <w:rsid w:val="00F83942"/>
    <w:rsid w:val="00F91CFA"/>
    <w:rsid w:val="00FA0059"/>
    <w:rsid w:val="00FA15CA"/>
    <w:rsid w:val="00FC030A"/>
    <w:rsid w:val="00FC373B"/>
    <w:rsid w:val="00FC6E86"/>
    <w:rsid w:val="00FD1ACC"/>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9ACC87"/>
  <w15:docId w15:val="{E0355D54-9958-4C6E-818D-054D2FE6EF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Intestazione">
    <w:name w:val="header"/>
    <w:basedOn w:val="Normale"/>
    <w:link w:val="IntestazioneCarattere"/>
    <w:uiPriority w:val="99"/>
    <w:unhideWhenUsed/>
    <w:rsid w:val="00E50BA1"/>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E50BA1"/>
  </w:style>
  <w:style w:type="paragraph" w:styleId="Pidipagina">
    <w:name w:val="footer"/>
    <w:basedOn w:val="Normale"/>
    <w:link w:val="PidipaginaCarattere"/>
    <w:uiPriority w:val="99"/>
    <w:unhideWhenUsed/>
    <w:rsid w:val="00E50BA1"/>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E50BA1"/>
  </w:style>
  <w:style w:type="paragraph" w:customStyle="1" w:styleId="EndNoteBibliographyTitle">
    <w:name w:val="EndNote Bibliography Title"/>
    <w:basedOn w:val="Normale"/>
    <w:link w:val="EndNoteBibliographyTitleCarattere"/>
    <w:rsid w:val="00AA69C0"/>
    <w:pPr>
      <w:spacing w:after="0"/>
      <w:jc w:val="center"/>
    </w:pPr>
    <w:rPr>
      <w:rFonts w:ascii="Calibri" w:hAnsi="Calibri" w:cs="Calibri"/>
      <w:noProof/>
      <w:lang w:val="en-US"/>
    </w:rPr>
  </w:style>
  <w:style w:type="character" w:customStyle="1" w:styleId="EndNoteBibliographyTitleCarattere">
    <w:name w:val="EndNote Bibliography Title Carattere"/>
    <w:basedOn w:val="Carpredefinitoparagrafo"/>
    <w:link w:val="EndNoteBibliographyTitle"/>
    <w:rsid w:val="00AA69C0"/>
    <w:rPr>
      <w:rFonts w:ascii="Calibri" w:hAnsi="Calibri" w:cs="Calibri"/>
      <w:noProof/>
      <w:lang w:val="en-US"/>
    </w:rPr>
  </w:style>
  <w:style w:type="paragraph" w:customStyle="1" w:styleId="EndNoteBibliography">
    <w:name w:val="EndNote Bibliography"/>
    <w:basedOn w:val="Normale"/>
    <w:link w:val="EndNoteBibliographyCarattere"/>
    <w:rsid w:val="00AA69C0"/>
    <w:pPr>
      <w:spacing w:line="240" w:lineRule="auto"/>
      <w:jc w:val="both"/>
    </w:pPr>
    <w:rPr>
      <w:rFonts w:ascii="Calibri" w:hAnsi="Calibri" w:cs="Calibri"/>
      <w:noProof/>
      <w:lang w:val="en-US"/>
    </w:rPr>
  </w:style>
  <w:style w:type="character" w:customStyle="1" w:styleId="EndNoteBibliographyCarattere">
    <w:name w:val="EndNote Bibliography Carattere"/>
    <w:basedOn w:val="Carpredefinitoparagrafo"/>
    <w:link w:val="EndNoteBibliography"/>
    <w:rsid w:val="00AA69C0"/>
    <w:rPr>
      <w:rFonts w:ascii="Calibri" w:hAnsi="Calibri" w:cs="Calibri"/>
      <w:noProof/>
      <w:lang w:val="en-US"/>
    </w:rPr>
  </w:style>
  <w:style w:type="table" w:styleId="Grigliatabella">
    <w:name w:val="Table Grid"/>
    <w:basedOn w:val="Tabellanormale"/>
    <w:uiPriority w:val="59"/>
    <w:rsid w:val="00A104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foelenco">
    <w:name w:val="List Paragraph"/>
    <w:basedOn w:val="Normale"/>
    <w:uiPriority w:val="34"/>
    <w:qFormat/>
    <w:rsid w:val="007F060F"/>
    <w:pPr>
      <w:spacing w:after="200" w:line="276" w:lineRule="auto"/>
      <w:ind w:left="720"/>
      <w:contextualSpacing/>
    </w:pPr>
  </w:style>
  <w:style w:type="character" w:styleId="Rimandocommento">
    <w:name w:val="annotation reference"/>
    <w:basedOn w:val="Carpredefinitoparagrafo"/>
    <w:uiPriority w:val="99"/>
    <w:semiHidden/>
    <w:unhideWhenUsed/>
    <w:rsid w:val="00167AA2"/>
    <w:rPr>
      <w:sz w:val="16"/>
      <w:szCs w:val="16"/>
    </w:rPr>
  </w:style>
  <w:style w:type="paragraph" w:styleId="Testocommento">
    <w:name w:val="annotation text"/>
    <w:basedOn w:val="Normale"/>
    <w:link w:val="TestocommentoCarattere"/>
    <w:uiPriority w:val="99"/>
    <w:semiHidden/>
    <w:unhideWhenUsed/>
    <w:rsid w:val="00167AA2"/>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167AA2"/>
    <w:rPr>
      <w:sz w:val="20"/>
      <w:szCs w:val="20"/>
    </w:rPr>
  </w:style>
  <w:style w:type="paragraph" w:styleId="Soggettocommento">
    <w:name w:val="annotation subject"/>
    <w:basedOn w:val="Testocommento"/>
    <w:next w:val="Testocommento"/>
    <w:link w:val="SoggettocommentoCarattere"/>
    <w:uiPriority w:val="99"/>
    <w:semiHidden/>
    <w:unhideWhenUsed/>
    <w:rsid w:val="00167AA2"/>
    <w:rPr>
      <w:b/>
      <w:bCs/>
    </w:rPr>
  </w:style>
  <w:style w:type="character" w:customStyle="1" w:styleId="SoggettocommentoCarattere">
    <w:name w:val="Soggetto commento Carattere"/>
    <w:basedOn w:val="TestocommentoCarattere"/>
    <w:link w:val="Soggettocommento"/>
    <w:uiPriority w:val="99"/>
    <w:semiHidden/>
    <w:rsid w:val="00167AA2"/>
    <w:rPr>
      <w:b/>
      <w:bCs/>
      <w:sz w:val="20"/>
      <w:szCs w:val="20"/>
    </w:rPr>
  </w:style>
  <w:style w:type="paragraph" w:styleId="Testofumetto">
    <w:name w:val="Balloon Text"/>
    <w:basedOn w:val="Normale"/>
    <w:link w:val="TestofumettoCarattere"/>
    <w:uiPriority w:val="99"/>
    <w:semiHidden/>
    <w:unhideWhenUsed/>
    <w:rsid w:val="00167AA2"/>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167AA2"/>
    <w:rPr>
      <w:rFonts w:ascii="Tahoma" w:hAnsi="Tahoma" w:cs="Tahoma"/>
      <w:sz w:val="16"/>
      <w:szCs w:val="16"/>
    </w:rPr>
  </w:style>
  <w:style w:type="paragraph" w:styleId="Nessunaspaziatura">
    <w:name w:val="No Spacing"/>
    <w:uiPriority w:val="1"/>
    <w:qFormat/>
    <w:rsid w:val="001C0EC0"/>
    <w:pPr>
      <w:spacing w:after="0" w:line="240" w:lineRule="auto"/>
    </w:pPr>
  </w:style>
  <w:style w:type="paragraph" w:styleId="Revisione">
    <w:name w:val="Revision"/>
    <w:hidden/>
    <w:uiPriority w:val="99"/>
    <w:semiHidden/>
    <w:rsid w:val="00562008"/>
    <w:pPr>
      <w:spacing w:after="0" w:line="240" w:lineRule="auto"/>
    </w:pPr>
  </w:style>
  <w:style w:type="character" w:styleId="Collegamentoipertestuale">
    <w:name w:val="Hyperlink"/>
    <w:basedOn w:val="Carpredefinitoparagrafo"/>
    <w:uiPriority w:val="99"/>
    <w:unhideWhenUsed/>
    <w:rsid w:val="00001A26"/>
    <w:rPr>
      <w:color w:val="0563C1" w:themeColor="hyperlink"/>
      <w:u w:val="single"/>
    </w:rPr>
  </w:style>
  <w:style w:type="character" w:styleId="Menzionenonrisolta">
    <w:name w:val="Unresolved Mention"/>
    <w:basedOn w:val="Carpredefinitoparagrafo"/>
    <w:uiPriority w:val="99"/>
    <w:semiHidden/>
    <w:unhideWhenUsed/>
    <w:rsid w:val="00001A26"/>
    <w:rPr>
      <w:color w:val="808080"/>
      <w:shd w:val="clear" w:color="auto" w:fill="E6E6E6"/>
    </w:rPr>
  </w:style>
  <w:style w:type="paragraph" w:styleId="Bibliografia">
    <w:name w:val="Bibliography"/>
    <w:basedOn w:val="Normale"/>
    <w:next w:val="Normale"/>
    <w:uiPriority w:val="37"/>
    <w:unhideWhenUsed/>
    <w:rsid w:val="00F40125"/>
    <w:pPr>
      <w:spacing w:after="0" w:line="480" w:lineRule="auto"/>
      <w:ind w:left="720" w:hanging="720"/>
    </w:pPr>
  </w:style>
  <w:style w:type="character" w:styleId="Numeroriga">
    <w:name w:val="line number"/>
    <w:basedOn w:val="Carpredefinitoparagrafo"/>
    <w:uiPriority w:val="99"/>
    <w:semiHidden/>
    <w:unhideWhenUsed/>
    <w:rsid w:val="009B74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2891546">
      <w:bodyDiv w:val="1"/>
      <w:marLeft w:val="0"/>
      <w:marRight w:val="0"/>
      <w:marTop w:val="0"/>
      <w:marBottom w:val="0"/>
      <w:divBdr>
        <w:top w:val="none" w:sz="0" w:space="0" w:color="auto"/>
        <w:left w:val="none" w:sz="0" w:space="0" w:color="auto"/>
        <w:bottom w:val="none" w:sz="0" w:space="0" w:color="auto"/>
        <w:right w:val="none" w:sz="0" w:space="0" w:color="auto"/>
      </w:divBdr>
      <w:divsChild>
        <w:div w:id="912350273">
          <w:marLeft w:val="0"/>
          <w:marRight w:val="0"/>
          <w:marTop w:val="0"/>
          <w:marBottom w:val="0"/>
          <w:divBdr>
            <w:top w:val="none" w:sz="0" w:space="0" w:color="auto"/>
            <w:left w:val="none" w:sz="0" w:space="0" w:color="auto"/>
            <w:bottom w:val="none" w:sz="0" w:space="0" w:color="auto"/>
            <w:right w:val="none" w:sz="0" w:space="0" w:color="auto"/>
          </w:divBdr>
          <w:divsChild>
            <w:div w:id="1519074940">
              <w:marLeft w:val="0"/>
              <w:marRight w:val="0"/>
              <w:marTop w:val="0"/>
              <w:marBottom w:val="0"/>
              <w:divBdr>
                <w:top w:val="none" w:sz="0" w:space="0" w:color="auto"/>
                <w:left w:val="none" w:sz="0" w:space="0" w:color="auto"/>
                <w:bottom w:val="none" w:sz="0" w:space="0" w:color="auto"/>
                <w:right w:val="none" w:sz="0" w:space="0" w:color="auto"/>
              </w:divBdr>
              <w:divsChild>
                <w:div w:id="438188565">
                  <w:marLeft w:val="0"/>
                  <w:marRight w:val="0"/>
                  <w:marTop w:val="0"/>
                  <w:marBottom w:val="0"/>
                  <w:divBdr>
                    <w:top w:val="none" w:sz="0" w:space="0" w:color="auto"/>
                    <w:left w:val="none" w:sz="0" w:space="0" w:color="auto"/>
                    <w:bottom w:val="none" w:sz="0" w:space="0" w:color="auto"/>
                    <w:right w:val="none" w:sz="0" w:space="0" w:color="auto"/>
                  </w:divBdr>
                  <w:divsChild>
                    <w:div w:id="450899772">
                      <w:marLeft w:val="0"/>
                      <w:marRight w:val="0"/>
                      <w:marTop w:val="0"/>
                      <w:marBottom w:val="0"/>
                      <w:divBdr>
                        <w:top w:val="none" w:sz="0" w:space="0" w:color="auto"/>
                        <w:left w:val="none" w:sz="0" w:space="0" w:color="auto"/>
                        <w:bottom w:val="none" w:sz="0" w:space="0" w:color="auto"/>
                        <w:right w:val="none" w:sz="0" w:space="0" w:color="auto"/>
                      </w:divBdr>
                      <w:divsChild>
                        <w:div w:id="549146690">
                          <w:marLeft w:val="0"/>
                          <w:marRight w:val="0"/>
                          <w:marTop w:val="0"/>
                          <w:marBottom w:val="0"/>
                          <w:divBdr>
                            <w:top w:val="none" w:sz="0" w:space="0" w:color="auto"/>
                            <w:left w:val="none" w:sz="0" w:space="0" w:color="auto"/>
                            <w:bottom w:val="none" w:sz="0" w:space="0" w:color="auto"/>
                            <w:right w:val="none" w:sz="0" w:space="0" w:color="auto"/>
                          </w:divBdr>
                          <w:divsChild>
                            <w:div w:id="783117674">
                              <w:marLeft w:val="0"/>
                              <w:marRight w:val="0"/>
                              <w:marTop w:val="0"/>
                              <w:marBottom w:val="0"/>
                              <w:divBdr>
                                <w:top w:val="none" w:sz="0" w:space="0" w:color="auto"/>
                                <w:left w:val="none" w:sz="0" w:space="0" w:color="auto"/>
                                <w:bottom w:val="none" w:sz="0" w:space="0" w:color="auto"/>
                                <w:right w:val="none" w:sz="0" w:space="0" w:color="auto"/>
                              </w:divBdr>
                              <w:divsChild>
                                <w:div w:id="1750150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70968059">
      <w:bodyDiv w:val="1"/>
      <w:marLeft w:val="0"/>
      <w:marRight w:val="0"/>
      <w:marTop w:val="0"/>
      <w:marBottom w:val="0"/>
      <w:divBdr>
        <w:top w:val="none" w:sz="0" w:space="0" w:color="auto"/>
        <w:left w:val="none" w:sz="0" w:space="0" w:color="auto"/>
        <w:bottom w:val="none" w:sz="0" w:space="0" w:color="auto"/>
        <w:right w:val="none" w:sz="0" w:space="0" w:color="auto"/>
      </w:divBdr>
    </w:div>
    <w:div w:id="1624114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E4B5FE-2C8F-4253-B61E-F47219EE5C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TotalTime>
  <Pages>15</Pages>
  <Words>30460</Words>
  <Characters>173624</Characters>
  <Application>Microsoft Office Word</Application>
  <DocSecurity>0</DocSecurity>
  <Lines>1446</Lines>
  <Paragraphs>407</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203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UCA</dc:creator>
  <cp:lastModifiedBy>LUCA PINGANI</cp:lastModifiedBy>
  <cp:revision>9</cp:revision>
  <dcterms:created xsi:type="dcterms:W3CDTF">2018-07-10T14:46:00Z</dcterms:created>
  <dcterms:modified xsi:type="dcterms:W3CDTF">2019-05-14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3"&gt;&lt;session id="9eqnc1M4"/&gt;&lt;style id="http://www.zotero.org/styles/apa-5th-edition" locale="it-IT" hasBibliography="1" bibliographyStyleHasBeenSet="1"/&gt;&lt;prefs&gt;&lt;pref name="fieldType" value="Field"/&gt;&lt;pref name="de</vt:lpwstr>
  </property>
  <property fmtid="{D5CDD505-2E9C-101B-9397-08002B2CF9AE}" pid="3" name="ZOTERO_PREF_2">
    <vt:lpwstr>layCitationUpdates" value="true"/&gt;&lt;pref name="dontAskDelayCitationUpdates" value="true"/&gt;&lt;pref name="automaticJournalAbbreviations" value="true"/&gt;&lt;/prefs&gt;&lt;/data&gt;</vt:lpwstr>
  </property>
</Properties>
</file>